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EC5F8" w14:textId="0E338083" w:rsidR="00F232AA" w:rsidRDefault="00336C14" w:rsidP="0051546E">
      <w:pPr>
        <w:spacing w:line="480" w:lineRule="auto"/>
        <w:jc w:val="center"/>
      </w:pPr>
      <w:r>
        <w:t>B</w:t>
      </w:r>
      <w:r w:rsidR="00786EC7" w:rsidRPr="00C9018B">
        <w:t>iomass offset</w:t>
      </w:r>
      <w:r w:rsidR="00655F8A">
        <w:t>s little or none of permafrost</w:t>
      </w:r>
      <w:r w:rsidR="00786EC7" w:rsidRPr="00C9018B">
        <w:t xml:space="preserve"> carbon release from </w:t>
      </w:r>
      <w:r w:rsidR="007A1EB4">
        <w:t>soils, streams, and wildfire</w:t>
      </w:r>
      <w:r w:rsidR="00E922CC">
        <w:t>:</w:t>
      </w:r>
      <w:r w:rsidR="00786EC7" w:rsidRPr="00C9018B">
        <w:t xml:space="preserve"> </w:t>
      </w:r>
      <w:r w:rsidR="00E922CC">
        <w:t>a</w:t>
      </w:r>
      <w:r w:rsidR="007A1EB4">
        <w:t xml:space="preserve">n expert </w:t>
      </w:r>
      <w:r w:rsidR="00454E75">
        <w:t>assessment</w:t>
      </w:r>
      <w:r w:rsidR="007A1EB4">
        <w:t>.</w:t>
      </w:r>
    </w:p>
    <w:p w14:paraId="2FE32747" w14:textId="6A88CB72" w:rsidR="000E525F" w:rsidRPr="00492DDE" w:rsidRDefault="00A04BBF" w:rsidP="0051546E">
      <w:pPr>
        <w:tabs>
          <w:tab w:val="left" w:pos="360"/>
        </w:tabs>
        <w:spacing w:line="480" w:lineRule="auto"/>
        <w:ind w:left="360"/>
        <w:contextualSpacing/>
        <w:rPr>
          <w:b/>
          <w:sz w:val="22"/>
          <w:szCs w:val="22"/>
          <w:vertAlign w:val="superscript"/>
        </w:rPr>
      </w:pPr>
      <w:r w:rsidRPr="0051546E">
        <w:rPr>
          <w:color w:val="000000"/>
        </w:rPr>
        <w:t xml:space="preserve">Benjamin </w:t>
      </w:r>
      <w:r w:rsidR="00786EC7" w:rsidRPr="0051546E">
        <w:rPr>
          <w:color w:val="000000"/>
        </w:rPr>
        <w:t>W. Abbott</w:t>
      </w:r>
      <w:r w:rsidR="003C1A17" w:rsidRPr="0051546E">
        <w:rPr>
          <w:color w:val="000000"/>
          <w:vertAlign w:val="superscript"/>
        </w:rPr>
        <w:t>1</w:t>
      </w:r>
      <w:r w:rsidR="000F0A52" w:rsidRPr="0051546E">
        <w:rPr>
          <w:color w:val="000000"/>
          <w:vertAlign w:val="superscript"/>
        </w:rPr>
        <w:t>,2</w:t>
      </w:r>
      <w:r w:rsidR="00BE3B31" w:rsidRPr="0051546E">
        <w:rPr>
          <w:color w:val="000000"/>
          <w:vertAlign w:val="superscript"/>
        </w:rPr>
        <w:t>*</w:t>
      </w:r>
      <w:r w:rsidRPr="0051546E">
        <w:rPr>
          <w:color w:val="000000"/>
        </w:rPr>
        <w:t xml:space="preserve">, Jeremy </w:t>
      </w:r>
      <w:r w:rsidR="00786EC7" w:rsidRPr="0051546E">
        <w:rPr>
          <w:color w:val="000000"/>
        </w:rPr>
        <w:t>B. Jones</w:t>
      </w:r>
      <w:r w:rsidR="003C1A17" w:rsidRPr="0051546E">
        <w:rPr>
          <w:color w:val="000000"/>
          <w:vertAlign w:val="superscript"/>
        </w:rPr>
        <w:t>2</w:t>
      </w:r>
      <w:r w:rsidR="00786EC7" w:rsidRPr="0051546E">
        <w:rPr>
          <w:color w:val="000000"/>
        </w:rPr>
        <w:t xml:space="preserve">, </w:t>
      </w:r>
      <w:r w:rsidRPr="0051546E">
        <w:rPr>
          <w:color w:val="000000"/>
        </w:rPr>
        <w:t xml:space="preserve">Edward </w:t>
      </w:r>
      <w:r w:rsidR="00D26ACF" w:rsidRPr="0051546E">
        <w:rPr>
          <w:color w:val="000000"/>
        </w:rPr>
        <w:t>A.G. Schuur</w:t>
      </w:r>
      <w:r w:rsidR="003C1A17" w:rsidRPr="0051546E">
        <w:rPr>
          <w:color w:val="000000"/>
          <w:vertAlign w:val="superscript"/>
        </w:rPr>
        <w:t>3</w:t>
      </w:r>
      <w:r w:rsidR="00D26ACF" w:rsidRPr="0051546E">
        <w:rPr>
          <w:color w:val="000000"/>
        </w:rPr>
        <w:t xml:space="preserve">, </w:t>
      </w:r>
      <w:r w:rsidR="008C43E2" w:rsidRPr="0051546E">
        <w:rPr>
          <w:color w:val="000000"/>
        </w:rPr>
        <w:t>F.</w:t>
      </w:r>
      <w:r w:rsidR="00A037FE" w:rsidRPr="0051546E">
        <w:rPr>
          <w:color w:val="000000"/>
        </w:rPr>
        <w:t xml:space="preserve"> </w:t>
      </w:r>
      <w:r w:rsidR="008C43E2" w:rsidRPr="0051546E">
        <w:rPr>
          <w:color w:val="000000"/>
        </w:rPr>
        <w:t>S</w:t>
      </w:r>
      <w:r w:rsidR="00A037FE" w:rsidRPr="0051546E">
        <w:rPr>
          <w:color w:val="000000"/>
        </w:rPr>
        <w:t>tuart</w:t>
      </w:r>
      <w:r w:rsidR="008C43E2" w:rsidRPr="0051546E">
        <w:rPr>
          <w:color w:val="000000"/>
        </w:rPr>
        <w:t xml:space="preserve"> Chapin III</w:t>
      </w:r>
      <w:r w:rsidR="003C1A17" w:rsidRPr="0051546E">
        <w:rPr>
          <w:color w:val="000000"/>
          <w:vertAlign w:val="superscript"/>
        </w:rPr>
        <w:t>2</w:t>
      </w:r>
      <w:r w:rsidR="008C43E2" w:rsidRPr="0051546E">
        <w:rPr>
          <w:color w:val="000000"/>
        </w:rPr>
        <w:t xml:space="preserve">, </w:t>
      </w:r>
      <w:r w:rsidR="00D26ACF" w:rsidRPr="0051546E">
        <w:rPr>
          <w:color w:val="000000"/>
        </w:rPr>
        <w:t>W</w:t>
      </w:r>
      <w:r w:rsidRPr="0051546E">
        <w:rPr>
          <w:color w:val="000000"/>
        </w:rPr>
        <w:t xml:space="preserve">illiam </w:t>
      </w:r>
      <w:r w:rsidR="00C0259F" w:rsidRPr="0051546E">
        <w:rPr>
          <w:color w:val="000000"/>
        </w:rPr>
        <w:t>B. Bowden</w:t>
      </w:r>
      <w:r w:rsidR="003C1A17" w:rsidRPr="0051546E">
        <w:rPr>
          <w:color w:val="000000"/>
          <w:vertAlign w:val="superscript"/>
        </w:rPr>
        <w:t>4</w:t>
      </w:r>
      <w:r w:rsidR="00C0259F" w:rsidRPr="0051546E">
        <w:rPr>
          <w:color w:val="000000"/>
        </w:rPr>
        <w:t xml:space="preserve">, </w:t>
      </w:r>
      <w:r w:rsidR="00D738C9" w:rsidRPr="0051546E">
        <w:rPr>
          <w:color w:val="000000"/>
        </w:rPr>
        <w:t>M. Syndonia Bret-Harte</w:t>
      </w:r>
      <w:r w:rsidR="003C1A17" w:rsidRPr="0051546E">
        <w:rPr>
          <w:color w:val="000000"/>
          <w:vertAlign w:val="superscript"/>
        </w:rPr>
        <w:t>2</w:t>
      </w:r>
      <w:r w:rsidR="00D738C9" w:rsidRPr="0051546E">
        <w:rPr>
          <w:color w:val="000000"/>
        </w:rPr>
        <w:t xml:space="preserve">, </w:t>
      </w:r>
      <w:r w:rsidR="00C0259F" w:rsidRPr="0051546E">
        <w:rPr>
          <w:color w:val="000000"/>
        </w:rPr>
        <w:t xml:space="preserve">Howard </w:t>
      </w:r>
      <w:r w:rsidR="00262261" w:rsidRPr="0051546E">
        <w:rPr>
          <w:color w:val="000000"/>
        </w:rPr>
        <w:t xml:space="preserve">E. </w:t>
      </w:r>
      <w:r w:rsidR="00C0259F" w:rsidRPr="0051546E">
        <w:rPr>
          <w:color w:val="000000"/>
        </w:rPr>
        <w:t>Epstein</w:t>
      </w:r>
      <w:r w:rsidR="003C1A17" w:rsidRPr="0051546E">
        <w:rPr>
          <w:color w:val="000000"/>
          <w:vertAlign w:val="superscript"/>
        </w:rPr>
        <w:t>5</w:t>
      </w:r>
      <w:r w:rsidR="00C0259F" w:rsidRPr="0051546E">
        <w:rPr>
          <w:color w:val="000000"/>
        </w:rPr>
        <w:t xml:space="preserve">, Michael </w:t>
      </w:r>
      <w:r w:rsidR="00262261" w:rsidRPr="0051546E">
        <w:rPr>
          <w:color w:val="000000"/>
        </w:rPr>
        <w:t xml:space="preserve">D. </w:t>
      </w:r>
      <w:r w:rsidR="00C0259F" w:rsidRPr="0051546E">
        <w:rPr>
          <w:color w:val="000000"/>
        </w:rPr>
        <w:t>Flannigan</w:t>
      </w:r>
      <w:r w:rsidR="003C1A17" w:rsidRPr="0051546E">
        <w:rPr>
          <w:color w:val="000000"/>
          <w:vertAlign w:val="superscript"/>
        </w:rPr>
        <w:t>6</w:t>
      </w:r>
      <w:r w:rsidR="00C0259F" w:rsidRPr="0051546E">
        <w:rPr>
          <w:color w:val="000000"/>
        </w:rPr>
        <w:t>, Tamara K. Harms</w:t>
      </w:r>
      <w:r w:rsidR="003C1A17" w:rsidRPr="0051546E">
        <w:rPr>
          <w:color w:val="000000"/>
          <w:vertAlign w:val="superscript"/>
        </w:rPr>
        <w:t>2</w:t>
      </w:r>
      <w:r w:rsidR="00C0259F" w:rsidRPr="0051546E">
        <w:rPr>
          <w:color w:val="000000"/>
        </w:rPr>
        <w:t xml:space="preserve">, Teresa </w:t>
      </w:r>
      <w:r w:rsidR="00D26ACF" w:rsidRPr="0051546E">
        <w:rPr>
          <w:color w:val="000000"/>
        </w:rPr>
        <w:t>N. Hollingsworth</w:t>
      </w:r>
      <w:r w:rsidR="003C1A17" w:rsidRPr="0051546E">
        <w:rPr>
          <w:color w:val="000000"/>
          <w:vertAlign w:val="superscript"/>
        </w:rPr>
        <w:t>7</w:t>
      </w:r>
      <w:r w:rsidR="00D26ACF" w:rsidRPr="0051546E">
        <w:rPr>
          <w:color w:val="000000"/>
        </w:rPr>
        <w:t xml:space="preserve">, </w:t>
      </w:r>
      <w:r w:rsidR="00C0259F" w:rsidRPr="0051546E">
        <w:rPr>
          <w:color w:val="000000"/>
        </w:rPr>
        <w:t xml:space="preserve">Michelle </w:t>
      </w:r>
      <w:r w:rsidR="00D379F5" w:rsidRPr="0051546E">
        <w:rPr>
          <w:color w:val="000000"/>
        </w:rPr>
        <w:t xml:space="preserve">C. </w:t>
      </w:r>
      <w:r w:rsidR="00C0259F" w:rsidRPr="0051546E">
        <w:rPr>
          <w:color w:val="000000"/>
        </w:rPr>
        <w:t>Mack</w:t>
      </w:r>
      <w:r w:rsidR="003C1A17" w:rsidRPr="0051546E">
        <w:rPr>
          <w:color w:val="000000"/>
          <w:vertAlign w:val="superscript"/>
        </w:rPr>
        <w:t>3</w:t>
      </w:r>
      <w:r w:rsidR="00C0259F" w:rsidRPr="0051546E">
        <w:rPr>
          <w:color w:val="000000"/>
        </w:rPr>
        <w:t xml:space="preserve">, </w:t>
      </w:r>
      <w:r w:rsidR="00DE3CE7" w:rsidRPr="0051546E">
        <w:rPr>
          <w:color w:val="000000"/>
        </w:rPr>
        <w:t>A. David McGuire</w:t>
      </w:r>
      <w:r w:rsidR="003C1A17" w:rsidRPr="0051546E">
        <w:rPr>
          <w:color w:val="000000"/>
          <w:vertAlign w:val="superscript"/>
        </w:rPr>
        <w:t>8</w:t>
      </w:r>
      <w:r w:rsidR="00DE3CE7" w:rsidRPr="0051546E">
        <w:rPr>
          <w:color w:val="000000"/>
        </w:rPr>
        <w:t xml:space="preserve">, </w:t>
      </w:r>
      <w:r w:rsidR="00C0259F" w:rsidRPr="0051546E">
        <w:rPr>
          <w:color w:val="000000"/>
        </w:rPr>
        <w:t>Susan M. Natali</w:t>
      </w:r>
      <w:r w:rsidR="003C1A17" w:rsidRPr="0051546E">
        <w:rPr>
          <w:color w:val="000000"/>
          <w:vertAlign w:val="superscript"/>
        </w:rPr>
        <w:t>9</w:t>
      </w:r>
      <w:r w:rsidR="00C0259F" w:rsidRPr="0051546E">
        <w:rPr>
          <w:color w:val="000000"/>
        </w:rPr>
        <w:t>, Adrian V. Rocha</w:t>
      </w:r>
      <w:r w:rsidR="003C1A17" w:rsidRPr="0051546E">
        <w:rPr>
          <w:color w:val="000000"/>
          <w:vertAlign w:val="superscript"/>
        </w:rPr>
        <w:t>10</w:t>
      </w:r>
      <w:r w:rsidR="00C0259F" w:rsidRPr="0051546E">
        <w:rPr>
          <w:color w:val="000000"/>
        </w:rPr>
        <w:t>, Suzanne E. Tank</w:t>
      </w:r>
      <w:r w:rsidR="003C1A17" w:rsidRPr="0051546E">
        <w:rPr>
          <w:color w:val="000000"/>
          <w:vertAlign w:val="superscript"/>
        </w:rPr>
        <w:t>11</w:t>
      </w:r>
      <w:r w:rsidR="00C0259F" w:rsidRPr="0051546E">
        <w:rPr>
          <w:color w:val="000000"/>
        </w:rPr>
        <w:t>, Merrit</w:t>
      </w:r>
      <w:r w:rsidR="002B1B67">
        <w:rPr>
          <w:color w:val="000000"/>
        </w:rPr>
        <w:t>t</w:t>
      </w:r>
      <w:r w:rsidR="00C0259F" w:rsidRPr="0051546E">
        <w:rPr>
          <w:color w:val="000000"/>
        </w:rPr>
        <w:t xml:space="preserve"> R. Turetsky</w:t>
      </w:r>
      <w:r w:rsidR="003C1A17" w:rsidRPr="0051546E">
        <w:rPr>
          <w:color w:val="000000"/>
          <w:vertAlign w:val="superscript"/>
        </w:rPr>
        <w:t>12</w:t>
      </w:r>
      <w:r w:rsidR="00C0259F" w:rsidRPr="0051546E">
        <w:rPr>
          <w:color w:val="000000"/>
        </w:rPr>
        <w:t>, Jorien E. Vonk</w:t>
      </w:r>
      <w:r w:rsidR="003C1A17" w:rsidRPr="0051546E">
        <w:rPr>
          <w:color w:val="000000"/>
          <w:vertAlign w:val="superscript"/>
        </w:rPr>
        <w:t>13</w:t>
      </w:r>
      <w:r w:rsidR="00C0259F" w:rsidRPr="0051546E">
        <w:rPr>
          <w:color w:val="000000"/>
        </w:rPr>
        <w:t xml:space="preserve">, Kimberly </w:t>
      </w:r>
      <w:r w:rsidR="00D26ACF" w:rsidRPr="0051546E">
        <w:rPr>
          <w:color w:val="000000"/>
        </w:rPr>
        <w:t>P. Wickland</w:t>
      </w:r>
      <w:r w:rsidR="003C1A17" w:rsidRPr="0051546E">
        <w:rPr>
          <w:color w:val="000000"/>
          <w:vertAlign w:val="superscript"/>
        </w:rPr>
        <w:t>14</w:t>
      </w:r>
      <w:r w:rsidR="00D26ACF" w:rsidRPr="0051546E">
        <w:rPr>
          <w:color w:val="000000"/>
        </w:rPr>
        <w:t xml:space="preserve">, </w:t>
      </w:r>
      <w:r w:rsidR="000E525F" w:rsidRPr="0051546E">
        <w:t>George R. Aiken</w:t>
      </w:r>
      <w:r w:rsidR="002B1B67">
        <w:rPr>
          <w:vertAlign w:val="superscript"/>
        </w:rPr>
        <w:t>14</w:t>
      </w:r>
      <w:r w:rsidR="000E525F" w:rsidRPr="0051546E">
        <w:t>, Heather D. Alexander</w:t>
      </w:r>
      <w:r w:rsidR="00782048">
        <w:rPr>
          <w:vertAlign w:val="superscript"/>
        </w:rPr>
        <w:t>15</w:t>
      </w:r>
      <w:r w:rsidR="000E525F" w:rsidRPr="0051546E">
        <w:t>, Rainer M.W. Amon</w:t>
      </w:r>
      <w:r w:rsidR="00782048">
        <w:rPr>
          <w:vertAlign w:val="superscript"/>
        </w:rPr>
        <w:t>16</w:t>
      </w:r>
      <w:r w:rsidR="000E525F" w:rsidRPr="0051546E">
        <w:t>, Brian W Benscoter</w:t>
      </w:r>
      <w:r w:rsidR="00782048">
        <w:rPr>
          <w:vertAlign w:val="superscript"/>
        </w:rPr>
        <w:t>17</w:t>
      </w:r>
      <w:r w:rsidR="000E525F" w:rsidRPr="0051546E">
        <w:t xml:space="preserve">, </w:t>
      </w:r>
      <w:r w:rsidR="000E525F" w:rsidRPr="0051546E">
        <w:rPr>
          <w:lang w:val="fr-FR"/>
        </w:rPr>
        <w:t>Yves Bergeron</w:t>
      </w:r>
      <w:r w:rsidR="00782048">
        <w:rPr>
          <w:vertAlign w:val="superscript"/>
          <w:lang w:val="fr-FR"/>
        </w:rPr>
        <w:t>18</w:t>
      </w:r>
      <w:r w:rsidR="000E525F" w:rsidRPr="0051546E">
        <w:rPr>
          <w:lang w:val="fr-FR"/>
        </w:rPr>
        <w:t xml:space="preserve">, </w:t>
      </w:r>
      <w:r w:rsidR="000E525F" w:rsidRPr="0051546E">
        <w:t>Kevin Bishop</w:t>
      </w:r>
      <w:r w:rsidR="00782048" w:rsidRPr="00782048">
        <w:rPr>
          <w:vertAlign w:val="superscript"/>
        </w:rPr>
        <w:t>19</w:t>
      </w:r>
      <w:r w:rsidR="000E525F" w:rsidRPr="0051546E">
        <w:t xml:space="preserve">, </w:t>
      </w:r>
      <w:r w:rsidR="000E525F" w:rsidRPr="0051546E">
        <w:rPr>
          <w:lang w:val="fr-FR"/>
        </w:rPr>
        <w:t>Olivier Blarquez</w:t>
      </w:r>
      <w:r w:rsidR="00FA08E3" w:rsidRPr="00920F81">
        <w:rPr>
          <w:vertAlign w:val="superscript"/>
          <w:lang w:val="fr-FR"/>
        </w:rPr>
        <w:t>2</w:t>
      </w:r>
      <w:r w:rsidR="00782048">
        <w:rPr>
          <w:vertAlign w:val="superscript"/>
          <w:lang w:val="fr-FR"/>
        </w:rPr>
        <w:t>0</w:t>
      </w:r>
      <w:r w:rsidR="000E525F" w:rsidRPr="0051546E">
        <w:rPr>
          <w:lang w:val="fr-FR"/>
        </w:rPr>
        <w:t xml:space="preserve">, </w:t>
      </w:r>
      <w:r w:rsidR="00EF2AD7">
        <w:t>Ben</w:t>
      </w:r>
      <w:r w:rsidR="000E525F" w:rsidRPr="0051546E">
        <w:t xml:space="preserve"> Bond-Lamberty</w:t>
      </w:r>
      <w:r w:rsidR="00782048">
        <w:rPr>
          <w:vertAlign w:val="superscript"/>
        </w:rPr>
        <w:t>21</w:t>
      </w:r>
      <w:r w:rsidR="000E525F" w:rsidRPr="0051546E">
        <w:t>, Amy L. Breen</w:t>
      </w:r>
      <w:r w:rsidR="00782048">
        <w:rPr>
          <w:vertAlign w:val="superscript"/>
        </w:rPr>
        <w:t>22</w:t>
      </w:r>
      <w:r w:rsidR="000E525F" w:rsidRPr="0051546E">
        <w:t>, Ishi Buffam</w:t>
      </w:r>
      <w:r w:rsidR="00782048">
        <w:rPr>
          <w:vertAlign w:val="superscript"/>
        </w:rPr>
        <w:t>23</w:t>
      </w:r>
      <w:r w:rsidR="000E525F" w:rsidRPr="0051546E">
        <w:t>, Yihua Cai</w:t>
      </w:r>
      <w:r w:rsidR="00782048">
        <w:rPr>
          <w:vertAlign w:val="superscript"/>
        </w:rPr>
        <w:t>24</w:t>
      </w:r>
      <w:r w:rsidR="000E525F" w:rsidRPr="0051546E">
        <w:t xml:space="preserve">, </w:t>
      </w:r>
      <w:r w:rsidR="000E525F" w:rsidRPr="0051546E">
        <w:rPr>
          <w:lang w:val="fr-FR"/>
        </w:rPr>
        <w:t>Christopher Carcaillet</w:t>
      </w:r>
      <w:r w:rsidR="00782048">
        <w:rPr>
          <w:vertAlign w:val="superscript"/>
          <w:lang w:val="fr-FR"/>
        </w:rPr>
        <w:t>25</w:t>
      </w:r>
      <w:r w:rsidR="000E525F" w:rsidRPr="0051546E">
        <w:rPr>
          <w:lang w:val="fr-FR"/>
        </w:rPr>
        <w:t xml:space="preserve">, </w:t>
      </w:r>
      <w:r w:rsidR="000E525F" w:rsidRPr="0051546E">
        <w:t>Sean K. Carey</w:t>
      </w:r>
      <w:r w:rsidR="00782048">
        <w:rPr>
          <w:vertAlign w:val="superscript"/>
        </w:rPr>
        <w:t>26</w:t>
      </w:r>
      <w:r w:rsidR="000E525F" w:rsidRPr="0051546E">
        <w:t>, Jing M. Chen</w:t>
      </w:r>
      <w:r w:rsidR="00782048">
        <w:rPr>
          <w:vertAlign w:val="superscript"/>
        </w:rPr>
        <w:t>27</w:t>
      </w:r>
      <w:r w:rsidR="000E525F" w:rsidRPr="0051546E">
        <w:t xml:space="preserve">, Han </w:t>
      </w:r>
      <w:r w:rsidR="001B1DD3">
        <w:t xml:space="preserve">Y. H. </w:t>
      </w:r>
      <w:r w:rsidR="000E525F" w:rsidRPr="0051546E">
        <w:t>Chen</w:t>
      </w:r>
      <w:r w:rsidR="00782048">
        <w:rPr>
          <w:vertAlign w:val="superscript"/>
        </w:rPr>
        <w:t>28</w:t>
      </w:r>
      <w:r w:rsidR="000E525F" w:rsidRPr="0051546E">
        <w:t>, Torben R. Christensen</w:t>
      </w:r>
      <w:r w:rsidR="00782048">
        <w:rPr>
          <w:vertAlign w:val="superscript"/>
        </w:rPr>
        <w:t>29</w:t>
      </w:r>
      <w:r w:rsidR="000E525F" w:rsidRPr="0051546E">
        <w:t>, Lee W. Cooper</w:t>
      </w:r>
      <w:r w:rsidR="00782048">
        <w:rPr>
          <w:vertAlign w:val="superscript"/>
        </w:rPr>
        <w:t>30</w:t>
      </w:r>
      <w:r w:rsidR="000E525F" w:rsidRPr="0051546E">
        <w:t>, J. Hans C. Cornelissen</w:t>
      </w:r>
      <w:r w:rsidR="00782048">
        <w:rPr>
          <w:vertAlign w:val="superscript"/>
        </w:rPr>
        <w:t>31</w:t>
      </w:r>
      <w:r w:rsidR="000E525F" w:rsidRPr="0051546E">
        <w:t xml:space="preserve">, William </w:t>
      </w:r>
      <w:r w:rsidR="00C52A4F">
        <w:t xml:space="preserve">J. </w:t>
      </w:r>
      <w:r w:rsidR="000E525F" w:rsidRPr="0051546E">
        <w:t>de Groot</w:t>
      </w:r>
      <w:r w:rsidR="00782048">
        <w:rPr>
          <w:vertAlign w:val="superscript"/>
        </w:rPr>
        <w:t>32</w:t>
      </w:r>
      <w:r w:rsidR="000E525F" w:rsidRPr="0051546E">
        <w:t>, Thomas H. DeLuca</w:t>
      </w:r>
      <w:r w:rsidR="00782048">
        <w:rPr>
          <w:vertAlign w:val="superscript"/>
        </w:rPr>
        <w:t>33</w:t>
      </w:r>
      <w:r w:rsidR="000E525F" w:rsidRPr="0051546E">
        <w:t>, Ellen Dorrepaal</w:t>
      </w:r>
      <w:r w:rsidR="00782048">
        <w:rPr>
          <w:vertAlign w:val="superscript"/>
        </w:rPr>
        <w:t>34</w:t>
      </w:r>
      <w:r w:rsidR="000E525F" w:rsidRPr="0051546E">
        <w:t>, Ned Fetcher</w:t>
      </w:r>
      <w:r w:rsidR="00782048">
        <w:rPr>
          <w:vertAlign w:val="superscript"/>
        </w:rPr>
        <w:t>35</w:t>
      </w:r>
      <w:r w:rsidR="000E525F" w:rsidRPr="0051546E">
        <w:t>, Jacques C. Finlay</w:t>
      </w:r>
      <w:r w:rsidR="00782048">
        <w:rPr>
          <w:vertAlign w:val="superscript"/>
        </w:rPr>
        <w:t>36</w:t>
      </w:r>
      <w:r w:rsidR="000E525F" w:rsidRPr="0051546E">
        <w:t>, Bruce C. Forbes</w:t>
      </w:r>
      <w:r w:rsidR="003E5ED7" w:rsidRPr="00920F81">
        <w:rPr>
          <w:vertAlign w:val="superscript"/>
        </w:rPr>
        <w:t>3</w:t>
      </w:r>
      <w:r w:rsidR="00782048">
        <w:rPr>
          <w:vertAlign w:val="superscript"/>
        </w:rPr>
        <w:t>7</w:t>
      </w:r>
      <w:r w:rsidR="000E525F" w:rsidRPr="0051546E">
        <w:t>, Nancy H.F. French</w:t>
      </w:r>
      <w:r w:rsidR="000F1C64">
        <w:rPr>
          <w:vertAlign w:val="superscript"/>
        </w:rPr>
        <w:t>3</w:t>
      </w:r>
      <w:r w:rsidR="00782048">
        <w:rPr>
          <w:vertAlign w:val="superscript"/>
        </w:rPr>
        <w:t>8</w:t>
      </w:r>
      <w:r w:rsidR="000E525F" w:rsidRPr="0051546E">
        <w:t>, Sylvie Gauthier</w:t>
      </w:r>
      <w:r w:rsidR="00782048">
        <w:rPr>
          <w:vertAlign w:val="superscript"/>
        </w:rPr>
        <w:t>39</w:t>
      </w:r>
      <w:r w:rsidR="000E525F" w:rsidRPr="0051546E">
        <w:t>, Martin P. Girardin</w:t>
      </w:r>
      <w:r w:rsidR="00782048">
        <w:rPr>
          <w:vertAlign w:val="superscript"/>
        </w:rPr>
        <w:t>39</w:t>
      </w:r>
      <w:r w:rsidR="000E525F" w:rsidRPr="0051546E">
        <w:t>, Scott J. Goetz</w:t>
      </w:r>
      <w:r w:rsidR="003E5ED7" w:rsidRPr="00920F81">
        <w:rPr>
          <w:vertAlign w:val="superscript"/>
        </w:rPr>
        <w:t>9</w:t>
      </w:r>
      <w:r w:rsidR="000E525F" w:rsidRPr="0051546E">
        <w:t>, Johann G. Goldammer</w:t>
      </w:r>
      <w:r w:rsidR="003E5ED7" w:rsidRPr="00920F81">
        <w:rPr>
          <w:vertAlign w:val="superscript"/>
        </w:rPr>
        <w:t>4</w:t>
      </w:r>
      <w:r w:rsidR="00782048">
        <w:rPr>
          <w:vertAlign w:val="superscript"/>
        </w:rPr>
        <w:t>0</w:t>
      </w:r>
      <w:r w:rsidR="000E525F" w:rsidRPr="0051546E">
        <w:t>, Laura Gough</w:t>
      </w:r>
      <w:r w:rsidR="003E5ED7" w:rsidRPr="00920F81">
        <w:rPr>
          <w:vertAlign w:val="superscript"/>
        </w:rPr>
        <w:t>4</w:t>
      </w:r>
      <w:r w:rsidR="00782048">
        <w:rPr>
          <w:vertAlign w:val="superscript"/>
        </w:rPr>
        <w:t>1</w:t>
      </w:r>
      <w:r w:rsidR="000E525F" w:rsidRPr="0051546E">
        <w:t>, Paul Grogan</w:t>
      </w:r>
      <w:r w:rsidR="003E5ED7" w:rsidRPr="00920F81">
        <w:rPr>
          <w:vertAlign w:val="superscript"/>
        </w:rPr>
        <w:t>4</w:t>
      </w:r>
      <w:r w:rsidR="00782048">
        <w:rPr>
          <w:vertAlign w:val="superscript"/>
        </w:rPr>
        <w:t>2</w:t>
      </w:r>
      <w:r w:rsidR="000E525F" w:rsidRPr="0051546E">
        <w:t>, Laodong Guo</w:t>
      </w:r>
      <w:r w:rsidR="003E5ED7" w:rsidRPr="00920F81">
        <w:rPr>
          <w:vertAlign w:val="superscript"/>
        </w:rPr>
        <w:t>4</w:t>
      </w:r>
      <w:r w:rsidR="00782048">
        <w:rPr>
          <w:vertAlign w:val="superscript"/>
        </w:rPr>
        <w:t>3</w:t>
      </w:r>
      <w:r w:rsidR="000E525F" w:rsidRPr="0051546E">
        <w:t>, Philip E. Higuera</w:t>
      </w:r>
      <w:r w:rsidR="00782048">
        <w:rPr>
          <w:vertAlign w:val="superscript"/>
        </w:rPr>
        <w:t>44</w:t>
      </w:r>
      <w:r w:rsidR="000E525F" w:rsidRPr="0051546E">
        <w:t>, Larry Hinzman</w:t>
      </w:r>
      <w:r w:rsidR="00782048">
        <w:rPr>
          <w:vertAlign w:val="superscript"/>
        </w:rPr>
        <w:t>45</w:t>
      </w:r>
      <w:r w:rsidR="000E525F" w:rsidRPr="0051546E">
        <w:t>, Feng Sheng Hu</w:t>
      </w:r>
      <w:r w:rsidR="00782048">
        <w:rPr>
          <w:vertAlign w:val="superscript"/>
        </w:rPr>
        <w:t>46</w:t>
      </w:r>
      <w:r w:rsidR="000E525F" w:rsidRPr="0051546E">
        <w:t>, Gustaf Hugelius</w:t>
      </w:r>
      <w:r w:rsidR="00782048">
        <w:rPr>
          <w:vertAlign w:val="superscript"/>
        </w:rPr>
        <w:t>47</w:t>
      </w:r>
      <w:r w:rsidR="000E525F" w:rsidRPr="0051546E">
        <w:t>, Elchin E. Jafarov</w:t>
      </w:r>
      <w:r w:rsidR="00782048">
        <w:rPr>
          <w:vertAlign w:val="superscript"/>
        </w:rPr>
        <w:t>48</w:t>
      </w:r>
      <w:r w:rsidR="000E525F" w:rsidRPr="0051546E">
        <w:t xml:space="preserve">, Randi </w:t>
      </w:r>
      <w:r w:rsidR="000E525F" w:rsidRPr="00782048">
        <w:t>Jandt</w:t>
      </w:r>
      <w:r w:rsidR="00782048" w:rsidRPr="00782048">
        <w:rPr>
          <w:vertAlign w:val="superscript"/>
        </w:rPr>
        <w:t>49</w:t>
      </w:r>
      <w:r w:rsidR="000E525F" w:rsidRPr="00782048">
        <w:t>,</w:t>
      </w:r>
      <w:r w:rsidR="000E525F" w:rsidRPr="0051546E">
        <w:t xml:space="preserve"> Jill F. Johnstone</w:t>
      </w:r>
      <w:r w:rsidR="00782048">
        <w:rPr>
          <w:vertAlign w:val="superscript"/>
        </w:rPr>
        <w:t>50</w:t>
      </w:r>
      <w:r w:rsidR="000E525F" w:rsidRPr="0051546E">
        <w:t>, Jan Karlsson</w:t>
      </w:r>
      <w:r w:rsidR="00782048">
        <w:rPr>
          <w:vertAlign w:val="superscript"/>
        </w:rPr>
        <w:t>51</w:t>
      </w:r>
      <w:r w:rsidR="000E525F" w:rsidRPr="0051546E">
        <w:t>, Eric S. Kasischke</w:t>
      </w:r>
      <w:r w:rsidR="00782048">
        <w:rPr>
          <w:vertAlign w:val="superscript"/>
        </w:rPr>
        <w:t>52</w:t>
      </w:r>
      <w:r w:rsidR="000E525F" w:rsidRPr="0051546E">
        <w:t>, Gerhard Kattner</w:t>
      </w:r>
      <w:r w:rsidR="00782048">
        <w:rPr>
          <w:vertAlign w:val="superscript"/>
        </w:rPr>
        <w:t>53</w:t>
      </w:r>
      <w:r w:rsidR="000E525F" w:rsidRPr="0051546E">
        <w:t>, Ryan Kelly</w:t>
      </w:r>
      <w:r w:rsidR="00B25105" w:rsidRPr="00B25105">
        <w:rPr>
          <w:vertAlign w:val="superscript"/>
        </w:rPr>
        <w:t>5</w:t>
      </w:r>
      <w:r w:rsidR="00782048">
        <w:rPr>
          <w:vertAlign w:val="superscript"/>
        </w:rPr>
        <w:t>4</w:t>
      </w:r>
      <w:r w:rsidR="000E525F" w:rsidRPr="0051546E">
        <w:t>, Frida Keuper</w:t>
      </w:r>
      <w:r w:rsidR="00C066CA" w:rsidRPr="00C066CA">
        <w:rPr>
          <w:vertAlign w:val="superscript"/>
        </w:rPr>
        <w:t>5</w:t>
      </w:r>
      <w:r w:rsidR="00782048">
        <w:rPr>
          <w:vertAlign w:val="superscript"/>
        </w:rPr>
        <w:t>5</w:t>
      </w:r>
      <w:r w:rsidR="000E525F" w:rsidRPr="0051546E">
        <w:t>, George W. Kling</w:t>
      </w:r>
      <w:r w:rsidR="00782048">
        <w:rPr>
          <w:vertAlign w:val="superscript"/>
        </w:rPr>
        <w:t>56</w:t>
      </w:r>
      <w:r w:rsidR="000E525F" w:rsidRPr="0051546E">
        <w:t xml:space="preserve">, </w:t>
      </w:r>
      <w:r w:rsidR="000E525F" w:rsidRPr="0051546E">
        <w:rPr>
          <w:lang w:val="fr-FR"/>
        </w:rPr>
        <w:t>Pirkko Kortelainen</w:t>
      </w:r>
      <w:r w:rsidR="00B25105">
        <w:rPr>
          <w:vertAlign w:val="superscript"/>
          <w:lang w:val="fr-FR"/>
        </w:rPr>
        <w:t>5</w:t>
      </w:r>
      <w:r w:rsidR="00782048">
        <w:rPr>
          <w:vertAlign w:val="superscript"/>
          <w:lang w:val="fr-FR"/>
        </w:rPr>
        <w:t>7</w:t>
      </w:r>
      <w:r w:rsidR="000E525F" w:rsidRPr="0051546E">
        <w:rPr>
          <w:lang w:val="fr-FR"/>
        </w:rPr>
        <w:t xml:space="preserve">, </w:t>
      </w:r>
      <w:r w:rsidR="000E525F" w:rsidRPr="0051546E">
        <w:t>Jari Kouki</w:t>
      </w:r>
      <w:r w:rsidR="00782048">
        <w:rPr>
          <w:vertAlign w:val="superscript"/>
        </w:rPr>
        <w:t>58</w:t>
      </w:r>
      <w:r w:rsidR="000E525F" w:rsidRPr="0051546E">
        <w:t>, Peter Kuhry</w:t>
      </w:r>
      <w:r w:rsidR="00782048">
        <w:rPr>
          <w:vertAlign w:val="superscript"/>
        </w:rPr>
        <w:t>59</w:t>
      </w:r>
      <w:r w:rsidR="000E525F" w:rsidRPr="0051546E">
        <w:t>, Hjalmar Laudon</w:t>
      </w:r>
      <w:r w:rsidR="00782048">
        <w:rPr>
          <w:vertAlign w:val="superscript"/>
        </w:rPr>
        <w:t>60</w:t>
      </w:r>
      <w:r w:rsidR="000E525F" w:rsidRPr="0051546E">
        <w:t xml:space="preserve">, </w:t>
      </w:r>
      <w:r w:rsidR="000E525F" w:rsidRPr="0051546E">
        <w:rPr>
          <w:lang w:val="fr-FR"/>
        </w:rPr>
        <w:t>Isabelle Laurion</w:t>
      </w:r>
      <w:r w:rsidR="00782048">
        <w:rPr>
          <w:vertAlign w:val="superscript"/>
          <w:lang w:val="fr-FR"/>
        </w:rPr>
        <w:t>61</w:t>
      </w:r>
      <w:r w:rsidR="000E525F" w:rsidRPr="0051546E">
        <w:rPr>
          <w:lang w:val="fr-FR"/>
        </w:rPr>
        <w:t xml:space="preserve">, </w:t>
      </w:r>
      <w:r w:rsidR="000E525F" w:rsidRPr="0051546E">
        <w:t>Robie W. Macdonald</w:t>
      </w:r>
      <w:r w:rsidR="00782048">
        <w:rPr>
          <w:vertAlign w:val="superscript"/>
        </w:rPr>
        <w:t>62</w:t>
      </w:r>
      <w:r w:rsidR="000E525F" w:rsidRPr="0051546E">
        <w:t>, Paul J. Mann</w:t>
      </w:r>
      <w:r w:rsidR="00C066CA" w:rsidRPr="00C066CA">
        <w:rPr>
          <w:vertAlign w:val="superscript"/>
        </w:rPr>
        <w:t>6</w:t>
      </w:r>
      <w:r w:rsidR="00782048">
        <w:rPr>
          <w:vertAlign w:val="superscript"/>
        </w:rPr>
        <w:t>3</w:t>
      </w:r>
      <w:r w:rsidR="000E525F" w:rsidRPr="0051546E">
        <w:t>, Pertti J. Martikainen</w:t>
      </w:r>
      <w:r w:rsidR="00B25105">
        <w:rPr>
          <w:vertAlign w:val="superscript"/>
        </w:rPr>
        <w:t>6</w:t>
      </w:r>
      <w:r w:rsidR="00782048">
        <w:rPr>
          <w:vertAlign w:val="superscript"/>
        </w:rPr>
        <w:t>4</w:t>
      </w:r>
      <w:r w:rsidR="000E525F" w:rsidRPr="0051546E">
        <w:t>, James W. McClelland</w:t>
      </w:r>
      <w:r w:rsidR="00B25105">
        <w:rPr>
          <w:vertAlign w:val="superscript"/>
        </w:rPr>
        <w:t>6</w:t>
      </w:r>
      <w:r w:rsidR="00782048">
        <w:rPr>
          <w:vertAlign w:val="superscript"/>
        </w:rPr>
        <w:t>5</w:t>
      </w:r>
      <w:r w:rsidR="000E525F" w:rsidRPr="0051546E">
        <w:t>, Ulf Molau</w:t>
      </w:r>
      <w:r w:rsidR="00B25105">
        <w:rPr>
          <w:vertAlign w:val="superscript"/>
        </w:rPr>
        <w:t>6</w:t>
      </w:r>
      <w:r w:rsidR="00782048">
        <w:rPr>
          <w:vertAlign w:val="superscript"/>
        </w:rPr>
        <w:t>6</w:t>
      </w:r>
      <w:r w:rsidR="000E525F" w:rsidRPr="0051546E">
        <w:t>, Steven F. Oberbauer</w:t>
      </w:r>
      <w:r w:rsidR="00B25105">
        <w:rPr>
          <w:vertAlign w:val="superscript"/>
        </w:rPr>
        <w:t>6</w:t>
      </w:r>
      <w:r w:rsidR="00782048">
        <w:rPr>
          <w:vertAlign w:val="superscript"/>
        </w:rPr>
        <w:t>7</w:t>
      </w:r>
      <w:r w:rsidR="000E525F" w:rsidRPr="0051546E">
        <w:t>, David Olefeldt</w:t>
      </w:r>
      <w:r w:rsidR="00B25105">
        <w:rPr>
          <w:vertAlign w:val="superscript"/>
        </w:rPr>
        <w:t>6</w:t>
      </w:r>
      <w:r w:rsidR="00782048">
        <w:rPr>
          <w:vertAlign w:val="superscript"/>
        </w:rPr>
        <w:t>8</w:t>
      </w:r>
      <w:r w:rsidR="000E525F" w:rsidRPr="0051546E">
        <w:t>, David Paré</w:t>
      </w:r>
      <w:r w:rsidR="00782048" w:rsidRPr="00782048">
        <w:rPr>
          <w:vertAlign w:val="superscript"/>
        </w:rPr>
        <w:t>39</w:t>
      </w:r>
      <w:r w:rsidR="000E525F" w:rsidRPr="0051546E">
        <w:t>, Marc-André Parisien</w:t>
      </w:r>
      <w:r w:rsidR="00782048">
        <w:rPr>
          <w:vertAlign w:val="superscript"/>
        </w:rPr>
        <w:t>69</w:t>
      </w:r>
      <w:r w:rsidR="000E525F" w:rsidRPr="0051546E">
        <w:t xml:space="preserve">, </w:t>
      </w:r>
      <w:r w:rsidR="000E525F" w:rsidRPr="0051546E">
        <w:rPr>
          <w:lang w:val="fr-FR"/>
        </w:rPr>
        <w:t>Serge Payette</w:t>
      </w:r>
      <w:r w:rsidR="00782048">
        <w:rPr>
          <w:vertAlign w:val="superscript"/>
          <w:lang w:val="fr-FR"/>
        </w:rPr>
        <w:t>70</w:t>
      </w:r>
      <w:r w:rsidR="000E525F" w:rsidRPr="0051546E">
        <w:rPr>
          <w:lang w:val="fr-FR"/>
        </w:rPr>
        <w:t xml:space="preserve">, </w:t>
      </w:r>
      <w:r w:rsidR="000E525F" w:rsidRPr="0051546E">
        <w:t>Changhui Peng</w:t>
      </w:r>
      <w:r w:rsidR="00B25105">
        <w:rPr>
          <w:vertAlign w:val="superscript"/>
        </w:rPr>
        <w:t>7</w:t>
      </w:r>
      <w:r w:rsidR="00782048">
        <w:rPr>
          <w:vertAlign w:val="superscript"/>
        </w:rPr>
        <w:t>1</w:t>
      </w:r>
      <w:r w:rsidR="000E525F" w:rsidRPr="0051546E">
        <w:t>, Oleg S. Pokrovsky</w:t>
      </w:r>
      <w:r w:rsidR="00B25105">
        <w:rPr>
          <w:vertAlign w:val="superscript"/>
        </w:rPr>
        <w:t>7</w:t>
      </w:r>
      <w:r w:rsidR="00782048">
        <w:rPr>
          <w:vertAlign w:val="superscript"/>
        </w:rPr>
        <w:t>2</w:t>
      </w:r>
      <w:r w:rsidR="000E525F" w:rsidRPr="0051546E">
        <w:t>, Edward B. Rastetter</w:t>
      </w:r>
      <w:r w:rsidR="00B25105">
        <w:rPr>
          <w:vertAlign w:val="superscript"/>
        </w:rPr>
        <w:t>7</w:t>
      </w:r>
      <w:r w:rsidR="00782048">
        <w:rPr>
          <w:vertAlign w:val="superscript"/>
        </w:rPr>
        <w:t>3</w:t>
      </w:r>
      <w:r w:rsidR="000E525F" w:rsidRPr="0051546E">
        <w:t>, Peter A. Raymond</w:t>
      </w:r>
      <w:r w:rsidR="00CE4C33" w:rsidRPr="00CE4C33">
        <w:rPr>
          <w:vertAlign w:val="superscript"/>
        </w:rPr>
        <w:t>7</w:t>
      </w:r>
      <w:r w:rsidR="00782048">
        <w:rPr>
          <w:vertAlign w:val="superscript"/>
        </w:rPr>
        <w:t>4</w:t>
      </w:r>
      <w:r w:rsidR="000E525F" w:rsidRPr="0051546E">
        <w:t>, Martha K. Raynolds</w:t>
      </w:r>
      <w:r w:rsidR="00CE4C33" w:rsidRPr="00CE4C33">
        <w:rPr>
          <w:vertAlign w:val="superscript"/>
        </w:rPr>
        <w:t>7</w:t>
      </w:r>
      <w:r w:rsidR="00782048">
        <w:rPr>
          <w:vertAlign w:val="superscript"/>
        </w:rPr>
        <w:t>5</w:t>
      </w:r>
      <w:r w:rsidR="000E525F" w:rsidRPr="0051546E">
        <w:t>, Guillermo Rein</w:t>
      </w:r>
      <w:r w:rsidR="00CE4C33" w:rsidRPr="00CE4C33">
        <w:rPr>
          <w:vertAlign w:val="superscript"/>
        </w:rPr>
        <w:t>7</w:t>
      </w:r>
      <w:r w:rsidR="00782048">
        <w:rPr>
          <w:vertAlign w:val="superscript"/>
        </w:rPr>
        <w:t>6</w:t>
      </w:r>
      <w:r w:rsidR="000E525F" w:rsidRPr="0051546E">
        <w:t>, James F. Reynolds</w:t>
      </w:r>
      <w:r w:rsidR="00CE4C33" w:rsidRPr="00CE4C33">
        <w:rPr>
          <w:vertAlign w:val="superscript"/>
        </w:rPr>
        <w:t>7</w:t>
      </w:r>
      <w:r w:rsidR="00782048">
        <w:rPr>
          <w:vertAlign w:val="superscript"/>
        </w:rPr>
        <w:t>7</w:t>
      </w:r>
      <w:r w:rsidR="000E525F" w:rsidRPr="0051546E">
        <w:t>, Martin Robards</w:t>
      </w:r>
      <w:r w:rsidR="00782048" w:rsidRPr="00782048">
        <w:rPr>
          <w:vertAlign w:val="superscript"/>
        </w:rPr>
        <w:t>78</w:t>
      </w:r>
      <w:r w:rsidR="000E525F" w:rsidRPr="0051546E">
        <w:t>, Brendan M. Rogers</w:t>
      </w:r>
      <w:r w:rsidR="00143FEB" w:rsidRPr="00143FEB">
        <w:rPr>
          <w:vertAlign w:val="superscript"/>
        </w:rPr>
        <w:t>9</w:t>
      </w:r>
      <w:r w:rsidR="000E525F" w:rsidRPr="0051546E">
        <w:t>, Christina Schädel</w:t>
      </w:r>
      <w:r w:rsidR="00CE4C33" w:rsidRPr="00CE4C33">
        <w:rPr>
          <w:vertAlign w:val="superscript"/>
        </w:rPr>
        <w:t>3</w:t>
      </w:r>
      <w:r w:rsidR="000E525F" w:rsidRPr="0051546E">
        <w:t>, Kevin Schaefer</w:t>
      </w:r>
      <w:r w:rsidR="0082012F">
        <w:rPr>
          <w:vertAlign w:val="superscript"/>
        </w:rPr>
        <w:t>79</w:t>
      </w:r>
      <w:r w:rsidR="000E525F" w:rsidRPr="0051546E">
        <w:t>, Inger K. Schmidt</w:t>
      </w:r>
      <w:r w:rsidR="00CE4C33" w:rsidRPr="00CE4C33">
        <w:rPr>
          <w:vertAlign w:val="superscript"/>
        </w:rPr>
        <w:t>8</w:t>
      </w:r>
      <w:r w:rsidR="0082012F">
        <w:rPr>
          <w:vertAlign w:val="superscript"/>
        </w:rPr>
        <w:t>0</w:t>
      </w:r>
      <w:r w:rsidR="000E525F" w:rsidRPr="0051546E">
        <w:t xml:space="preserve">, </w:t>
      </w:r>
      <w:bookmarkStart w:id="0" w:name="_GoBack"/>
      <w:r w:rsidR="000E525F" w:rsidRPr="0051546E">
        <w:t>Anatoly Shvidenko</w:t>
      </w:r>
      <w:bookmarkEnd w:id="0"/>
      <w:r w:rsidR="00CE4C33" w:rsidRPr="00CE4C33">
        <w:rPr>
          <w:vertAlign w:val="superscript"/>
        </w:rPr>
        <w:t>8</w:t>
      </w:r>
      <w:r w:rsidR="0082012F">
        <w:rPr>
          <w:vertAlign w:val="superscript"/>
        </w:rPr>
        <w:t>1</w:t>
      </w:r>
      <w:r w:rsidR="000E525F" w:rsidRPr="0051546E">
        <w:t>, Jasper Sky</w:t>
      </w:r>
      <w:r w:rsidR="00CE4C33" w:rsidRPr="00CE4C33">
        <w:rPr>
          <w:vertAlign w:val="superscript"/>
        </w:rPr>
        <w:t>8</w:t>
      </w:r>
      <w:r w:rsidR="0082012F">
        <w:rPr>
          <w:vertAlign w:val="superscript"/>
        </w:rPr>
        <w:t>2</w:t>
      </w:r>
      <w:r w:rsidR="000E525F" w:rsidRPr="0051546E">
        <w:t xml:space="preserve">, Robert </w:t>
      </w:r>
      <w:r w:rsidR="000E525F" w:rsidRPr="0051546E">
        <w:lastRenderedPageBreak/>
        <w:t>G.M. Spencer</w:t>
      </w:r>
      <w:r w:rsidR="00CE4C33" w:rsidRPr="00CE4C33">
        <w:rPr>
          <w:vertAlign w:val="superscript"/>
        </w:rPr>
        <w:t>8</w:t>
      </w:r>
      <w:r w:rsidR="0082012F">
        <w:rPr>
          <w:vertAlign w:val="superscript"/>
        </w:rPr>
        <w:t>3</w:t>
      </w:r>
      <w:r w:rsidR="000E525F" w:rsidRPr="0051546E">
        <w:t>, Gregory Starr</w:t>
      </w:r>
      <w:r w:rsidR="00CE4C33" w:rsidRPr="00CE4C33">
        <w:rPr>
          <w:vertAlign w:val="superscript"/>
        </w:rPr>
        <w:t>8</w:t>
      </w:r>
      <w:r w:rsidR="0082012F">
        <w:rPr>
          <w:vertAlign w:val="superscript"/>
        </w:rPr>
        <w:t>4</w:t>
      </w:r>
      <w:r w:rsidR="000E525F" w:rsidRPr="0051546E">
        <w:t>, Robert G. Striegl</w:t>
      </w:r>
      <w:r w:rsidR="00492DDE" w:rsidRPr="00492DDE">
        <w:rPr>
          <w:vertAlign w:val="superscript"/>
        </w:rPr>
        <w:t>14</w:t>
      </w:r>
      <w:r w:rsidR="000E525F" w:rsidRPr="0051546E">
        <w:t xml:space="preserve">, </w:t>
      </w:r>
      <w:r w:rsidR="000E525F" w:rsidRPr="0051546E">
        <w:rPr>
          <w:lang w:val="fr-FR"/>
        </w:rPr>
        <w:t>Roman Teisserenc</w:t>
      </w:r>
      <w:r w:rsidR="00CE4C33">
        <w:rPr>
          <w:vertAlign w:val="superscript"/>
          <w:lang w:val="fr-FR"/>
        </w:rPr>
        <w:t>8</w:t>
      </w:r>
      <w:r w:rsidR="0082012F">
        <w:rPr>
          <w:vertAlign w:val="superscript"/>
          <w:lang w:val="fr-FR"/>
        </w:rPr>
        <w:t>5</w:t>
      </w:r>
      <w:r w:rsidR="000E525F" w:rsidRPr="0051546E">
        <w:rPr>
          <w:lang w:val="fr-FR"/>
        </w:rPr>
        <w:t xml:space="preserve">, </w:t>
      </w:r>
      <w:r w:rsidR="000E525F" w:rsidRPr="0051546E">
        <w:t>Lars J. Tranvik</w:t>
      </w:r>
      <w:r w:rsidR="00CE4C33">
        <w:rPr>
          <w:vertAlign w:val="superscript"/>
        </w:rPr>
        <w:t>8</w:t>
      </w:r>
      <w:r w:rsidR="0082012F">
        <w:rPr>
          <w:vertAlign w:val="superscript"/>
        </w:rPr>
        <w:t>6</w:t>
      </w:r>
      <w:r w:rsidR="000E525F" w:rsidRPr="0051546E">
        <w:t>, Tarmo Virtanen</w:t>
      </w:r>
      <w:r w:rsidR="00492DDE" w:rsidRPr="00492DDE">
        <w:rPr>
          <w:vertAlign w:val="superscript"/>
        </w:rPr>
        <w:t>8</w:t>
      </w:r>
      <w:r w:rsidR="0082012F">
        <w:rPr>
          <w:vertAlign w:val="superscript"/>
        </w:rPr>
        <w:t>7</w:t>
      </w:r>
      <w:r w:rsidR="000E525F" w:rsidRPr="0051546E">
        <w:t>, Jeffrey M. Welker</w:t>
      </w:r>
      <w:r w:rsidR="0082012F">
        <w:rPr>
          <w:vertAlign w:val="superscript"/>
        </w:rPr>
        <w:t>88</w:t>
      </w:r>
      <w:r w:rsidR="000E525F" w:rsidRPr="0051546E">
        <w:t>, Sergei Zimov</w:t>
      </w:r>
      <w:r w:rsidR="0082012F">
        <w:rPr>
          <w:vertAlign w:val="superscript"/>
        </w:rPr>
        <w:t>89</w:t>
      </w:r>
    </w:p>
    <w:p w14:paraId="7F86043F" w14:textId="0B52B74F" w:rsidR="00FA08E3" w:rsidRPr="00EF6184" w:rsidRDefault="003C1A17" w:rsidP="00CE4C33">
      <w:pPr>
        <w:spacing w:line="360" w:lineRule="auto"/>
        <w:rPr>
          <w:sz w:val="20"/>
          <w:szCs w:val="20"/>
        </w:rPr>
      </w:pPr>
      <w:r w:rsidRPr="00EF6184">
        <w:rPr>
          <w:bCs/>
          <w:sz w:val="20"/>
          <w:szCs w:val="20"/>
          <w:lang w:bidi="en-US"/>
        </w:rPr>
        <w:t>1</w:t>
      </w:r>
      <w:r w:rsidR="00786EC7" w:rsidRPr="00EF6184">
        <w:rPr>
          <w:bCs/>
          <w:sz w:val="20"/>
          <w:szCs w:val="20"/>
          <w:lang w:bidi="en-US"/>
        </w:rPr>
        <w:t>.</w:t>
      </w:r>
      <w:r w:rsidR="001257EA" w:rsidRPr="00EF6184">
        <w:rPr>
          <w:sz w:val="20"/>
          <w:szCs w:val="20"/>
          <w:vertAlign w:val="superscript"/>
          <w:lang w:val="fr-FR"/>
        </w:rPr>
        <w:t xml:space="preserve"> </w:t>
      </w:r>
      <w:r w:rsidR="001257EA" w:rsidRPr="00EF6184">
        <w:rPr>
          <w:sz w:val="20"/>
          <w:szCs w:val="20"/>
          <w:lang w:val="fr-FR"/>
        </w:rPr>
        <w:t xml:space="preserve">Université de Rennes </w:t>
      </w:r>
      <w:r w:rsidR="004D1274" w:rsidRPr="00EF6184">
        <w:rPr>
          <w:sz w:val="20"/>
          <w:szCs w:val="20"/>
          <w:lang w:val="fr-FR"/>
        </w:rPr>
        <w:t>1, OSUR, CNRS, UMR 6553 ECOBIO</w:t>
      </w:r>
      <w:r w:rsidR="001257EA" w:rsidRPr="00EF6184">
        <w:rPr>
          <w:sz w:val="20"/>
          <w:szCs w:val="20"/>
          <w:lang w:val="fr-FR"/>
        </w:rPr>
        <w:t xml:space="preserve">, </w:t>
      </w:r>
      <w:r w:rsidRPr="00EF6184">
        <w:rPr>
          <w:sz w:val="20"/>
          <w:szCs w:val="20"/>
          <w:lang w:val="fr-FR"/>
        </w:rPr>
        <w:t>2</w:t>
      </w:r>
      <w:r w:rsidR="001257EA" w:rsidRPr="00EF6184">
        <w:rPr>
          <w:sz w:val="20"/>
          <w:szCs w:val="20"/>
          <w:lang w:val="fr-FR"/>
        </w:rPr>
        <w:t>.</w:t>
      </w:r>
      <w:r w:rsidR="00CE4C33">
        <w:rPr>
          <w:sz w:val="20"/>
          <w:szCs w:val="20"/>
          <w:lang w:val="fr-FR"/>
        </w:rPr>
        <w:t xml:space="preserve"> </w:t>
      </w:r>
      <w:r w:rsidR="00786EC7" w:rsidRPr="00EF6184">
        <w:rPr>
          <w:bCs/>
          <w:sz w:val="20"/>
          <w:szCs w:val="20"/>
          <w:lang w:bidi="en-US"/>
        </w:rPr>
        <w:t>Institute of Arctic Biology and Department of Biology &amp;</w:t>
      </w:r>
      <w:r w:rsidR="00FA08E3" w:rsidRPr="00EF6184">
        <w:rPr>
          <w:bCs/>
          <w:sz w:val="20"/>
          <w:szCs w:val="20"/>
          <w:lang w:bidi="en-US"/>
        </w:rPr>
        <w:t xml:space="preserve"> Wildlife, University of Alaska </w:t>
      </w:r>
      <w:r w:rsidR="00786EC7" w:rsidRPr="00EF6184">
        <w:rPr>
          <w:bCs/>
          <w:sz w:val="20"/>
          <w:szCs w:val="20"/>
          <w:lang w:bidi="en-US"/>
        </w:rPr>
        <w:t>Fairbanks</w:t>
      </w:r>
      <w:r w:rsidR="00E7426A" w:rsidRPr="00EF6184">
        <w:rPr>
          <w:bCs/>
          <w:sz w:val="20"/>
          <w:szCs w:val="20"/>
          <w:lang w:bidi="en-US"/>
        </w:rPr>
        <w:t xml:space="preserve">, </w:t>
      </w:r>
      <w:r w:rsidRPr="00EF6184">
        <w:rPr>
          <w:bCs/>
          <w:sz w:val="20"/>
          <w:szCs w:val="20"/>
          <w:lang w:bidi="en-US"/>
        </w:rPr>
        <w:t>3</w:t>
      </w:r>
      <w:r w:rsidR="00786EC7" w:rsidRPr="00EF6184">
        <w:rPr>
          <w:bCs/>
          <w:sz w:val="20"/>
          <w:szCs w:val="20"/>
          <w:lang w:bidi="en-US"/>
        </w:rPr>
        <w:t>.</w:t>
      </w:r>
      <w:r w:rsidR="0014256C" w:rsidRPr="00EF6184">
        <w:rPr>
          <w:sz w:val="20"/>
          <w:szCs w:val="20"/>
        </w:rPr>
        <w:t xml:space="preserve"> </w:t>
      </w:r>
      <w:r w:rsidR="006C6987" w:rsidRPr="00EF6184">
        <w:rPr>
          <w:sz w:val="20"/>
          <w:szCs w:val="20"/>
        </w:rPr>
        <w:t>Center for Ecosystem Science and Society</w:t>
      </w:r>
      <w:r w:rsidR="00F85481">
        <w:rPr>
          <w:sz w:val="20"/>
          <w:szCs w:val="20"/>
        </w:rPr>
        <w:t>, N</w:t>
      </w:r>
      <w:r w:rsidR="006C6987" w:rsidRPr="00EF6184">
        <w:rPr>
          <w:sz w:val="20"/>
          <w:szCs w:val="20"/>
        </w:rPr>
        <w:t>orthern Arizona</w:t>
      </w:r>
      <w:r w:rsidR="00F85481" w:rsidRPr="00F85481">
        <w:rPr>
          <w:sz w:val="20"/>
          <w:szCs w:val="20"/>
        </w:rPr>
        <w:t xml:space="preserve"> </w:t>
      </w:r>
      <w:r w:rsidR="00F85481">
        <w:rPr>
          <w:sz w:val="20"/>
          <w:szCs w:val="20"/>
        </w:rPr>
        <w:t>University</w:t>
      </w:r>
      <w:r w:rsidR="00E7426A" w:rsidRPr="00EF6184">
        <w:rPr>
          <w:sz w:val="20"/>
          <w:szCs w:val="20"/>
        </w:rPr>
        <w:t>,</w:t>
      </w:r>
      <w:r w:rsidR="00786EC7" w:rsidRPr="00EF6184">
        <w:rPr>
          <w:bCs/>
          <w:sz w:val="20"/>
          <w:szCs w:val="20"/>
          <w:lang w:bidi="en-US"/>
        </w:rPr>
        <w:t xml:space="preserve"> </w:t>
      </w:r>
      <w:r w:rsidRPr="00EF6184">
        <w:rPr>
          <w:bCs/>
          <w:sz w:val="20"/>
          <w:szCs w:val="20"/>
          <w:lang w:bidi="en-US"/>
        </w:rPr>
        <w:t>4</w:t>
      </w:r>
      <w:r w:rsidR="001E1232" w:rsidRPr="00EF6184">
        <w:rPr>
          <w:bCs/>
          <w:sz w:val="20"/>
          <w:szCs w:val="20"/>
          <w:lang w:bidi="en-US"/>
        </w:rPr>
        <w:t xml:space="preserve">. </w:t>
      </w:r>
      <w:r w:rsidR="00786EC7" w:rsidRPr="00EF6184">
        <w:rPr>
          <w:bCs/>
          <w:sz w:val="20"/>
          <w:szCs w:val="20"/>
          <w:lang w:bidi="en-US"/>
        </w:rPr>
        <w:t>The Rubenstein School of Environment and Natural Resources, University of Vermont</w:t>
      </w:r>
      <w:r w:rsidR="00E7426A" w:rsidRPr="00EF6184">
        <w:rPr>
          <w:bCs/>
          <w:sz w:val="20"/>
          <w:szCs w:val="20"/>
          <w:lang w:bidi="en-US"/>
        </w:rPr>
        <w:t xml:space="preserve">, </w:t>
      </w:r>
      <w:r w:rsidRPr="00EF6184">
        <w:rPr>
          <w:bCs/>
          <w:sz w:val="20"/>
          <w:szCs w:val="20"/>
          <w:lang w:bidi="en-US"/>
        </w:rPr>
        <w:t>5</w:t>
      </w:r>
      <w:r w:rsidR="001E1232" w:rsidRPr="00EF6184">
        <w:rPr>
          <w:bCs/>
          <w:sz w:val="20"/>
          <w:szCs w:val="20"/>
          <w:lang w:bidi="en-US"/>
        </w:rPr>
        <w:t>.</w:t>
      </w:r>
      <w:r w:rsidR="00831F31" w:rsidRPr="00EF6184">
        <w:rPr>
          <w:sz w:val="20"/>
          <w:szCs w:val="20"/>
        </w:rPr>
        <w:t xml:space="preserve"> Department of Environmental Sciences, University of Virginia</w:t>
      </w:r>
      <w:r w:rsidR="00E7426A" w:rsidRPr="00EF6184">
        <w:rPr>
          <w:sz w:val="20"/>
          <w:szCs w:val="20"/>
        </w:rPr>
        <w:t xml:space="preserve">, </w:t>
      </w:r>
      <w:r w:rsidRPr="00EF6184">
        <w:rPr>
          <w:sz w:val="20"/>
          <w:szCs w:val="20"/>
        </w:rPr>
        <w:t>6</w:t>
      </w:r>
      <w:r w:rsidR="001E1232" w:rsidRPr="00EF6184">
        <w:rPr>
          <w:bCs/>
          <w:sz w:val="20"/>
          <w:szCs w:val="20"/>
          <w:lang w:bidi="en-US"/>
        </w:rPr>
        <w:t>.</w:t>
      </w:r>
      <w:r w:rsidR="00831F31" w:rsidRPr="00EF6184">
        <w:rPr>
          <w:bCs/>
          <w:sz w:val="20"/>
          <w:szCs w:val="20"/>
          <w:lang w:bidi="en-US"/>
        </w:rPr>
        <w:t xml:space="preserve"> </w:t>
      </w:r>
      <w:r w:rsidR="00831F31" w:rsidRPr="00EF6184">
        <w:rPr>
          <w:sz w:val="20"/>
          <w:szCs w:val="20"/>
        </w:rPr>
        <w:t>Department of Renewable Resources, University of Alberta</w:t>
      </w:r>
      <w:r w:rsidR="00E7426A" w:rsidRPr="00EF6184">
        <w:rPr>
          <w:sz w:val="20"/>
          <w:szCs w:val="20"/>
        </w:rPr>
        <w:t xml:space="preserve">, </w:t>
      </w:r>
      <w:r w:rsidRPr="00EF6184">
        <w:rPr>
          <w:sz w:val="20"/>
          <w:szCs w:val="20"/>
        </w:rPr>
        <w:t>7</w:t>
      </w:r>
      <w:r w:rsidR="00831F31" w:rsidRPr="00EF6184">
        <w:rPr>
          <w:sz w:val="20"/>
          <w:szCs w:val="20"/>
        </w:rPr>
        <w:t>. USDA Fores</w:t>
      </w:r>
      <w:r w:rsidR="00A33B8D">
        <w:rPr>
          <w:sz w:val="20"/>
          <w:szCs w:val="20"/>
        </w:rPr>
        <w:t>t Service, PNW Research Station;</w:t>
      </w:r>
      <w:r w:rsidR="00831F31" w:rsidRPr="00EF6184">
        <w:rPr>
          <w:sz w:val="20"/>
          <w:szCs w:val="20"/>
        </w:rPr>
        <w:t xml:space="preserve"> University of Alaska Fairbanks</w:t>
      </w:r>
      <w:r w:rsidR="00E7426A" w:rsidRPr="00EF6184">
        <w:rPr>
          <w:sz w:val="20"/>
          <w:szCs w:val="20"/>
        </w:rPr>
        <w:t xml:space="preserve">, </w:t>
      </w:r>
      <w:r w:rsidRPr="00EF6184">
        <w:rPr>
          <w:sz w:val="20"/>
          <w:szCs w:val="20"/>
        </w:rPr>
        <w:t>8</w:t>
      </w:r>
      <w:r w:rsidR="00831F31" w:rsidRPr="00EF6184">
        <w:rPr>
          <w:sz w:val="20"/>
          <w:szCs w:val="20"/>
        </w:rPr>
        <w:t xml:space="preserve">. </w:t>
      </w:r>
      <w:r w:rsidR="001B2AE6" w:rsidRPr="00EF6184">
        <w:rPr>
          <w:sz w:val="20"/>
          <w:szCs w:val="20"/>
        </w:rPr>
        <w:t>U.S. Geological Survey, Alaska Cooperative Fish and Wildlife Research Unit</w:t>
      </w:r>
      <w:r w:rsidR="00A33B8D">
        <w:rPr>
          <w:sz w:val="20"/>
          <w:szCs w:val="20"/>
        </w:rPr>
        <w:t>;</w:t>
      </w:r>
      <w:r w:rsidR="001B2AE6" w:rsidRPr="00EF6184">
        <w:rPr>
          <w:sz w:val="20"/>
          <w:szCs w:val="20"/>
        </w:rPr>
        <w:t xml:space="preserve"> U</w:t>
      </w:r>
      <w:r w:rsidR="001257EA" w:rsidRPr="00EF6184">
        <w:rPr>
          <w:sz w:val="20"/>
          <w:szCs w:val="20"/>
        </w:rPr>
        <w:t xml:space="preserve">niversity of Alaska Fairbanks, </w:t>
      </w:r>
      <w:r w:rsidRPr="00EF6184">
        <w:rPr>
          <w:sz w:val="20"/>
          <w:szCs w:val="20"/>
        </w:rPr>
        <w:t>9</w:t>
      </w:r>
      <w:r w:rsidR="001B2AE6" w:rsidRPr="00EF6184">
        <w:rPr>
          <w:sz w:val="20"/>
          <w:szCs w:val="20"/>
        </w:rPr>
        <w:t xml:space="preserve">. </w:t>
      </w:r>
      <w:r w:rsidR="00831F31" w:rsidRPr="00EF6184">
        <w:rPr>
          <w:sz w:val="20"/>
          <w:szCs w:val="20"/>
        </w:rPr>
        <w:t>Woods Hole Research Center</w:t>
      </w:r>
      <w:r w:rsidR="00E7426A" w:rsidRPr="00EF6184">
        <w:rPr>
          <w:sz w:val="20"/>
          <w:szCs w:val="20"/>
        </w:rPr>
        <w:t xml:space="preserve">, </w:t>
      </w:r>
      <w:r w:rsidRPr="00EF6184">
        <w:rPr>
          <w:sz w:val="20"/>
          <w:szCs w:val="20"/>
        </w:rPr>
        <w:t>10</w:t>
      </w:r>
      <w:r w:rsidR="00831F31" w:rsidRPr="00EF6184">
        <w:rPr>
          <w:sz w:val="20"/>
          <w:szCs w:val="20"/>
        </w:rPr>
        <w:t>. Department of Biological Sciences and the Environmental Change Initiative, University of Notre Dame</w:t>
      </w:r>
      <w:r w:rsidR="00E7426A" w:rsidRPr="00EF6184">
        <w:rPr>
          <w:sz w:val="20"/>
          <w:szCs w:val="20"/>
        </w:rPr>
        <w:t xml:space="preserve">, </w:t>
      </w:r>
      <w:r w:rsidRPr="00EF6184">
        <w:rPr>
          <w:sz w:val="20"/>
          <w:szCs w:val="20"/>
        </w:rPr>
        <w:t>11</w:t>
      </w:r>
      <w:r w:rsidR="00831F31" w:rsidRPr="00EF6184">
        <w:rPr>
          <w:sz w:val="20"/>
          <w:szCs w:val="20"/>
        </w:rPr>
        <w:t xml:space="preserve">. Department of </w:t>
      </w:r>
      <w:r w:rsidR="00914126" w:rsidRPr="00EF6184">
        <w:rPr>
          <w:sz w:val="20"/>
          <w:szCs w:val="20"/>
        </w:rPr>
        <w:t>Biological Sciences</w:t>
      </w:r>
      <w:r w:rsidR="00085108" w:rsidRPr="00EF6184">
        <w:rPr>
          <w:sz w:val="20"/>
          <w:szCs w:val="20"/>
        </w:rPr>
        <w:t>,</w:t>
      </w:r>
      <w:r w:rsidR="00914126" w:rsidRPr="00EF6184">
        <w:rPr>
          <w:sz w:val="20"/>
          <w:szCs w:val="20"/>
        </w:rPr>
        <w:t xml:space="preserve"> University of Alberta,</w:t>
      </w:r>
      <w:r w:rsidR="00E7426A" w:rsidRPr="00EF6184">
        <w:rPr>
          <w:sz w:val="20"/>
          <w:szCs w:val="20"/>
        </w:rPr>
        <w:t xml:space="preserve"> </w:t>
      </w:r>
      <w:r w:rsidRPr="00EF6184">
        <w:rPr>
          <w:sz w:val="20"/>
          <w:szCs w:val="20"/>
        </w:rPr>
        <w:t>12</w:t>
      </w:r>
      <w:r w:rsidR="00831F31" w:rsidRPr="00EF6184">
        <w:rPr>
          <w:sz w:val="20"/>
          <w:szCs w:val="20"/>
        </w:rPr>
        <w:t>. Department of Integrative Biology, University of Guelph</w:t>
      </w:r>
      <w:r w:rsidR="00E7426A" w:rsidRPr="00EF6184">
        <w:rPr>
          <w:sz w:val="20"/>
          <w:szCs w:val="20"/>
        </w:rPr>
        <w:t xml:space="preserve">, </w:t>
      </w:r>
      <w:r w:rsidRPr="00EF6184">
        <w:rPr>
          <w:sz w:val="20"/>
          <w:szCs w:val="20"/>
        </w:rPr>
        <w:t>13</w:t>
      </w:r>
      <w:r w:rsidR="00831F31" w:rsidRPr="00EF6184">
        <w:rPr>
          <w:sz w:val="20"/>
          <w:szCs w:val="20"/>
        </w:rPr>
        <w:t>. Department of Earth Sciences, Utrecht University</w:t>
      </w:r>
      <w:r w:rsidR="00E7426A" w:rsidRPr="00EF6184">
        <w:rPr>
          <w:sz w:val="20"/>
          <w:szCs w:val="20"/>
        </w:rPr>
        <w:t xml:space="preserve">, </w:t>
      </w:r>
      <w:r w:rsidRPr="00EF6184">
        <w:rPr>
          <w:sz w:val="20"/>
          <w:szCs w:val="20"/>
        </w:rPr>
        <w:t>14</w:t>
      </w:r>
      <w:r w:rsidR="00831F31" w:rsidRPr="00EF6184">
        <w:rPr>
          <w:sz w:val="20"/>
          <w:szCs w:val="20"/>
        </w:rPr>
        <w:t>. US Geological Survey</w:t>
      </w:r>
      <w:r w:rsidR="001257EA" w:rsidRPr="00EF6184">
        <w:rPr>
          <w:sz w:val="20"/>
          <w:szCs w:val="20"/>
        </w:rPr>
        <w:t xml:space="preserve">, National Research Program, </w:t>
      </w:r>
      <w:r w:rsidR="002B1B67">
        <w:rPr>
          <w:sz w:val="20"/>
          <w:szCs w:val="20"/>
        </w:rPr>
        <w:t>Bou</w:t>
      </w:r>
      <w:r w:rsidR="004D1274" w:rsidRPr="00EF6184">
        <w:rPr>
          <w:sz w:val="20"/>
          <w:szCs w:val="20"/>
        </w:rPr>
        <w:t xml:space="preserve">lder, CO, </w:t>
      </w:r>
      <w:r w:rsidR="003A1CB7">
        <w:rPr>
          <w:sz w:val="20"/>
          <w:szCs w:val="20"/>
        </w:rPr>
        <w:t>15</w:t>
      </w:r>
      <w:r w:rsidR="00FA08E3" w:rsidRPr="00EF6184">
        <w:rPr>
          <w:sz w:val="20"/>
          <w:szCs w:val="20"/>
        </w:rPr>
        <w:t>. U</w:t>
      </w:r>
      <w:r w:rsidR="004D1274" w:rsidRPr="00EF6184">
        <w:rPr>
          <w:sz w:val="20"/>
          <w:szCs w:val="20"/>
        </w:rPr>
        <w:t>niversity of Texas-Brownsville,</w:t>
      </w:r>
      <w:r w:rsidR="003A1CB7">
        <w:rPr>
          <w:sz w:val="20"/>
          <w:szCs w:val="20"/>
        </w:rPr>
        <w:t xml:space="preserve"> 16</w:t>
      </w:r>
      <w:r w:rsidR="00FA08E3" w:rsidRPr="00EF6184">
        <w:rPr>
          <w:sz w:val="20"/>
          <w:szCs w:val="20"/>
        </w:rPr>
        <w:t>. Tex</w:t>
      </w:r>
      <w:r w:rsidR="004D1274" w:rsidRPr="00EF6184">
        <w:rPr>
          <w:sz w:val="20"/>
          <w:szCs w:val="20"/>
        </w:rPr>
        <w:t>as A&amp;M University at Galveston</w:t>
      </w:r>
      <w:r w:rsidR="003A1CB7">
        <w:rPr>
          <w:sz w:val="20"/>
          <w:szCs w:val="20"/>
        </w:rPr>
        <w:t>, 17</w:t>
      </w:r>
      <w:r w:rsidR="00FA08E3" w:rsidRPr="00EF6184">
        <w:rPr>
          <w:sz w:val="20"/>
          <w:szCs w:val="20"/>
        </w:rPr>
        <w:t>.</w:t>
      </w:r>
      <w:r w:rsidR="003A1CB7">
        <w:rPr>
          <w:sz w:val="20"/>
          <w:szCs w:val="20"/>
        </w:rPr>
        <w:t xml:space="preserve"> Florida Atlantic University, 18</w:t>
      </w:r>
      <w:r w:rsidR="00FA08E3" w:rsidRPr="00EF6184">
        <w:rPr>
          <w:sz w:val="20"/>
          <w:szCs w:val="20"/>
        </w:rPr>
        <w:t xml:space="preserve">. </w:t>
      </w:r>
      <w:r w:rsidR="00FA08E3" w:rsidRPr="00EF6184">
        <w:rPr>
          <w:sz w:val="20"/>
          <w:szCs w:val="20"/>
          <w:lang w:val="fr-FR"/>
        </w:rPr>
        <w:t>Forest Research Institute, Université du Qué</w:t>
      </w:r>
      <w:r w:rsidR="003A1CB7">
        <w:rPr>
          <w:sz w:val="20"/>
          <w:szCs w:val="20"/>
          <w:lang w:val="fr-FR"/>
        </w:rPr>
        <w:t>bec en Abitibi-Témiscamingue, 19</w:t>
      </w:r>
      <w:r w:rsidR="00FA08E3" w:rsidRPr="00EF6184">
        <w:rPr>
          <w:sz w:val="20"/>
          <w:szCs w:val="20"/>
          <w:lang w:val="fr-FR"/>
        </w:rPr>
        <w:t xml:space="preserve">. </w:t>
      </w:r>
      <w:r w:rsidR="00FA08E3" w:rsidRPr="00EF6184">
        <w:rPr>
          <w:sz w:val="20"/>
          <w:szCs w:val="20"/>
        </w:rPr>
        <w:t>Uppsala Universit</w:t>
      </w:r>
      <w:r w:rsidR="00A33B8D">
        <w:rPr>
          <w:sz w:val="20"/>
          <w:szCs w:val="20"/>
        </w:rPr>
        <w:t>y, Department of Earth Sciences;</w:t>
      </w:r>
      <w:r w:rsidR="00FA08E3" w:rsidRPr="00EF6184">
        <w:rPr>
          <w:sz w:val="20"/>
          <w:szCs w:val="20"/>
        </w:rPr>
        <w:t xml:space="preserve"> Department of Aquatic Sciences and Assessment, Swedish Univers</w:t>
      </w:r>
      <w:r w:rsidR="003A1CB7">
        <w:rPr>
          <w:sz w:val="20"/>
          <w:szCs w:val="20"/>
        </w:rPr>
        <w:t>ity of Agricultural Sciences, 20</w:t>
      </w:r>
      <w:r w:rsidR="00FA08E3" w:rsidRPr="00EF6184">
        <w:rPr>
          <w:sz w:val="20"/>
          <w:szCs w:val="20"/>
        </w:rPr>
        <w:t xml:space="preserve">. </w:t>
      </w:r>
      <w:r w:rsidR="00DE2998">
        <w:rPr>
          <w:sz w:val="20"/>
          <w:szCs w:val="20"/>
        </w:rPr>
        <w:t xml:space="preserve">Département de Géographie, Université de Montréal, </w:t>
      </w:r>
      <w:r w:rsidR="003A1CB7">
        <w:rPr>
          <w:sz w:val="20"/>
          <w:szCs w:val="20"/>
          <w:lang w:val="fr-FR"/>
        </w:rPr>
        <w:t>21</w:t>
      </w:r>
      <w:r w:rsidR="00FA08E3" w:rsidRPr="00EF6184">
        <w:rPr>
          <w:sz w:val="20"/>
          <w:szCs w:val="20"/>
          <w:lang w:val="fr-FR"/>
        </w:rPr>
        <w:t xml:space="preserve">. </w:t>
      </w:r>
      <w:r w:rsidR="00FA08E3" w:rsidRPr="00EF6184">
        <w:rPr>
          <w:sz w:val="20"/>
          <w:szCs w:val="20"/>
        </w:rPr>
        <w:t>Pa</w:t>
      </w:r>
      <w:r w:rsidR="003A1CB7">
        <w:rPr>
          <w:sz w:val="20"/>
          <w:szCs w:val="20"/>
        </w:rPr>
        <w:t>cific Northwest National Lab, 22</w:t>
      </w:r>
      <w:r w:rsidR="00FA08E3" w:rsidRPr="00EF6184">
        <w:rPr>
          <w:sz w:val="20"/>
          <w:szCs w:val="20"/>
        </w:rPr>
        <w:t>. Scenarios Network for Alaska &amp; Arctic Planning, International Arctic Research Center, Un</w:t>
      </w:r>
      <w:r w:rsidR="003A1CB7">
        <w:rPr>
          <w:sz w:val="20"/>
          <w:szCs w:val="20"/>
        </w:rPr>
        <w:t>iversity of Alaska Fairbanks, 23. University of Cincinnati, 24</w:t>
      </w:r>
      <w:r w:rsidR="00FA08E3" w:rsidRPr="00EF6184">
        <w:rPr>
          <w:sz w:val="20"/>
          <w:szCs w:val="20"/>
        </w:rPr>
        <w:t>. State Key Laboratory of Marine Environmenta</w:t>
      </w:r>
      <w:r w:rsidR="003A1CB7">
        <w:rPr>
          <w:sz w:val="20"/>
          <w:szCs w:val="20"/>
        </w:rPr>
        <w:t>l Science, Xiamen University, 25</w:t>
      </w:r>
      <w:r w:rsidR="00FA08E3" w:rsidRPr="00EF6184">
        <w:rPr>
          <w:sz w:val="20"/>
          <w:szCs w:val="20"/>
        </w:rPr>
        <w:t xml:space="preserve">. </w:t>
      </w:r>
      <w:r w:rsidR="00FA08E3" w:rsidRPr="00EF6184">
        <w:rPr>
          <w:sz w:val="20"/>
          <w:szCs w:val="20"/>
          <w:lang w:val="fr-FR"/>
        </w:rPr>
        <w:t>Ecole Pratique des Hautes Etudes</w:t>
      </w:r>
      <w:r w:rsidR="00782048">
        <w:rPr>
          <w:sz w:val="20"/>
          <w:szCs w:val="20"/>
          <w:lang w:val="fr-FR"/>
        </w:rPr>
        <w:t xml:space="preserve">, </w:t>
      </w:r>
      <w:r w:rsidR="004517D0">
        <w:rPr>
          <w:sz w:val="20"/>
          <w:szCs w:val="20"/>
          <w:lang w:val="fr-FR"/>
        </w:rPr>
        <w:t>UMR502</w:t>
      </w:r>
      <w:r w:rsidR="00782048">
        <w:rPr>
          <w:sz w:val="20"/>
          <w:szCs w:val="20"/>
          <w:lang w:val="fr-FR"/>
        </w:rPr>
        <w:t>3 CNRS Lyon 1</w:t>
      </w:r>
      <w:r w:rsidR="003A1CB7">
        <w:rPr>
          <w:sz w:val="20"/>
          <w:szCs w:val="20"/>
          <w:lang w:val="fr-FR"/>
        </w:rPr>
        <w:t>, 26</w:t>
      </w:r>
      <w:r w:rsidR="00FA08E3" w:rsidRPr="00EF6184">
        <w:rPr>
          <w:sz w:val="20"/>
          <w:szCs w:val="20"/>
          <w:lang w:val="fr-FR"/>
        </w:rPr>
        <w:t xml:space="preserve">. </w:t>
      </w:r>
      <w:r w:rsidR="003A1CB7">
        <w:rPr>
          <w:sz w:val="20"/>
          <w:szCs w:val="20"/>
        </w:rPr>
        <w:t>McMaster University, 27</w:t>
      </w:r>
      <w:r w:rsidR="00FA08E3" w:rsidRPr="00EF6184">
        <w:rPr>
          <w:sz w:val="20"/>
          <w:szCs w:val="20"/>
        </w:rPr>
        <w:t xml:space="preserve">. </w:t>
      </w:r>
      <w:r w:rsidR="004D1274" w:rsidRPr="00EF6184">
        <w:rPr>
          <w:sz w:val="20"/>
          <w:szCs w:val="20"/>
        </w:rPr>
        <w:t>University of Toronto,</w:t>
      </w:r>
      <w:r w:rsidR="00FA08E3" w:rsidRPr="00EF6184">
        <w:rPr>
          <w:sz w:val="20"/>
          <w:szCs w:val="20"/>
        </w:rPr>
        <w:t xml:space="preserve"> 2</w:t>
      </w:r>
      <w:r w:rsidR="003A1CB7">
        <w:rPr>
          <w:sz w:val="20"/>
          <w:szCs w:val="20"/>
        </w:rPr>
        <w:t>8. Lakehead University, 29</w:t>
      </w:r>
      <w:r w:rsidR="00FA08E3" w:rsidRPr="00EF6184">
        <w:rPr>
          <w:sz w:val="20"/>
          <w:szCs w:val="20"/>
        </w:rPr>
        <w:t>. Lund University, Arctic Resear</w:t>
      </w:r>
      <w:r w:rsidR="003A1CB7">
        <w:rPr>
          <w:sz w:val="20"/>
          <w:szCs w:val="20"/>
        </w:rPr>
        <w:t>ch Centre</w:t>
      </w:r>
      <w:r w:rsidR="00A33B8D">
        <w:rPr>
          <w:sz w:val="20"/>
          <w:szCs w:val="20"/>
        </w:rPr>
        <w:t>;</w:t>
      </w:r>
      <w:r w:rsidR="003A1CB7">
        <w:rPr>
          <w:sz w:val="20"/>
          <w:szCs w:val="20"/>
        </w:rPr>
        <w:t xml:space="preserve"> Aarhus University, 30</w:t>
      </w:r>
      <w:r w:rsidR="00FA08E3" w:rsidRPr="00EF6184">
        <w:rPr>
          <w:sz w:val="20"/>
          <w:szCs w:val="20"/>
        </w:rPr>
        <w:t>. University of Maryland Cent</w:t>
      </w:r>
      <w:r w:rsidR="003A1CB7">
        <w:rPr>
          <w:sz w:val="20"/>
          <w:szCs w:val="20"/>
        </w:rPr>
        <w:t>er for Environmental Science, 31</w:t>
      </w:r>
      <w:r w:rsidR="00FA08E3" w:rsidRPr="00EF6184">
        <w:rPr>
          <w:sz w:val="20"/>
          <w:szCs w:val="20"/>
        </w:rPr>
        <w:t>. Sy</w:t>
      </w:r>
      <w:r w:rsidR="003A1CB7">
        <w:rPr>
          <w:sz w:val="20"/>
          <w:szCs w:val="20"/>
        </w:rPr>
        <w:t>stems Ecology, VU University, 32</w:t>
      </w:r>
      <w:r w:rsidR="00FA08E3" w:rsidRPr="00EF6184">
        <w:rPr>
          <w:sz w:val="20"/>
          <w:szCs w:val="20"/>
        </w:rPr>
        <w:t>. Canadian Forest Service, Natural Resources</w:t>
      </w:r>
      <w:r w:rsidR="00A1185C">
        <w:rPr>
          <w:sz w:val="20"/>
          <w:szCs w:val="20"/>
        </w:rPr>
        <w:t xml:space="preserve"> Canada</w:t>
      </w:r>
      <w:r w:rsidR="003A1CB7">
        <w:rPr>
          <w:sz w:val="20"/>
          <w:szCs w:val="20"/>
        </w:rPr>
        <w:t>, 33</w:t>
      </w:r>
      <w:r w:rsidR="00FA08E3" w:rsidRPr="00EF6184">
        <w:rPr>
          <w:sz w:val="20"/>
          <w:szCs w:val="20"/>
        </w:rPr>
        <w:t>. School of Environmental and Forest Scienc</w:t>
      </w:r>
      <w:r w:rsidR="003A1CB7">
        <w:rPr>
          <w:sz w:val="20"/>
          <w:szCs w:val="20"/>
        </w:rPr>
        <w:t>es, University of Washington, 34</w:t>
      </w:r>
      <w:r w:rsidR="00FA08E3" w:rsidRPr="00EF6184">
        <w:rPr>
          <w:sz w:val="20"/>
          <w:szCs w:val="20"/>
        </w:rPr>
        <w:t xml:space="preserve">. </w:t>
      </w:r>
      <w:r w:rsidR="00680FE4" w:rsidRPr="00EF6184">
        <w:rPr>
          <w:sz w:val="20"/>
          <w:szCs w:val="20"/>
        </w:rPr>
        <w:t>Climate Impacts Rese</w:t>
      </w:r>
      <w:r w:rsidR="003A1CB7">
        <w:rPr>
          <w:sz w:val="20"/>
          <w:szCs w:val="20"/>
        </w:rPr>
        <w:t xml:space="preserve">arch Centre, Umeå University, 35. </w:t>
      </w:r>
      <w:r w:rsidR="00C52A4F">
        <w:rPr>
          <w:sz w:val="20"/>
          <w:szCs w:val="20"/>
        </w:rPr>
        <w:t xml:space="preserve">Institute for Environmental Science and Sustainability, </w:t>
      </w:r>
      <w:r w:rsidR="003A1CB7">
        <w:rPr>
          <w:sz w:val="20"/>
          <w:szCs w:val="20"/>
        </w:rPr>
        <w:t>Wilkes University, 36</w:t>
      </w:r>
      <w:r w:rsidR="00680FE4" w:rsidRPr="00EF6184">
        <w:rPr>
          <w:sz w:val="20"/>
          <w:szCs w:val="20"/>
        </w:rPr>
        <w:t>. Department of Ecology, Evolution and Behav</w:t>
      </w:r>
      <w:r w:rsidR="003A1CB7">
        <w:rPr>
          <w:sz w:val="20"/>
          <w:szCs w:val="20"/>
        </w:rPr>
        <w:t>ior, University of Minnesota, 37</w:t>
      </w:r>
      <w:r w:rsidR="00680FE4" w:rsidRPr="00EF6184">
        <w:rPr>
          <w:sz w:val="20"/>
          <w:szCs w:val="20"/>
        </w:rPr>
        <w:t>.</w:t>
      </w:r>
      <w:r w:rsidR="003E5ED7" w:rsidRPr="00EF6184">
        <w:rPr>
          <w:sz w:val="20"/>
          <w:szCs w:val="20"/>
        </w:rPr>
        <w:t xml:space="preserve"> Arctic C</w:t>
      </w:r>
      <w:r w:rsidR="000F1C64">
        <w:rPr>
          <w:sz w:val="20"/>
          <w:szCs w:val="20"/>
        </w:rPr>
        <w:t>entre, University of Lapla</w:t>
      </w:r>
      <w:r w:rsidR="003A1CB7">
        <w:rPr>
          <w:sz w:val="20"/>
          <w:szCs w:val="20"/>
        </w:rPr>
        <w:t>nd, 38</w:t>
      </w:r>
      <w:r w:rsidR="003E5ED7" w:rsidRPr="00EF6184">
        <w:rPr>
          <w:sz w:val="20"/>
          <w:szCs w:val="20"/>
        </w:rPr>
        <w:t>. Michigan Tech Research Institute, Michi</w:t>
      </w:r>
      <w:r w:rsidR="003A1CB7">
        <w:rPr>
          <w:sz w:val="20"/>
          <w:szCs w:val="20"/>
        </w:rPr>
        <w:t>gan Technological University, 39</w:t>
      </w:r>
      <w:r w:rsidR="003E5ED7" w:rsidRPr="00EF6184">
        <w:rPr>
          <w:sz w:val="20"/>
          <w:szCs w:val="20"/>
        </w:rPr>
        <w:t>. Natural Resources Canada, Canadian Forest Servic</w:t>
      </w:r>
      <w:r w:rsidR="002B1B67">
        <w:rPr>
          <w:sz w:val="20"/>
          <w:szCs w:val="20"/>
        </w:rPr>
        <w:t>e, Laurentian Forestry Cent</w:t>
      </w:r>
      <w:r w:rsidR="003E5ED7" w:rsidRPr="00EF6184">
        <w:rPr>
          <w:sz w:val="20"/>
          <w:szCs w:val="20"/>
        </w:rPr>
        <w:t>r</w:t>
      </w:r>
      <w:r w:rsidR="002B1B67">
        <w:rPr>
          <w:sz w:val="20"/>
          <w:szCs w:val="20"/>
        </w:rPr>
        <w:t>e</w:t>
      </w:r>
      <w:r w:rsidR="003A1CB7">
        <w:rPr>
          <w:sz w:val="20"/>
          <w:szCs w:val="20"/>
        </w:rPr>
        <w:t>, 40</w:t>
      </w:r>
      <w:r w:rsidR="003E5ED7" w:rsidRPr="00EF6184">
        <w:rPr>
          <w:sz w:val="20"/>
          <w:szCs w:val="20"/>
        </w:rPr>
        <w:t>. G</w:t>
      </w:r>
      <w:r w:rsidR="003A1CB7">
        <w:rPr>
          <w:sz w:val="20"/>
          <w:szCs w:val="20"/>
        </w:rPr>
        <w:t>lobal Fire Monitoring Center,</w:t>
      </w:r>
      <w:r w:rsidR="00C52A4F">
        <w:rPr>
          <w:sz w:val="20"/>
          <w:szCs w:val="20"/>
        </w:rPr>
        <w:t xml:space="preserve"> Max Planck Institute for Chemistry,</w:t>
      </w:r>
      <w:r w:rsidR="003A1CB7">
        <w:rPr>
          <w:sz w:val="20"/>
          <w:szCs w:val="20"/>
        </w:rPr>
        <w:t xml:space="preserve"> 41</w:t>
      </w:r>
      <w:r w:rsidR="003E5ED7" w:rsidRPr="00EF6184">
        <w:rPr>
          <w:sz w:val="20"/>
          <w:szCs w:val="20"/>
        </w:rPr>
        <w:t xml:space="preserve">. </w:t>
      </w:r>
      <w:r w:rsidR="00A175C5">
        <w:rPr>
          <w:sz w:val="20"/>
          <w:szCs w:val="20"/>
        </w:rPr>
        <w:t>Department of Biological Sciences, Towson University</w:t>
      </w:r>
      <w:r w:rsidR="003A1CB7">
        <w:rPr>
          <w:sz w:val="20"/>
          <w:szCs w:val="20"/>
        </w:rPr>
        <w:t>, 42</w:t>
      </w:r>
      <w:r w:rsidR="003E5ED7" w:rsidRPr="00EF6184">
        <w:rPr>
          <w:sz w:val="20"/>
          <w:szCs w:val="20"/>
        </w:rPr>
        <w:t>. Department of Biology,</w:t>
      </w:r>
      <w:r w:rsidR="003A1CB7">
        <w:rPr>
          <w:sz w:val="20"/>
          <w:szCs w:val="20"/>
        </w:rPr>
        <w:t xml:space="preserve"> Queen's University, 43</w:t>
      </w:r>
      <w:r w:rsidR="003E5ED7" w:rsidRPr="00EF6184">
        <w:rPr>
          <w:sz w:val="20"/>
          <w:szCs w:val="20"/>
        </w:rPr>
        <w:t>. University of Wisconsin-Milwaukee, S</w:t>
      </w:r>
      <w:r w:rsidR="003A1CB7">
        <w:rPr>
          <w:sz w:val="20"/>
          <w:szCs w:val="20"/>
        </w:rPr>
        <w:t>chool of Freshwater Sciences, 44</w:t>
      </w:r>
      <w:r w:rsidR="003E5ED7" w:rsidRPr="00EF6184">
        <w:rPr>
          <w:sz w:val="20"/>
          <w:szCs w:val="20"/>
        </w:rPr>
        <w:t xml:space="preserve">. </w:t>
      </w:r>
      <w:r w:rsidR="005E290F">
        <w:rPr>
          <w:sz w:val="20"/>
          <w:szCs w:val="20"/>
        </w:rPr>
        <w:t>Department of Ecosystem and Conservation Sciences, University of Montana</w:t>
      </w:r>
      <w:r w:rsidR="003A1CB7">
        <w:rPr>
          <w:sz w:val="20"/>
          <w:szCs w:val="20"/>
        </w:rPr>
        <w:t>, 45</w:t>
      </w:r>
      <w:r w:rsidR="003E5ED7" w:rsidRPr="00EF6184">
        <w:rPr>
          <w:sz w:val="20"/>
          <w:szCs w:val="20"/>
        </w:rPr>
        <w:t>. Un</w:t>
      </w:r>
      <w:r w:rsidR="003A1CB7">
        <w:rPr>
          <w:sz w:val="20"/>
          <w:szCs w:val="20"/>
        </w:rPr>
        <w:t>iversity of Alaska Fairbanks, 46</w:t>
      </w:r>
      <w:r w:rsidR="003E5ED7" w:rsidRPr="00EF6184">
        <w:rPr>
          <w:sz w:val="20"/>
          <w:szCs w:val="20"/>
        </w:rPr>
        <w:t xml:space="preserve">. </w:t>
      </w:r>
      <w:r w:rsidR="00613595">
        <w:rPr>
          <w:sz w:val="20"/>
          <w:szCs w:val="20"/>
        </w:rPr>
        <w:t xml:space="preserve">Department of Plant Biology and Department of Geology, </w:t>
      </w:r>
      <w:r w:rsidR="005E290F">
        <w:rPr>
          <w:sz w:val="20"/>
          <w:szCs w:val="20"/>
        </w:rPr>
        <w:t>University of Illinois</w:t>
      </w:r>
      <w:r w:rsidR="003E5ED7" w:rsidRPr="00EF6184">
        <w:rPr>
          <w:sz w:val="20"/>
          <w:szCs w:val="20"/>
        </w:rPr>
        <w:t>, 4</w:t>
      </w:r>
      <w:r w:rsidR="003A1CB7">
        <w:rPr>
          <w:sz w:val="20"/>
          <w:szCs w:val="20"/>
        </w:rPr>
        <w:t>7</w:t>
      </w:r>
      <w:r w:rsidR="003E5ED7" w:rsidRPr="00EF6184">
        <w:rPr>
          <w:sz w:val="20"/>
          <w:szCs w:val="20"/>
        </w:rPr>
        <w:t>. Department of Physical Geo</w:t>
      </w:r>
      <w:r w:rsidR="003A1CB7">
        <w:rPr>
          <w:sz w:val="20"/>
          <w:szCs w:val="20"/>
        </w:rPr>
        <w:t>graphy, Stockholm University, 48</w:t>
      </w:r>
      <w:r w:rsidR="003E5ED7" w:rsidRPr="00EF6184">
        <w:rPr>
          <w:sz w:val="20"/>
          <w:szCs w:val="20"/>
        </w:rPr>
        <w:t xml:space="preserve">. </w:t>
      </w:r>
      <w:r w:rsidR="004517D0">
        <w:rPr>
          <w:sz w:val="20"/>
          <w:szCs w:val="20"/>
        </w:rPr>
        <w:t>Arctic and Alpine Research, University of Colorado Boulder</w:t>
      </w:r>
      <w:r w:rsidR="003E5ED7" w:rsidRPr="00EF6184">
        <w:rPr>
          <w:sz w:val="20"/>
          <w:szCs w:val="20"/>
        </w:rPr>
        <w:t xml:space="preserve">, </w:t>
      </w:r>
      <w:r w:rsidR="003A1CB7" w:rsidRPr="00782048">
        <w:rPr>
          <w:sz w:val="20"/>
          <w:szCs w:val="20"/>
        </w:rPr>
        <w:t>49</w:t>
      </w:r>
      <w:r w:rsidR="00B94E8E" w:rsidRPr="00782048">
        <w:rPr>
          <w:sz w:val="20"/>
          <w:szCs w:val="20"/>
        </w:rPr>
        <w:t>.</w:t>
      </w:r>
      <w:r w:rsidR="00B94E8E">
        <w:rPr>
          <w:sz w:val="20"/>
          <w:szCs w:val="20"/>
        </w:rPr>
        <w:t xml:space="preserve"> Alaska Fire Science Consortium, University of Alaska Fairbanks, </w:t>
      </w:r>
      <w:r w:rsidR="003A1CB7">
        <w:rPr>
          <w:sz w:val="20"/>
          <w:szCs w:val="20"/>
        </w:rPr>
        <w:t>50</w:t>
      </w:r>
      <w:r w:rsidR="003E5ED7" w:rsidRPr="00EF6184">
        <w:rPr>
          <w:sz w:val="20"/>
          <w:szCs w:val="20"/>
        </w:rPr>
        <w:t>. Biology Department, Univ</w:t>
      </w:r>
      <w:r w:rsidR="003A1CB7">
        <w:rPr>
          <w:sz w:val="20"/>
          <w:szCs w:val="20"/>
        </w:rPr>
        <w:t>ersity of Saskatchewan, 51</w:t>
      </w:r>
      <w:r w:rsidR="003E5ED7" w:rsidRPr="00EF6184">
        <w:rPr>
          <w:sz w:val="20"/>
          <w:szCs w:val="20"/>
        </w:rPr>
        <w:t>. Climate Impacts Research Centre Abisko, Department of Ecology and Environmen</w:t>
      </w:r>
      <w:r w:rsidR="003A1CB7">
        <w:rPr>
          <w:sz w:val="20"/>
          <w:szCs w:val="20"/>
        </w:rPr>
        <w:t>tal Science, Umeå University, 52</w:t>
      </w:r>
      <w:r w:rsidR="003E5ED7" w:rsidRPr="00EF6184">
        <w:rPr>
          <w:sz w:val="20"/>
          <w:szCs w:val="20"/>
        </w:rPr>
        <w:t>. Department of Geographical Scie</w:t>
      </w:r>
      <w:r w:rsidR="003A1CB7">
        <w:rPr>
          <w:sz w:val="20"/>
          <w:szCs w:val="20"/>
        </w:rPr>
        <w:t>nces, University of Maryland, 53</w:t>
      </w:r>
      <w:r w:rsidR="003E5ED7" w:rsidRPr="00EF6184">
        <w:rPr>
          <w:sz w:val="20"/>
          <w:szCs w:val="20"/>
        </w:rPr>
        <w:t xml:space="preserve">. Alfred Wegener Institute Helmholtz Center for Polar and Marine Research, </w:t>
      </w:r>
      <w:r w:rsidR="003A1CB7">
        <w:rPr>
          <w:sz w:val="20"/>
          <w:szCs w:val="20"/>
        </w:rPr>
        <w:t>54</w:t>
      </w:r>
      <w:r w:rsidR="00613595" w:rsidRPr="00B25105">
        <w:rPr>
          <w:sz w:val="20"/>
          <w:szCs w:val="20"/>
        </w:rPr>
        <w:t>. Neptune and Company Inc.</w:t>
      </w:r>
      <w:r w:rsidR="00613595">
        <w:rPr>
          <w:sz w:val="20"/>
          <w:szCs w:val="20"/>
        </w:rPr>
        <w:t xml:space="preserve"> </w:t>
      </w:r>
      <w:r w:rsidR="003A1CB7">
        <w:rPr>
          <w:sz w:val="20"/>
          <w:szCs w:val="20"/>
        </w:rPr>
        <w:t>55</w:t>
      </w:r>
      <w:r w:rsidR="003E5ED7" w:rsidRPr="00EF6184">
        <w:rPr>
          <w:sz w:val="20"/>
          <w:szCs w:val="20"/>
        </w:rPr>
        <w:t>. Climate Impacts Research</w:t>
      </w:r>
      <w:r w:rsidR="0006775B">
        <w:rPr>
          <w:sz w:val="20"/>
          <w:szCs w:val="20"/>
        </w:rPr>
        <w:t xml:space="preserve"> Centre Abisko, Umeå University</w:t>
      </w:r>
      <w:r w:rsidR="003E5ED7" w:rsidRPr="00EF6184">
        <w:rPr>
          <w:sz w:val="20"/>
          <w:szCs w:val="20"/>
        </w:rPr>
        <w:t xml:space="preserve">; INRA, AgroImpact UPR1158, </w:t>
      </w:r>
      <w:r w:rsidR="003A1CB7">
        <w:rPr>
          <w:sz w:val="20"/>
          <w:szCs w:val="20"/>
        </w:rPr>
        <w:t>56</w:t>
      </w:r>
      <w:r w:rsidR="003E5ED7" w:rsidRPr="00EF6184">
        <w:rPr>
          <w:sz w:val="20"/>
          <w:szCs w:val="20"/>
        </w:rPr>
        <w:t xml:space="preserve">. University of Michigan, </w:t>
      </w:r>
      <w:r w:rsidR="003A1CB7">
        <w:rPr>
          <w:sz w:val="20"/>
          <w:szCs w:val="20"/>
        </w:rPr>
        <w:t>57</w:t>
      </w:r>
      <w:r w:rsidR="003E5ED7" w:rsidRPr="00EF6184">
        <w:rPr>
          <w:sz w:val="20"/>
          <w:szCs w:val="20"/>
        </w:rPr>
        <w:t xml:space="preserve">. </w:t>
      </w:r>
      <w:r w:rsidR="003E5ED7" w:rsidRPr="00EF6184">
        <w:rPr>
          <w:sz w:val="20"/>
          <w:szCs w:val="20"/>
          <w:lang w:val="fr-FR"/>
        </w:rPr>
        <w:t xml:space="preserve">Finnish Environment Institute, </w:t>
      </w:r>
      <w:r w:rsidR="00B25105">
        <w:rPr>
          <w:sz w:val="20"/>
          <w:szCs w:val="20"/>
          <w:lang w:val="fr-FR"/>
        </w:rPr>
        <w:t>5</w:t>
      </w:r>
      <w:r w:rsidR="003A1CB7">
        <w:rPr>
          <w:sz w:val="20"/>
          <w:szCs w:val="20"/>
          <w:lang w:val="fr-FR"/>
        </w:rPr>
        <w:t>8</w:t>
      </w:r>
      <w:r w:rsidR="003E5ED7" w:rsidRPr="00EF6184">
        <w:rPr>
          <w:sz w:val="20"/>
          <w:szCs w:val="20"/>
          <w:lang w:val="fr-FR"/>
        </w:rPr>
        <w:t xml:space="preserve">. </w:t>
      </w:r>
      <w:r w:rsidR="003E5ED7" w:rsidRPr="00EF6184">
        <w:rPr>
          <w:sz w:val="20"/>
          <w:szCs w:val="20"/>
        </w:rPr>
        <w:t xml:space="preserve">School of Forest </w:t>
      </w:r>
      <w:r w:rsidR="003E5ED7" w:rsidRPr="00EF6184">
        <w:rPr>
          <w:sz w:val="20"/>
          <w:szCs w:val="20"/>
        </w:rPr>
        <w:lastRenderedPageBreak/>
        <w:t>Sciences,</w:t>
      </w:r>
      <w:r w:rsidR="003F5D76" w:rsidRPr="00EF6184">
        <w:rPr>
          <w:sz w:val="20"/>
          <w:szCs w:val="20"/>
        </w:rPr>
        <w:t xml:space="preserve"> U</w:t>
      </w:r>
      <w:r w:rsidR="00B25105">
        <w:rPr>
          <w:sz w:val="20"/>
          <w:szCs w:val="20"/>
        </w:rPr>
        <w:t xml:space="preserve">niversity of Eastern Finland, </w:t>
      </w:r>
      <w:r w:rsidR="003A1CB7">
        <w:rPr>
          <w:sz w:val="20"/>
          <w:szCs w:val="20"/>
        </w:rPr>
        <w:t>59</w:t>
      </w:r>
      <w:r w:rsidR="003E5ED7" w:rsidRPr="00EF6184">
        <w:rPr>
          <w:sz w:val="20"/>
          <w:szCs w:val="20"/>
        </w:rPr>
        <w:t xml:space="preserve">. Department of Physical Geography, Stockholm University, </w:t>
      </w:r>
      <w:r w:rsidR="003A1CB7">
        <w:rPr>
          <w:sz w:val="20"/>
          <w:szCs w:val="20"/>
        </w:rPr>
        <w:t>60</w:t>
      </w:r>
      <w:r w:rsidR="003E5ED7" w:rsidRPr="00EF6184">
        <w:rPr>
          <w:sz w:val="20"/>
          <w:szCs w:val="20"/>
        </w:rPr>
        <w:t xml:space="preserve">. </w:t>
      </w:r>
      <w:r w:rsidR="00AF182C">
        <w:rPr>
          <w:sz w:val="20"/>
          <w:szCs w:val="20"/>
        </w:rPr>
        <w:t>Department</w:t>
      </w:r>
      <w:r w:rsidR="00444415">
        <w:rPr>
          <w:sz w:val="20"/>
          <w:szCs w:val="20"/>
        </w:rPr>
        <w:t xml:space="preserve"> of</w:t>
      </w:r>
      <w:r w:rsidR="00AF182C">
        <w:rPr>
          <w:sz w:val="20"/>
          <w:szCs w:val="20"/>
        </w:rPr>
        <w:t xml:space="preserve"> Forest Ecology and Management, </w:t>
      </w:r>
      <w:r w:rsidR="003E5ED7" w:rsidRPr="00EF6184">
        <w:rPr>
          <w:sz w:val="20"/>
          <w:szCs w:val="20"/>
        </w:rPr>
        <w:t>Swedish Unive</w:t>
      </w:r>
      <w:r w:rsidR="003F5D76" w:rsidRPr="00EF6184">
        <w:rPr>
          <w:sz w:val="20"/>
          <w:szCs w:val="20"/>
        </w:rPr>
        <w:t>rs</w:t>
      </w:r>
      <w:r w:rsidR="00B25105">
        <w:rPr>
          <w:sz w:val="20"/>
          <w:szCs w:val="20"/>
        </w:rPr>
        <w:t>ity of Agricultural Sciences,</w:t>
      </w:r>
      <w:r w:rsidR="001B1DD3">
        <w:rPr>
          <w:sz w:val="20"/>
          <w:szCs w:val="20"/>
        </w:rPr>
        <w:t xml:space="preserve"> Ume</w:t>
      </w:r>
      <w:r w:rsidR="001B1DD3">
        <w:rPr>
          <w:color w:val="222222"/>
          <w:sz w:val="20"/>
          <w:szCs w:val="20"/>
          <w:shd w:val="clear" w:color="auto" w:fill="FFFFFF"/>
        </w:rPr>
        <w:t>å,</w:t>
      </w:r>
      <w:r w:rsidR="003A1CB7">
        <w:rPr>
          <w:sz w:val="20"/>
          <w:szCs w:val="20"/>
        </w:rPr>
        <w:t xml:space="preserve"> 61</w:t>
      </w:r>
      <w:r w:rsidR="003E5ED7" w:rsidRPr="00EF6184">
        <w:rPr>
          <w:sz w:val="20"/>
          <w:szCs w:val="20"/>
        </w:rPr>
        <w:t xml:space="preserve">. </w:t>
      </w:r>
      <w:r w:rsidR="003E5ED7" w:rsidRPr="00EF6184">
        <w:rPr>
          <w:sz w:val="20"/>
          <w:szCs w:val="20"/>
          <w:lang w:val="fr-FR"/>
        </w:rPr>
        <w:t xml:space="preserve">Centre Eau Terre Environnement, Institut national de la recherche scientifique, </w:t>
      </w:r>
      <w:r w:rsidR="003F5D76" w:rsidRPr="00EF6184">
        <w:rPr>
          <w:sz w:val="20"/>
          <w:szCs w:val="20"/>
          <w:lang w:val="fr-FR"/>
        </w:rPr>
        <w:t>6</w:t>
      </w:r>
      <w:r w:rsidR="003A1CB7">
        <w:rPr>
          <w:sz w:val="20"/>
          <w:szCs w:val="20"/>
          <w:lang w:val="fr-FR"/>
        </w:rPr>
        <w:t>2</w:t>
      </w:r>
      <w:r w:rsidR="003E5ED7" w:rsidRPr="00EF6184">
        <w:rPr>
          <w:sz w:val="20"/>
          <w:szCs w:val="20"/>
          <w:lang w:val="fr-FR"/>
        </w:rPr>
        <w:t xml:space="preserve">. </w:t>
      </w:r>
      <w:r w:rsidR="003E5ED7" w:rsidRPr="00EF6184">
        <w:rPr>
          <w:sz w:val="20"/>
          <w:szCs w:val="20"/>
        </w:rPr>
        <w:t xml:space="preserve">Institute of Ocean Science, </w:t>
      </w:r>
      <w:r w:rsidR="003A1CB7">
        <w:rPr>
          <w:sz w:val="20"/>
          <w:szCs w:val="20"/>
        </w:rPr>
        <w:t>63</w:t>
      </w:r>
      <w:r w:rsidR="003E5ED7" w:rsidRPr="00EF6184">
        <w:rPr>
          <w:sz w:val="20"/>
          <w:szCs w:val="20"/>
        </w:rPr>
        <w:t xml:space="preserve">. </w:t>
      </w:r>
      <w:r w:rsidR="004B430F">
        <w:rPr>
          <w:sz w:val="20"/>
          <w:szCs w:val="20"/>
        </w:rPr>
        <w:t xml:space="preserve">Department of Geography, </w:t>
      </w:r>
      <w:r w:rsidR="003A1CB7">
        <w:rPr>
          <w:sz w:val="20"/>
          <w:szCs w:val="20"/>
        </w:rPr>
        <w:t>Northumbria University, 64</w:t>
      </w:r>
      <w:r w:rsidR="003E5ED7" w:rsidRPr="00EF6184">
        <w:rPr>
          <w:sz w:val="20"/>
          <w:szCs w:val="20"/>
        </w:rPr>
        <w:t xml:space="preserve">. </w:t>
      </w:r>
      <w:r w:rsidR="004517D0" w:rsidRPr="00EF6184">
        <w:rPr>
          <w:sz w:val="20"/>
          <w:szCs w:val="20"/>
        </w:rPr>
        <w:t xml:space="preserve">Department of Environmental </w:t>
      </w:r>
      <w:r w:rsidR="004517D0">
        <w:rPr>
          <w:sz w:val="20"/>
          <w:szCs w:val="20"/>
        </w:rPr>
        <w:t xml:space="preserve">and Biological </w:t>
      </w:r>
      <w:r w:rsidR="004517D0" w:rsidRPr="00EF6184">
        <w:rPr>
          <w:sz w:val="20"/>
          <w:szCs w:val="20"/>
        </w:rPr>
        <w:t>Science</w:t>
      </w:r>
      <w:r w:rsidR="004517D0">
        <w:rPr>
          <w:sz w:val="20"/>
          <w:szCs w:val="20"/>
        </w:rPr>
        <w:t>s,</w:t>
      </w:r>
      <w:r w:rsidR="004517D0" w:rsidRPr="00EF6184">
        <w:rPr>
          <w:sz w:val="20"/>
          <w:szCs w:val="20"/>
        </w:rPr>
        <w:t xml:space="preserve"> </w:t>
      </w:r>
      <w:r w:rsidR="003E5ED7" w:rsidRPr="00EF6184">
        <w:rPr>
          <w:sz w:val="20"/>
          <w:szCs w:val="20"/>
        </w:rPr>
        <w:t xml:space="preserve">University of Eastern Finland, </w:t>
      </w:r>
      <w:r w:rsidR="003A1CB7">
        <w:rPr>
          <w:sz w:val="20"/>
          <w:szCs w:val="20"/>
        </w:rPr>
        <w:t>65</w:t>
      </w:r>
      <w:r w:rsidR="003E5ED7" w:rsidRPr="00EF6184">
        <w:rPr>
          <w:sz w:val="20"/>
          <w:szCs w:val="20"/>
        </w:rPr>
        <w:t xml:space="preserve">. University of Texas at Austin, Marine Science Institute, </w:t>
      </w:r>
      <w:r w:rsidR="003A1CB7">
        <w:rPr>
          <w:sz w:val="20"/>
          <w:szCs w:val="20"/>
        </w:rPr>
        <w:t>66</w:t>
      </w:r>
      <w:r w:rsidR="003E5ED7" w:rsidRPr="00EF6184">
        <w:rPr>
          <w:sz w:val="20"/>
          <w:szCs w:val="20"/>
        </w:rPr>
        <w:t>. University of Gothenburg, Department of Biologi</w:t>
      </w:r>
      <w:r w:rsidR="003F5D76" w:rsidRPr="00EF6184">
        <w:rPr>
          <w:sz w:val="20"/>
          <w:szCs w:val="20"/>
        </w:rPr>
        <w:t>cal and Environm</w:t>
      </w:r>
      <w:r w:rsidR="00B25105">
        <w:rPr>
          <w:sz w:val="20"/>
          <w:szCs w:val="20"/>
        </w:rPr>
        <w:t>ental Sciences, 6</w:t>
      </w:r>
      <w:r w:rsidR="003A1CB7">
        <w:rPr>
          <w:sz w:val="20"/>
          <w:szCs w:val="20"/>
        </w:rPr>
        <w:t>7</w:t>
      </w:r>
      <w:r w:rsidR="003E5ED7" w:rsidRPr="00EF6184">
        <w:rPr>
          <w:sz w:val="20"/>
          <w:szCs w:val="20"/>
        </w:rPr>
        <w:t xml:space="preserve">. </w:t>
      </w:r>
      <w:r w:rsidR="004D1274" w:rsidRPr="00EF6184">
        <w:rPr>
          <w:sz w:val="20"/>
          <w:szCs w:val="20"/>
        </w:rPr>
        <w:t xml:space="preserve">Florida International University, </w:t>
      </w:r>
      <w:r w:rsidR="00C52A4F">
        <w:rPr>
          <w:sz w:val="20"/>
          <w:szCs w:val="20"/>
        </w:rPr>
        <w:t xml:space="preserve">Department of Biological Sciences, </w:t>
      </w:r>
      <w:r w:rsidR="003A1CB7">
        <w:rPr>
          <w:sz w:val="20"/>
          <w:szCs w:val="20"/>
        </w:rPr>
        <w:t>68</w:t>
      </w:r>
      <w:r w:rsidR="004D1274" w:rsidRPr="00EF6184">
        <w:rPr>
          <w:sz w:val="20"/>
          <w:szCs w:val="20"/>
        </w:rPr>
        <w:t xml:space="preserve">. </w:t>
      </w:r>
      <w:r w:rsidR="003F5D76" w:rsidRPr="00EF6184">
        <w:rPr>
          <w:sz w:val="20"/>
          <w:szCs w:val="20"/>
        </w:rPr>
        <w:t>University of Alberta,</w:t>
      </w:r>
      <w:r w:rsidR="00EF2AD7">
        <w:rPr>
          <w:sz w:val="20"/>
          <w:szCs w:val="20"/>
        </w:rPr>
        <w:t xml:space="preserve"> Department of Revewable Resources,</w:t>
      </w:r>
      <w:r w:rsidR="004D1274" w:rsidRPr="00EF6184">
        <w:rPr>
          <w:sz w:val="20"/>
          <w:szCs w:val="20"/>
        </w:rPr>
        <w:t xml:space="preserve"> </w:t>
      </w:r>
      <w:r w:rsidR="003A1CB7">
        <w:rPr>
          <w:sz w:val="20"/>
          <w:szCs w:val="20"/>
        </w:rPr>
        <w:t>69</w:t>
      </w:r>
      <w:r w:rsidR="00D21E0A">
        <w:rPr>
          <w:sz w:val="20"/>
          <w:szCs w:val="20"/>
        </w:rPr>
        <w:t xml:space="preserve">. </w:t>
      </w:r>
      <w:r w:rsidR="00D21E0A" w:rsidRPr="00EF6184">
        <w:rPr>
          <w:sz w:val="20"/>
          <w:szCs w:val="20"/>
        </w:rPr>
        <w:t>Natural Resources Canada, Canadian Forest Service</w:t>
      </w:r>
      <w:r w:rsidR="0006775B">
        <w:rPr>
          <w:sz w:val="20"/>
          <w:szCs w:val="20"/>
        </w:rPr>
        <w:t>,</w:t>
      </w:r>
      <w:r w:rsidR="00D21E0A" w:rsidRPr="00EF6184">
        <w:rPr>
          <w:sz w:val="20"/>
          <w:szCs w:val="20"/>
        </w:rPr>
        <w:t xml:space="preserve"> </w:t>
      </w:r>
      <w:r w:rsidR="004D1274" w:rsidRPr="00EF6184">
        <w:rPr>
          <w:sz w:val="20"/>
          <w:szCs w:val="20"/>
        </w:rPr>
        <w:t xml:space="preserve">Northern Forestry Centre, </w:t>
      </w:r>
      <w:r w:rsidR="003A1CB7">
        <w:rPr>
          <w:sz w:val="20"/>
          <w:szCs w:val="20"/>
        </w:rPr>
        <w:t>70</w:t>
      </w:r>
      <w:r w:rsidR="004D1274" w:rsidRPr="00EF6184">
        <w:rPr>
          <w:sz w:val="20"/>
          <w:szCs w:val="20"/>
        </w:rPr>
        <w:t xml:space="preserve">. </w:t>
      </w:r>
      <w:r w:rsidR="000B18E4">
        <w:rPr>
          <w:sz w:val="20"/>
          <w:szCs w:val="20"/>
        </w:rPr>
        <w:t xml:space="preserve">Centre d’études Nordiques, </w:t>
      </w:r>
      <w:r w:rsidR="004D1274" w:rsidRPr="00EF6184">
        <w:rPr>
          <w:sz w:val="20"/>
          <w:szCs w:val="20"/>
          <w:lang w:val="fr-FR"/>
        </w:rPr>
        <w:t xml:space="preserve">Université Laval, </w:t>
      </w:r>
      <w:r w:rsidR="003A1CB7">
        <w:rPr>
          <w:sz w:val="20"/>
          <w:szCs w:val="20"/>
          <w:lang w:val="fr-FR"/>
        </w:rPr>
        <w:t>71</w:t>
      </w:r>
      <w:r w:rsidR="004D1274" w:rsidRPr="00EF6184">
        <w:rPr>
          <w:sz w:val="20"/>
          <w:szCs w:val="20"/>
          <w:lang w:val="fr-FR"/>
        </w:rPr>
        <w:t xml:space="preserve">. </w:t>
      </w:r>
      <w:r w:rsidR="004D1274" w:rsidRPr="00EF6184">
        <w:rPr>
          <w:sz w:val="20"/>
          <w:szCs w:val="20"/>
        </w:rPr>
        <w:t>Center of CEF/ESCER, University of Quebec</w:t>
      </w:r>
      <w:r w:rsidR="0006775B">
        <w:rPr>
          <w:sz w:val="20"/>
          <w:szCs w:val="20"/>
        </w:rPr>
        <w:t xml:space="preserve"> at Montreal;</w:t>
      </w:r>
      <w:r w:rsidR="004D1274" w:rsidRPr="00EF6184">
        <w:rPr>
          <w:sz w:val="20"/>
          <w:szCs w:val="20"/>
        </w:rPr>
        <w:t xml:space="preserve"> State Key Laboratory of Soil Erosion and Dryland Farming on the Loess Plateau, College of Forestry, Northwest A&amp;F University, </w:t>
      </w:r>
      <w:r w:rsidR="003A1CB7">
        <w:rPr>
          <w:sz w:val="20"/>
          <w:szCs w:val="20"/>
        </w:rPr>
        <w:t>72</w:t>
      </w:r>
      <w:r w:rsidR="004D1274" w:rsidRPr="00EF6184">
        <w:rPr>
          <w:sz w:val="20"/>
          <w:szCs w:val="20"/>
        </w:rPr>
        <w:t>. Georesources and Env</w:t>
      </w:r>
      <w:r w:rsidR="00D351EF">
        <w:rPr>
          <w:sz w:val="20"/>
          <w:szCs w:val="20"/>
        </w:rPr>
        <w:t>ironment, CNRS, Toulouse</w:t>
      </w:r>
      <w:r w:rsidR="0006775B">
        <w:rPr>
          <w:sz w:val="20"/>
          <w:szCs w:val="20"/>
        </w:rPr>
        <w:t>;</w:t>
      </w:r>
      <w:r w:rsidR="003B5ABD">
        <w:rPr>
          <w:sz w:val="20"/>
          <w:szCs w:val="20"/>
        </w:rPr>
        <w:t xml:space="preserve"> BIO-GEO-CLIM Laboratory,</w:t>
      </w:r>
      <w:r w:rsidR="00B25105">
        <w:rPr>
          <w:sz w:val="20"/>
          <w:szCs w:val="20"/>
        </w:rPr>
        <w:t xml:space="preserve"> </w:t>
      </w:r>
      <w:r w:rsidR="004D1274" w:rsidRPr="00EF6184">
        <w:rPr>
          <w:sz w:val="20"/>
          <w:szCs w:val="20"/>
        </w:rPr>
        <w:t xml:space="preserve">Tomsk State University, </w:t>
      </w:r>
      <w:r w:rsidR="003A1CB7">
        <w:rPr>
          <w:sz w:val="20"/>
          <w:szCs w:val="20"/>
        </w:rPr>
        <w:t>73</w:t>
      </w:r>
      <w:r w:rsidR="004D1274" w:rsidRPr="00EF6184">
        <w:rPr>
          <w:sz w:val="20"/>
          <w:szCs w:val="20"/>
        </w:rPr>
        <w:t xml:space="preserve">. The Ecosystems Center, Marine Biological Laboratory, Woods Hole, </w:t>
      </w:r>
      <w:r w:rsidR="003A1CB7">
        <w:rPr>
          <w:sz w:val="20"/>
          <w:szCs w:val="20"/>
        </w:rPr>
        <w:t>74</w:t>
      </w:r>
      <w:r w:rsidR="004D1274" w:rsidRPr="00EF6184">
        <w:rPr>
          <w:sz w:val="20"/>
          <w:szCs w:val="20"/>
        </w:rPr>
        <w:t xml:space="preserve">. Yale School of Forestry and Environmental Studies, </w:t>
      </w:r>
      <w:r w:rsidR="003A1CB7">
        <w:rPr>
          <w:sz w:val="20"/>
          <w:szCs w:val="20"/>
        </w:rPr>
        <w:t>75</w:t>
      </w:r>
      <w:r w:rsidR="00377453">
        <w:rPr>
          <w:sz w:val="20"/>
          <w:szCs w:val="20"/>
        </w:rPr>
        <w:t>.</w:t>
      </w:r>
      <w:r w:rsidR="004D1274" w:rsidRPr="00EF6184">
        <w:rPr>
          <w:sz w:val="20"/>
          <w:szCs w:val="20"/>
        </w:rPr>
        <w:t xml:space="preserve"> </w:t>
      </w:r>
      <w:r w:rsidR="00ED1E2C" w:rsidRPr="00EF6184">
        <w:rPr>
          <w:sz w:val="20"/>
          <w:szCs w:val="20"/>
        </w:rPr>
        <w:t xml:space="preserve">Institute of Arctic Biology, University </w:t>
      </w:r>
      <w:r w:rsidR="00BC51D9">
        <w:rPr>
          <w:sz w:val="20"/>
          <w:szCs w:val="20"/>
        </w:rPr>
        <w:t>of Alaska Fairbanks</w:t>
      </w:r>
      <w:r w:rsidR="003A1CB7">
        <w:rPr>
          <w:sz w:val="20"/>
          <w:szCs w:val="20"/>
        </w:rPr>
        <w:t>, 76</w:t>
      </w:r>
      <w:r w:rsidR="00ED1E2C" w:rsidRPr="00EF6184">
        <w:rPr>
          <w:sz w:val="20"/>
          <w:szCs w:val="20"/>
        </w:rPr>
        <w:t>. Department of Mechanical Engineering,</w:t>
      </w:r>
      <w:r w:rsidR="00BC51D9">
        <w:rPr>
          <w:sz w:val="20"/>
          <w:szCs w:val="20"/>
        </w:rPr>
        <w:t xml:space="preserve"> Imperial College London,</w:t>
      </w:r>
      <w:r w:rsidR="003A1CB7">
        <w:rPr>
          <w:sz w:val="20"/>
          <w:szCs w:val="20"/>
        </w:rPr>
        <w:t xml:space="preserve"> 77</w:t>
      </w:r>
      <w:r w:rsidR="00ED1E2C" w:rsidRPr="00EF6184">
        <w:rPr>
          <w:sz w:val="20"/>
          <w:szCs w:val="20"/>
        </w:rPr>
        <w:t xml:space="preserve">. </w:t>
      </w:r>
      <w:r w:rsidR="00C52A4F" w:rsidRPr="00EF6184">
        <w:rPr>
          <w:sz w:val="20"/>
          <w:szCs w:val="20"/>
        </w:rPr>
        <w:t xml:space="preserve">School of Life </w:t>
      </w:r>
      <w:r w:rsidR="00C52A4F">
        <w:rPr>
          <w:sz w:val="20"/>
          <w:szCs w:val="20"/>
        </w:rPr>
        <w:t xml:space="preserve">Sciences, Lanzhou University; </w:t>
      </w:r>
      <w:r w:rsidR="00ED1E2C" w:rsidRPr="00EF6184">
        <w:rPr>
          <w:sz w:val="20"/>
          <w:szCs w:val="20"/>
        </w:rPr>
        <w:t xml:space="preserve">Nicholas School of the Environment, Duke University, </w:t>
      </w:r>
      <w:r w:rsidR="003A1CB7">
        <w:rPr>
          <w:sz w:val="20"/>
          <w:szCs w:val="20"/>
        </w:rPr>
        <w:t>78</w:t>
      </w:r>
      <w:r w:rsidR="00ED1E2C" w:rsidRPr="00EF6184">
        <w:rPr>
          <w:sz w:val="20"/>
          <w:szCs w:val="20"/>
        </w:rPr>
        <w:t xml:space="preserve">. </w:t>
      </w:r>
      <w:r w:rsidR="00ED1E2C" w:rsidRPr="00EF6184">
        <w:rPr>
          <w:rFonts w:eastAsiaTheme="minorHAnsi"/>
          <w:color w:val="1A1A1A"/>
          <w:sz w:val="20"/>
          <w:szCs w:val="20"/>
        </w:rPr>
        <w:t xml:space="preserve">Wildlife Conservation Society, Arctic </w:t>
      </w:r>
      <w:r w:rsidR="003A1CB7">
        <w:rPr>
          <w:rFonts w:eastAsiaTheme="minorHAnsi"/>
          <w:color w:val="1A1A1A"/>
          <w:sz w:val="20"/>
          <w:szCs w:val="20"/>
        </w:rPr>
        <w:t xml:space="preserve">Beringia Program, </w:t>
      </w:r>
      <w:r w:rsidR="0082012F">
        <w:rPr>
          <w:rFonts w:eastAsiaTheme="minorHAnsi"/>
          <w:color w:val="1A1A1A"/>
          <w:sz w:val="20"/>
          <w:szCs w:val="20"/>
        </w:rPr>
        <w:t>79. National Snow and Ice Data Center, Cooperative Institute for Research in Environmental Sciences, University of Colorado Boulder, 80</w:t>
      </w:r>
      <w:r w:rsidR="00ED1E2C" w:rsidRPr="00EF6184">
        <w:rPr>
          <w:rFonts w:eastAsiaTheme="minorHAnsi"/>
          <w:color w:val="1A1A1A"/>
          <w:sz w:val="20"/>
          <w:szCs w:val="20"/>
        </w:rPr>
        <w:t>.</w:t>
      </w:r>
      <w:r w:rsidR="00ED1E2C" w:rsidRPr="00EF6184">
        <w:rPr>
          <w:sz w:val="20"/>
          <w:szCs w:val="20"/>
        </w:rPr>
        <w:t xml:space="preserve"> Department of Geosciences and Natural Resource Manageme</w:t>
      </w:r>
      <w:r w:rsidR="00143FEB">
        <w:rPr>
          <w:sz w:val="20"/>
          <w:szCs w:val="20"/>
        </w:rPr>
        <w:t>nt, University of Co</w:t>
      </w:r>
      <w:r w:rsidR="003A1CB7">
        <w:rPr>
          <w:sz w:val="20"/>
          <w:szCs w:val="20"/>
        </w:rPr>
        <w:t>penhagen, 8</w:t>
      </w:r>
      <w:r w:rsidR="0082012F">
        <w:rPr>
          <w:sz w:val="20"/>
          <w:szCs w:val="20"/>
        </w:rPr>
        <w:t>1</w:t>
      </w:r>
      <w:r w:rsidR="00143FEB">
        <w:rPr>
          <w:sz w:val="20"/>
          <w:szCs w:val="20"/>
        </w:rPr>
        <w:t>.</w:t>
      </w:r>
      <w:r w:rsidR="00ED1E2C" w:rsidRPr="00EF6184">
        <w:rPr>
          <w:sz w:val="20"/>
          <w:szCs w:val="20"/>
        </w:rPr>
        <w:t xml:space="preserve"> International Institute for Applied Systems Analysis, Laxenburg, Aus</w:t>
      </w:r>
      <w:r w:rsidR="003A1CB7">
        <w:rPr>
          <w:sz w:val="20"/>
          <w:szCs w:val="20"/>
        </w:rPr>
        <w:t>tria</w:t>
      </w:r>
      <w:r w:rsidR="00377453">
        <w:rPr>
          <w:sz w:val="20"/>
          <w:szCs w:val="20"/>
        </w:rPr>
        <w:t>;</w:t>
      </w:r>
      <w:r w:rsidR="003A1CB7">
        <w:rPr>
          <w:sz w:val="20"/>
          <w:szCs w:val="20"/>
        </w:rPr>
        <w:t xml:space="preserve"> </w:t>
      </w:r>
      <w:r w:rsidR="00AB5874">
        <w:rPr>
          <w:sz w:val="20"/>
          <w:szCs w:val="20"/>
        </w:rPr>
        <w:t xml:space="preserve">Sukachev </w:t>
      </w:r>
      <w:r w:rsidR="003A1CB7">
        <w:rPr>
          <w:sz w:val="20"/>
          <w:szCs w:val="20"/>
        </w:rPr>
        <w:t>Institute of Forest</w:t>
      </w:r>
      <w:r w:rsidR="00377453">
        <w:rPr>
          <w:sz w:val="20"/>
          <w:szCs w:val="20"/>
        </w:rPr>
        <w:t>,</w:t>
      </w:r>
      <w:r w:rsidR="003A1CB7">
        <w:rPr>
          <w:sz w:val="20"/>
          <w:szCs w:val="20"/>
        </w:rPr>
        <w:t xml:space="preserve"> 8</w:t>
      </w:r>
      <w:r w:rsidR="0082012F">
        <w:rPr>
          <w:sz w:val="20"/>
          <w:szCs w:val="20"/>
        </w:rPr>
        <w:t>2</w:t>
      </w:r>
      <w:r w:rsidR="00ED1E2C" w:rsidRPr="00EF6184">
        <w:rPr>
          <w:sz w:val="20"/>
          <w:szCs w:val="20"/>
        </w:rPr>
        <w:t>. Affiliate, Cambridge Centre</w:t>
      </w:r>
      <w:r w:rsidR="0082012F">
        <w:rPr>
          <w:sz w:val="20"/>
          <w:szCs w:val="20"/>
        </w:rPr>
        <w:t xml:space="preserve"> for Climate Change Research, 83</w:t>
      </w:r>
      <w:r w:rsidR="00ED1E2C" w:rsidRPr="00EF6184">
        <w:rPr>
          <w:sz w:val="20"/>
          <w:szCs w:val="20"/>
        </w:rPr>
        <w:t>. Florida State University, Department of Earth,</w:t>
      </w:r>
      <w:r w:rsidR="00143FEB">
        <w:rPr>
          <w:sz w:val="20"/>
          <w:szCs w:val="20"/>
        </w:rPr>
        <w:t xml:space="preserve"> Ocean &amp; Atmospheric Science, 8</w:t>
      </w:r>
      <w:r w:rsidR="0082012F">
        <w:rPr>
          <w:sz w:val="20"/>
          <w:szCs w:val="20"/>
        </w:rPr>
        <w:t>4</w:t>
      </w:r>
      <w:r w:rsidR="00672B0B">
        <w:rPr>
          <w:sz w:val="20"/>
          <w:szCs w:val="20"/>
        </w:rPr>
        <w:t>.</w:t>
      </w:r>
      <w:r w:rsidR="00494455">
        <w:rPr>
          <w:sz w:val="20"/>
          <w:szCs w:val="20"/>
        </w:rPr>
        <w:t xml:space="preserve"> </w:t>
      </w:r>
      <w:r w:rsidR="00494455" w:rsidRPr="00EF6184">
        <w:rPr>
          <w:sz w:val="20"/>
          <w:szCs w:val="20"/>
        </w:rPr>
        <w:t>Depar</w:t>
      </w:r>
      <w:r w:rsidR="00494455">
        <w:rPr>
          <w:sz w:val="20"/>
          <w:szCs w:val="20"/>
        </w:rPr>
        <w:t>tment of Biological Sciences, University of Alabama</w:t>
      </w:r>
      <w:r w:rsidR="00143FEB">
        <w:rPr>
          <w:sz w:val="20"/>
          <w:szCs w:val="20"/>
        </w:rPr>
        <w:t xml:space="preserve">, </w:t>
      </w:r>
      <w:r w:rsidR="00672B0B">
        <w:rPr>
          <w:sz w:val="20"/>
          <w:szCs w:val="20"/>
        </w:rPr>
        <w:t>8</w:t>
      </w:r>
      <w:r w:rsidR="0082012F">
        <w:rPr>
          <w:sz w:val="20"/>
          <w:szCs w:val="20"/>
        </w:rPr>
        <w:t>5</w:t>
      </w:r>
      <w:r w:rsidR="00672B0B">
        <w:rPr>
          <w:sz w:val="20"/>
          <w:szCs w:val="20"/>
        </w:rPr>
        <w:t>.</w:t>
      </w:r>
      <w:r w:rsidR="00ED1E2C" w:rsidRPr="00EF6184">
        <w:rPr>
          <w:sz w:val="20"/>
          <w:szCs w:val="20"/>
        </w:rPr>
        <w:t xml:space="preserve"> </w:t>
      </w:r>
      <w:r w:rsidR="00E922CC">
        <w:rPr>
          <w:sz w:val="20"/>
          <w:szCs w:val="20"/>
        </w:rPr>
        <w:t xml:space="preserve">ECOLAB, </w:t>
      </w:r>
      <w:r w:rsidR="00E922CC">
        <w:rPr>
          <w:sz w:val="20"/>
          <w:szCs w:val="20"/>
          <w:lang w:val="fr-FR"/>
        </w:rPr>
        <w:t>Université de Toulouse, CNRS,</w:t>
      </w:r>
      <w:r w:rsidR="00ED1E2C" w:rsidRPr="00EF6184">
        <w:rPr>
          <w:sz w:val="20"/>
          <w:szCs w:val="20"/>
          <w:lang w:val="fr-FR"/>
        </w:rPr>
        <w:t xml:space="preserve"> INPT, UPS</w:t>
      </w:r>
      <w:r w:rsidR="00143FEB">
        <w:rPr>
          <w:sz w:val="20"/>
          <w:szCs w:val="20"/>
          <w:lang w:val="fr-FR"/>
        </w:rPr>
        <w:t>, 8</w:t>
      </w:r>
      <w:r w:rsidR="0082012F">
        <w:rPr>
          <w:sz w:val="20"/>
          <w:szCs w:val="20"/>
          <w:lang w:val="fr-FR"/>
        </w:rPr>
        <w:t>6</w:t>
      </w:r>
      <w:r w:rsidR="00ED1E2C" w:rsidRPr="00EF6184">
        <w:rPr>
          <w:sz w:val="20"/>
          <w:szCs w:val="20"/>
          <w:lang w:val="fr-FR"/>
        </w:rPr>
        <w:t xml:space="preserve">. </w:t>
      </w:r>
      <w:r w:rsidR="00ED1E2C" w:rsidRPr="00EF6184">
        <w:rPr>
          <w:sz w:val="20"/>
          <w:szCs w:val="20"/>
        </w:rPr>
        <w:t>Limnology, Department of Ecology and Genetics,</w:t>
      </w:r>
      <w:r w:rsidR="004517D0">
        <w:rPr>
          <w:sz w:val="20"/>
          <w:szCs w:val="20"/>
        </w:rPr>
        <w:t xml:space="preserve"> Uppsala University,</w:t>
      </w:r>
      <w:r w:rsidR="00ED1E2C" w:rsidRPr="00EF6184">
        <w:rPr>
          <w:sz w:val="20"/>
          <w:szCs w:val="20"/>
        </w:rPr>
        <w:t xml:space="preserve"> 8</w:t>
      </w:r>
      <w:r w:rsidR="0082012F">
        <w:rPr>
          <w:sz w:val="20"/>
          <w:szCs w:val="20"/>
        </w:rPr>
        <w:t>7</w:t>
      </w:r>
      <w:r w:rsidR="00ED1E2C" w:rsidRPr="00EF6184">
        <w:rPr>
          <w:sz w:val="20"/>
          <w:szCs w:val="20"/>
        </w:rPr>
        <w:t>. Department of Environmental Scie</w:t>
      </w:r>
      <w:r w:rsidR="003A1CB7">
        <w:rPr>
          <w:sz w:val="20"/>
          <w:szCs w:val="20"/>
        </w:rPr>
        <w:t>nces, University of Helsinki, 8</w:t>
      </w:r>
      <w:r w:rsidR="0082012F">
        <w:rPr>
          <w:sz w:val="20"/>
          <w:szCs w:val="20"/>
        </w:rPr>
        <w:t>8</w:t>
      </w:r>
      <w:r w:rsidR="00ED1E2C" w:rsidRPr="00EF6184">
        <w:rPr>
          <w:sz w:val="20"/>
          <w:szCs w:val="20"/>
        </w:rPr>
        <w:t>. Un</w:t>
      </w:r>
      <w:r w:rsidR="00672B0B">
        <w:rPr>
          <w:sz w:val="20"/>
          <w:szCs w:val="20"/>
        </w:rPr>
        <w:t>iversity of Alaska An</w:t>
      </w:r>
      <w:r w:rsidR="0082012F">
        <w:rPr>
          <w:sz w:val="20"/>
          <w:szCs w:val="20"/>
        </w:rPr>
        <w:t>chorage, 89</w:t>
      </w:r>
      <w:r w:rsidR="00ED1E2C" w:rsidRPr="00EF6184">
        <w:rPr>
          <w:sz w:val="20"/>
          <w:szCs w:val="20"/>
        </w:rPr>
        <w:t>. Northeast Science Station of the Russian Academy of Sciences</w:t>
      </w:r>
    </w:p>
    <w:p w14:paraId="3647D74B" w14:textId="30670417" w:rsidR="00786EC7" w:rsidRPr="00C9018B" w:rsidRDefault="00BE3B31" w:rsidP="003C1A17">
      <w:pPr>
        <w:spacing w:line="480" w:lineRule="auto"/>
        <w:rPr>
          <w:bCs/>
          <w:lang w:bidi="en-US"/>
        </w:rPr>
      </w:pPr>
      <w:r>
        <w:rPr>
          <w:bCs/>
          <w:lang w:bidi="en-US"/>
        </w:rPr>
        <w:t>*</w:t>
      </w:r>
      <w:r w:rsidRPr="00BE3B31">
        <w:rPr>
          <w:lang w:eastAsia="ar-SA"/>
        </w:rPr>
        <w:t xml:space="preserve"> </w:t>
      </w:r>
      <w:r>
        <w:rPr>
          <w:lang w:eastAsia="ar-SA"/>
        </w:rPr>
        <w:t>benabbo@gmail.com</w:t>
      </w:r>
      <w:r w:rsidR="001257EA">
        <w:rPr>
          <w:bCs/>
          <w:lang w:bidi="en-US"/>
        </w:rPr>
        <w:t>,</w:t>
      </w:r>
      <w:r w:rsidR="00C7059B">
        <w:rPr>
          <w:bCs/>
          <w:lang w:bidi="en-US"/>
        </w:rPr>
        <w:t xml:space="preserve"> </w:t>
      </w:r>
      <w:r w:rsidR="004E786F">
        <w:rPr>
          <w:bCs/>
          <w:lang w:bidi="en-US"/>
        </w:rPr>
        <w:t xml:space="preserve">Campus de Beaulieu, bât. 15, 263 av du Général Leclerc, 35042 Rennes CEDEX – </w:t>
      </w:r>
      <w:r w:rsidR="001C5C4E">
        <w:rPr>
          <w:bCs/>
          <w:lang w:bidi="en-US"/>
        </w:rPr>
        <w:t>France</w:t>
      </w:r>
      <w:r w:rsidR="004E786F">
        <w:rPr>
          <w:bCs/>
          <w:lang w:bidi="en-US"/>
        </w:rPr>
        <w:t xml:space="preserve">, </w:t>
      </w:r>
      <w:r w:rsidR="001257EA">
        <w:rPr>
          <w:lang w:eastAsia="ar-SA"/>
        </w:rPr>
        <w:t xml:space="preserve">Tel +33750911654, </w:t>
      </w:r>
      <w:r w:rsidR="004E786F">
        <w:rPr>
          <w:lang w:eastAsia="ar-SA"/>
        </w:rPr>
        <w:t xml:space="preserve">Fax +33223236077, </w:t>
      </w:r>
    </w:p>
    <w:p w14:paraId="62B6FD42" w14:textId="2C5AB802" w:rsidR="00BE3B31" w:rsidRPr="00C9018B" w:rsidRDefault="00DE25FB" w:rsidP="00BE3B31">
      <w:pPr>
        <w:spacing w:line="480" w:lineRule="auto"/>
        <w:rPr>
          <w:color w:val="000000"/>
        </w:rPr>
      </w:pPr>
      <w:r>
        <w:rPr>
          <w:i/>
          <w:color w:val="000000"/>
        </w:rPr>
        <w:t>Short title</w:t>
      </w:r>
      <w:r w:rsidR="00BE3B31" w:rsidRPr="00C9018B">
        <w:rPr>
          <w:i/>
          <w:color w:val="000000"/>
        </w:rPr>
        <w:t xml:space="preserve">: </w:t>
      </w:r>
      <w:r>
        <w:rPr>
          <w:color w:val="000000"/>
        </w:rPr>
        <w:t>Expert assessment of the n</w:t>
      </w:r>
      <w:r w:rsidR="00BE3B31">
        <w:rPr>
          <w:color w:val="000000"/>
        </w:rPr>
        <w:t>et ecosystem carbon balance of the permafrost region</w:t>
      </w:r>
    </w:p>
    <w:p w14:paraId="094917BB" w14:textId="76BE694F" w:rsidR="00174698" w:rsidRPr="00C9018B" w:rsidRDefault="00174698" w:rsidP="00C9018B">
      <w:pPr>
        <w:spacing w:line="480" w:lineRule="auto"/>
        <w:ind w:left="360" w:hanging="360"/>
        <w:rPr>
          <w:color w:val="000000"/>
        </w:rPr>
      </w:pPr>
      <w:r w:rsidRPr="00C9018B">
        <w:rPr>
          <w:i/>
          <w:color w:val="000000"/>
        </w:rPr>
        <w:t>Keywords:</w:t>
      </w:r>
      <w:r w:rsidRPr="00C9018B">
        <w:rPr>
          <w:color w:val="000000"/>
        </w:rPr>
        <w:t xml:space="preserve"> </w:t>
      </w:r>
      <w:r w:rsidR="00D94A53">
        <w:rPr>
          <w:color w:val="000000"/>
        </w:rPr>
        <w:t>A</w:t>
      </w:r>
      <w:r w:rsidRPr="00C9018B">
        <w:rPr>
          <w:color w:val="000000"/>
        </w:rPr>
        <w:t>rctic, boreal, permafrost</w:t>
      </w:r>
      <w:r w:rsidR="00682BDC">
        <w:rPr>
          <w:color w:val="000000"/>
        </w:rPr>
        <w:t>,</w:t>
      </w:r>
      <w:r w:rsidRPr="00C9018B">
        <w:rPr>
          <w:color w:val="000000"/>
        </w:rPr>
        <w:t xml:space="preserve"> carbon</w:t>
      </w:r>
      <w:r w:rsidR="00682BDC">
        <w:rPr>
          <w:color w:val="000000"/>
        </w:rPr>
        <w:t>,</w:t>
      </w:r>
      <w:r w:rsidRPr="00C9018B">
        <w:rPr>
          <w:color w:val="000000"/>
        </w:rPr>
        <w:t xml:space="preserve"> biomass, wildfire, dissolved organic carbon, particulate organic carbon, </w:t>
      </w:r>
      <w:r w:rsidR="00682BDC">
        <w:rPr>
          <w:color w:val="000000"/>
        </w:rPr>
        <w:t>coastal erosion, high-</w:t>
      </w:r>
      <w:r w:rsidR="001257EA">
        <w:rPr>
          <w:color w:val="000000"/>
        </w:rPr>
        <w:t>latitude carbon balance</w:t>
      </w:r>
    </w:p>
    <w:p w14:paraId="7C332AAC" w14:textId="6DEC6D6F" w:rsidR="00B04628" w:rsidRDefault="00F06C5C" w:rsidP="00B04628">
      <w:pPr>
        <w:spacing w:line="480" w:lineRule="auto"/>
        <w:rPr>
          <w:b/>
        </w:rPr>
      </w:pPr>
      <w:r>
        <w:rPr>
          <w:b/>
        </w:rPr>
        <w:br w:type="column"/>
      </w:r>
      <w:r w:rsidR="000F0A52">
        <w:rPr>
          <w:b/>
        </w:rPr>
        <w:lastRenderedPageBreak/>
        <w:t>Abstract</w:t>
      </w:r>
    </w:p>
    <w:p w14:paraId="02D54C05" w14:textId="311D5034" w:rsidR="00D256AA" w:rsidRPr="000E4467" w:rsidRDefault="00D256AA" w:rsidP="00D256AA">
      <w:pPr>
        <w:spacing w:line="480" w:lineRule="auto"/>
        <w:ind w:firstLine="720"/>
      </w:pPr>
      <w:r w:rsidRPr="000E4467">
        <w:t>As the permafrost region warms,</w:t>
      </w:r>
      <w:r>
        <w:t xml:space="preserve"> its large organic carbon pool will be increasingly vulnerable to decomposition, combustion, and hydrologic export</w:t>
      </w:r>
      <w:r w:rsidRPr="000E4467">
        <w:t>.</w:t>
      </w:r>
      <w:r>
        <w:t xml:space="preserve"> M</w:t>
      </w:r>
      <w:r w:rsidRPr="000E4467">
        <w:t xml:space="preserve">odels predict </w:t>
      </w:r>
      <w:r>
        <w:t>that</w:t>
      </w:r>
      <w:r w:rsidRPr="000E4467">
        <w:t xml:space="preserve"> </w:t>
      </w:r>
      <w:r>
        <w:t xml:space="preserve">some portion of this release will be offset by </w:t>
      </w:r>
      <w:r w:rsidRPr="000E4467">
        <w:t>increase</w:t>
      </w:r>
      <w:r>
        <w:t xml:space="preserve">d </w:t>
      </w:r>
      <w:r w:rsidR="00494455">
        <w:t xml:space="preserve">production of </w:t>
      </w:r>
      <w:r>
        <w:t>A</w:t>
      </w:r>
      <w:r w:rsidRPr="000E4467">
        <w:t>rctic and boreal biomass</w:t>
      </w:r>
      <w:r>
        <w:t>; however, the lack of robust estimates of net carbon balance increases the risk of further overshooting international emissions targets. Precise empirical or model-based assessments of the critical factors driving carbon balance are unlikely in the near future, so to address this gap, we present estimates from 98 permafrost-region experts of the response of biomass, wildfire, and hydrologic carbon flux to climate change. Results suggest that contrary to model projections, total permafrost-</w:t>
      </w:r>
      <w:r w:rsidRPr="000E4467">
        <w:t xml:space="preserve">region biomass </w:t>
      </w:r>
      <w:r>
        <w:t>could</w:t>
      </w:r>
      <w:r w:rsidRPr="000E4467">
        <w:t xml:space="preserve"> decrease due to </w:t>
      </w:r>
      <w:r>
        <w:t>water stress</w:t>
      </w:r>
      <w:r w:rsidRPr="000E4467">
        <w:t xml:space="preserve"> and </w:t>
      </w:r>
      <w:r>
        <w:t>disturbance</w:t>
      </w:r>
      <w:r w:rsidR="00F535F3">
        <w:t>, factors that are not adequately incorporated in current models</w:t>
      </w:r>
      <w:r w:rsidRPr="000E4467">
        <w:t xml:space="preserve">. </w:t>
      </w:r>
      <w:r>
        <w:t>Assessments indicate that end-of-the-century organic carbon release from Arctic rivers and collapsing coastlines could increase by 75% while carbon loss via burning could increase four-fold. Experts identified water balance, shifts in vegetation community, and permafrost degradation as the key sources of uncertainty in predicting future system response. In combination with previous findings, results suggest the permafrost region will become a carbon source to the atmosphere by 2100 regardless of warming scenario but that 65 to 85% of permafrost carbon release can still be avoided if human emissions are actively reduced.</w:t>
      </w:r>
    </w:p>
    <w:p w14:paraId="67A014A3" w14:textId="2456BD57" w:rsidR="000F0A52" w:rsidRDefault="00DE25FB" w:rsidP="00C9018B">
      <w:pPr>
        <w:spacing w:line="480" w:lineRule="auto"/>
        <w:rPr>
          <w:b/>
        </w:rPr>
      </w:pPr>
      <w:r>
        <w:rPr>
          <w:b/>
        </w:rPr>
        <w:br w:type="column"/>
      </w:r>
      <w:r w:rsidR="000F0A52">
        <w:rPr>
          <w:b/>
        </w:rPr>
        <w:lastRenderedPageBreak/>
        <w:t>Introduction</w:t>
      </w:r>
    </w:p>
    <w:p w14:paraId="7D1B1EFA" w14:textId="5126953C" w:rsidR="00786EC7" w:rsidRPr="00C9018B" w:rsidRDefault="00A25F28" w:rsidP="00C9018B">
      <w:pPr>
        <w:spacing w:line="480" w:lineRule="auto"/>
        <w:rPr>
          <w:b/>
        </w:rPr>
      </w:pPr>
      <w:r>
        <w:rPr>
          <w:b/>
        </w:rPr>
        <w:t xml:space="preserve">Permafrost </w:t>
      </w:r>
      <w:r w:rsidR="00B61B8B">
        <w:rPr>
          <w:b/>
        </w:rPr>
        <w:t>zone</w:t>
      </w:r>
      <w:r>
        <w:rPr>
          <w:b/>
        </w:rPr>
        <w:t xml:space="preserve"> carbon balance</w:t>
      </w:r>
    </w:p>
    <w:p w14:paraId="41706BDC" w14:textId="04C3C40F" w:rsidR="00CC6422" w:rsidRDefault="00FC3242" w:rsidP="003165BE">
      <w:pPr>
        <w:spacing w:line="480" w:lineRule="auto"/>
        <w:ind w:firstLine="720"/>
      </w:pPr>
      <w:r>
        <w:t xml:space="preserve">The United Nations has set a </w:t>
      </w:r>
      <w:r w:rsidR="00D76BC3">
        <w:t xml:space="preserve">target </w:t>
      </w:r>
      <w:r w:rsidR="0061550D">
        <w:t>of limiting warming to</w:t>
      </w:r>
      <w:r w:rsidR="00D76BC3">
        <w:t xml:space="preserve"> </w:t>
      </w:r>
      <w:r>
        <w:t xml:space="preserve">2°C above pre-industrial </w:t>
      </w:r>
      <w:r w:rsidR="0008157B">
        <w:t xml:space="preserve">temperatures </w:t>
      </w:r>
      <w:r w:rsidR="00B42C5E">
        <w:t xml:space="preserve">to </w:t>
      </w:r>
      <w:r w:rsidR="003E520A">
        <w:t>mitigate risk</w:t>
      </w:r>
      <w:r w:rsidR="00B42C5E">
        <w:t xml:space="preserve"> of the most </w:t>
      </w:r>
      <w:r w:rsidR="00DE6A6F">
        <w:t>damaging</w:t>
      </w:r>
      <w:r w:rsidR="00B42C5E">
        <w:t xml:space="preserve"> consequences of climate change</w:t>
      </w:r>
      <w:r w:rsidR="00454E75">
        <w:t xml:space="preserve"> </w:t>
      </w:r>
      <w:r w:rsidR="00DC3996">
        <w:fldChar w:fldCharType="begin"/>
      </w:r>
      <w:r w:rsidR="00DC3996">
        <w:instrText xml:space="preserve"> ADDIN EN.CITE &lt;EndNote&gt;&lt;Cite&gt;&lt;Author&gt;UNEP&lt;/Author&gt;&lt;Year&gt;2013&lt;/Year&gt;&lt;RecNum&gt;2346&lt;/RecNum&gt;&lt;DisplayText&gt;(UNEP, 2013)&lt;/DisplayText&gt;&lt;record&gt;&lt;rec-number&gt;2346&lt;/rec-number&gt;&lt;foreign-keys&gt;&lt;key app="EN" db-id="22xspzzv3x22tyex0tjpvds90vxwfs5srpsp"&gt;2346&lt;/key&gt;&lt;/foreign-keys&gt;&lt;ref-type name="Report"&gt;27&lt;/ref-type&gt;&lt;contributors&gt;&lt;authors&gt;&lt;author&gt;UNEP&lt;/author&gt;&lt;/authors&gt;&lt;/contributors&gt;&lt;titles&gt;&lt;title&gt;The Emissions Gap Report 2013. United Nations Environment Programme (UNEP)&lt;/title&gt;&lt;/titles&gt;&lt;dates&gt;&lt;year&gt;2013&lt;/year&gt;&lt;/dates&gt;&lt;pub-location&gt;Nairobi&lt;/pub-location&gt;&lt;urls&gt;&lt;/urls&gt;&lt;/record&gt;&lt;/Cite&gt;&lt;/EndNote&gt;</w:instrText>
      </w:r>
      <w:r w:rsidR="00DC3996">
        <w:fldChar w:fldCharType="separate"/>
      </w:r>
      <w:r w:rsidR="00DC3996">
        <w:rPr>
          <w:noProof/>
        </w:rPr>
        <w:t>(</w:t>
      </w:r>
      <w:hyperlink w:anchor="_ENREF_75" w:tooltip="UNEP, 2013 #2346" w:history="1">
        <w:r w:rsidR="004B430F">
          <w:rPr>
            <w:noProof/>
          </w:rPr>
          <w:t>UNEP, 2013</w:t>
        </w:r>
      </w:hyperlink>
      <w:r w:rsidR="00DC3996">
        <w:rPr>
          <w:noProof/>
        </w:rPr>
        <w:t>)</w:t>
      </w:r>
      <w:r w:rsidR="00DC3996">
        <w:fldChar w:fldCharType="end"/>
      </w:r>
      <w:r>
        <w:t xml:space="preserve">. </w:t>
      </w:r>
      <w:r w:rsidR="0061550D">
        <w:t>Maintaining global climate within</w:t>
      </w:r>
      <w:r w:rsidR="00B42C5E">
        <w:t xml:space="preserve"> this target depends on </w:t>
      </w:r>
      <w:r w:rsidR="00CF7CD0">
        <w:t>understanding</w:t>
      </w:r>
      <w:r w:rsidR="00DE6A6F">
        <w:t xml:space="preserve"> ecosystem feedbacks</w:t>
      </w:r>
      <w:r w:rsidR="003E520A">
        <w:t xml:space="preserve"> </w:t>
      </w:r>
      <w:r w:rsidR="00B42C5E">
        <w:t xml:space="preserve">to </w:t>
      </w:r>
      <w:r w:rsidR="002471BA">
        <w:t xml:space="preserve">climate change so that </w:t>
      </w:r>
      <w:r w:rsidR="00B42C5E">
        <w:t>adequate limits on human emissions</w:t>
      </w:r>
      <w:r w:rsidR="002471BA">
        <w:t xml:space="preserve"> can be set</w:t>
      </w:r>
      <w:r w:rsidR="00B42C5E">
        <w:t>. A</w:t>
      </w:r>
      <w:r w:rsidR="001A4BAB">
        <w:t xml:space="preserve">s high latitudes warm, more </w:t>
      </w:r>
      <w:r w:rsidR="006B0B18">
        <w:t xml:space="preserve">of the large </w:t>
      </w:r>
      <w:r w:rsidR="001A4BAB">
        <w:t xml:space="preserve">permafrost carbon </w:t>
      </w:r>
      <w:r w:rsidR="006B0B18">
        <w:t xml:space="preserve">pool </w:t>
      </w:r>
      <w:r w:rsidR="001A4BAB">
        <w:t>will be exposed to decomposition, co</w:t>
      </w:r>
      <w:r w:rsidR="00E34545">
        <w:t>mbustion, and hydrologic export</w:t>
      </w:r>
      <w:r w:rsidR="00454E75">
        <w:t xml:space="preserve"> </w:t>
      </w:r>
      <w:r w:rsidR="00DC3996">
        <w:fldChar w:fldCharType="begin">
          <w:fldData xml:space="preserve">PEVuZE5vdGU+PENpdGU+PEF1dGhvcj5IYXJkZW48L0F1dGhvcj48WWVhcj4yMDEyPC9ZZWFyPjxS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</w:fldData>
        </w:fldChar>
      </w:r>
      <w:r w:rsidR="00DC3996">
        <w:instrText xml:space="preserve"> ADDIN EN.CITE </w:instrText>
      </w:r>
      <w:r w:rsidR="00DC3996">
        <w:fldChar w:fldCharType="begin">
          <w:fldData xml:space="preserve">PEVuZE5vdGU+PENpdGU+PEF1dGhvcj5IYXJkZW48L0F1dGhvcj48WWVhcj4yMDEyPC9ZZWFyPjxS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</w:fldData>
        </w:fldChar>
      </w:r>
      <w:r w:rsidR="00DC3996">
        <w:instrText xml:space="preserve"> ADDIN EN.CITE.DATA </w:instrText>
      </w:r>
      <w:r w:rsidR="00DC3996">
        <w:fldChar w:fldCharType="end"/>
      </w:r>
      <w:r w:rsidR="00DC3996">
        <w:fldChar w:fldCharType="separate"/>
      </w:r>
      <w:r w:rsidR="00DC3996">
        <w:rPr>
          <w:noProof/>
        </w:rPr>
        <w:t>(</w:t>
      </w:r>
      <w:hyperlink w:anchor="_ENREF_25" w:tooltip="Harden, 2012 #2486" w:history="1">
        <w:r w:rsidR="004B430F">
          <w:rPr>
            <w:noProof/>
          </w:rPr>
          <w:t>Harden</w:t>
        </w:r>
        <w:r w:rsidR="004B430F" w:rsidRPr="00DC3996">
          <w:rPr>
            <w:i/>
            <w:noProof/>
          </w:rPr>
          <w:t xml:space="preserve"> et al.</w:t>
        </w:r>
        <w:r w:rsidR="004B430F">
          <w:rPr>
            <w:noProof/>
          </w:rPr>
          <w:t>, 2012</w:t>
        </w:r>
      </w:hyperlink>
      <w:r w:rsidR="00DC3996">
        <w:rPr>
          <w:noProof/>
        </w:rPr>
        <w:t xml:space="preserve">; </w:t>
      </w:r>
      <w:hyperlink w:anchor="_ENREF_69" w:tooltip="Schuur, 2015 #2557" w:history="1">
        <w:r w:rsidR="004B430F">
          <w:rPr>
            <w:noProof/>
          </w:rPr>
          <w:t>Schuur</w:t>
        </w:r>
        <w:r w:rsidR="004B430F" w:rsidRPr="00DC3996">
          <w:rPr>
            <w:i/>
            <w:noProof/>
          </w:rPr>
          <w:t xml:space="preserve"> et al.</w:t>
        </w:r>
        <w:r w:rsidR="004B430F">
          <w:rPr>
            <w:noProof/>
          </w:rPr>
          <w:t>, 2015</w:t>
        </w:r>
      </w:hyperlink>
      <w:r w:rsidR="00DC3996">
        <w:rPr>
          <w:noProof/>
        </w:rPr>
        <w:t>)</w:t>
      </w:r>
      <w:r w:rsidR="00DC3996">
        <w:fldChar w:fldCharType="end"/>
      </w:r>
      <w:r w:rsidR="00E34545">
        <w:t>.</w:t>
      </w:r>
      <w:r>
        <w:t xml:space="preserve"> </w:t>
      </w:r>
      <w:r w:rsidR="00E34545">
        <w:t xml:space="preserve">Up to 220 Petagrams (Pg) </w:t>
      </w:r>
      <w:r w:rsidR="00D416D8">
        <w:t>carbon</w:t>
      </w:r>
      <w:r w:rsidR="00E34545">
        <w:t xml:space="preserve"> co</w:t>
      </w:r>
      <w:r w:rsidR="0054215D">
        <w:t xml:space="preserve">uld be released from permafrost-region </w:t>
      </w:r>
      <w:r w:rsidR="00A13592">
        <w:t>soil by 2100, and 50</w:t>
      </w:r>
      <w:r w:rsidR="00E34545">
        <w:t>0 Pg by 2300</w:t>
      </w:r>
      <w:r w:rsidR="00454E75">
        <w:t xml:space="preserve"> </w:t>
      </w:r>
      <w:r w:rsidR="00DC3996">
        <w:fldChar w:fldCharType="begin">
          <w:fldData xml:space="preserve">PEVuZE5vdGU+PENpdGU+PEF1dGhvcj5TY2h1dXI8L0F1dGhvcj48WWVhcj4yMDEzPC9ZZWFyPjxS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=
</w:fldData>
        </w:fldChar>
      </w:r>
      <w:r w:rsidR="00DC3996">
        <w:instrText xml:space="preserve"> ADDIN EN.CITE </w:instrText>
      </w:r>
      <w:r w:rsidR="00DC3996">
        <w:fldChar w:fldCharType="begin">
          <w:fldData xml:space="preserve">PEVuZE5vdGU+PENpdGU+PEF1dGhvcj5TY2h1dXI8L0F1dGhvcj48WWVhcj4yMDEzPC9ZZWFyPjxS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=
</w:fldData>
        </w:fldChar>
      </w:r>
      <w:r w:rsidR="00DC3996">
        <w:instrText xml:space="preserve"> ADDIN EN.CITE.DATA </w:instrText>
      </w:r>
      <w:r w:rsidR="00DC3996">
        <w:fldChar w:fldCharType="end"/>
      </w:r>
      <w:r w:rsidR="00DC3996">
        <w:fldChar w:fldCharType="separate"/>
      </w:r>
      <w:r w:rsidR="00DC3996">
        <w:rPr>
          <w:noProof/>
        </w:rPr>
        <w:t>(</w:t>
      </w:r>
      <w:hyperlink w:anchor="_ENREF_68" w:tooltip="Schuur, 2013 #1926" w:history="1">
        <w:r w:rsidR="004B430F">
          <w:rPr>
            <w:noProof/>
          </w:rPr>
          <w:t>Schuur</w:t>
        </w:r>
        <w:r w:rsidR="004B430F" w:rsidRPr="00DC3996">
          <w:rPr>
            <w:i/>
            <w:noProof/>
          </w:rPr>
          <w:t xml:space="preserve"> et al.</w:t>
        </w:r>
        <w:r w:rsidR="004B430F">
          <w:rPr>
            <w:noProof/>
          </w:rPr>
          <w:t>, 2013</w:t>
        </w:r>
      </w:hyperlink>
      <w:r w:rsidR="00DC3996">
        <w:rPr>
          <w:noProof/>
        </w:rPr>
        <w:t xml:space="preserve">; </w:t>
      </w:r>
      <w:hyperlink w:anchor="_ENREF_48" w:tooltip="MacDougall, 2012 #2464" w:history="1">
        <w:r w:rsidR="004B430F">
          <w:rPr>
            <w:noProof/>
          </w:rPr>
          <w:t>MacDougall</w:t>
        </w:r>
        <w:r w:rsidR="004B430F" w:rsidRPr="00DC3996">
          <w:rPr>
            <w:i/>
            <w:noProof/>
          </w:rPr>
          <w:t xml:space="preserve"> et al.</w:t>
        </w:r>
        <w:r w:rsidR="004B430F">
          <w:rPr>
            <w:noProof/>
          </w:rPr>
          <w:t>, 2012</w:t>
        </w:r>
      </w:hyperlink>
      <w:r w:rsidR="00DC3996">
        <w:rPr>
          <w:noProof/>
        </w:rPr>
        <w:t>)</w:t>
      </w:r>
      <w:r w:rsidR="00DC3996">
        <w:fldChar w:fldCharType="end"/>
      </w:r>
      <w:r w:rsidR="00E34545">
        <w:t>, representing</w:t>
      </w:r>
      <w:r w:rsidR="00133A9D">
        <w:t xml:space="preserve"> 10</w:t>
      </w:r>
      <w:r w:rsidR="004070A8">
        <w:t xml:space="preserve"> to </w:t>
      </w:r>
      <w:r w:rsidR="00133A9D">
        <w:t xml:space="preserve">30% of </w:t>
      </w:r>
      <w:r w:rsidR="00973052">
        <w:t xml:space="preserve">greenhouse gas </w:t>
      </w:r>
      <w:r w:rsidR="00133A9D">
        <w:t xml:space="preserve">emissions </w:t>
      </w:r>
      <w:r w:rsidR="0061550D">
        <w:t>required</w:t>
      </w:r>
      <w:r w:rsidR="00133A9D">
        <w:t xml:space="preserve"> to push the global climate system beyond </w:t>
      </w:r>
      <w:r w:rsidR="00B42C5E">
        <w:t>the 2°C</w:t>
      </w:r>
      <w:r w:rsidR="009042B8">
        <w:t xml:space="preserve"> target</w:t>
      </w:r>
      <w:r w:rsidR="00454E75">
        <w:t xml:space="preserve"> </w:t>
      </w:r>
      <w:r w:rsidR="00DC3996">
        <w:fldChar w:fldCharType="begin"/>
      </w:r>
      <w:r w:rsidR="00DC3996">
        <w:instrText xml:space="preserve"> ADDIN EN.CITE &lt;EndNote&gt;&lt;Cite&gt;&lt;Author&gt;Schaefer&lt;/Author&gt;&lt;Year&gt;2014&lt;/Year&gt;&lt;RecNum&gt;2485&lt;/RecNum&gt;&lt;DisplayText&gt;(Schaefer&lt;style face="italic"&gt; et al.&lt;/style&gt;, 2014)&lt;/DisplayText&gt;&lt;record&gt;&lt;rec-number&gt;2485&lt;/rec-number&gt;&lt;foreign-keys&gt;&lt;key app="EN" db-id="22xspzzv3x22tyex0tjpvds90vxwfs5srpsp"&gt;2485&lt;/key&gt;&lt;/foreign-keys&gt;&lt;ref-type name="Journal Article"&gt;17&lt;/ref-type&gt;&lt;contributors&gt;&lt;authors&gt;&lt;author&gt;Kevin Schaefer&lt;/author&gt;&lt;author&gt;Hugues Lantuit&lt;/author&gt;&lt;author&gt;Vladimir E Romanovsky&lt;/author&gt;&lt;author&gt;Edward A G Schuur&lt;/author&gt;&lt;author&gt;Ronald Witt&lt;/author&gt;&lt;/authors&gt;&lt;/contributors&gt;&lt;titles&gt;&lt;title&gt;The impact of the permafrost carbon feedback on global climate&lt;/title&gt;&lt;secondary-title&gt;Environmental Research Letters&lt;/secondary-title&gt;&lt;/titles&gt;&lt;periodical&gt;&lt;full-title&gt;Environmental Research Letters&lt;/full-title&gt;&lt;/periodical&gt;&lt;pages&gt;085003&lt;/pages&gt;&lt;volume&gt;9&lt;/volume&gt;&lt;number&gt;8&lt;/number&gt;&lt;dates&gt;&lt;year&gt;2014&lt;/year&gt;&lt;/dates&gt;&lt;isbn&gt;1748-9326&lt;/isbn&gt;&lt;urls&gt;&lt;related-urls&gt;&lt;url&gt;http://stacks.iop.org/1748-9326/9/i=8/a=085003&lt;/url&gt;&lt;/related-urls&gt;&lt;/urls&gt;&lt;/record&gt;&lt;/Cite&gt;&lt;/EndNote&gt;</w:instrText>
      </w:r>
      <w:r w:rsidR="00DC3996">
        <w:fldChar w:fldCharType="separate"/>
      </w:r>
      <w:r w:rsidR="00DC3996">
        <w:rPr>
          <w:noProof/>
        </w:rPr>
        <w:t>(</w:t>
      </w:r>
      <w:hyperlink w:anchor="_ENREF_65" w:tooltip="Schaefer, 2014 #2485" w:history="1">
        <w:r w:rsidR="004B430F">
          <w:rPr>
            <w:noProof/>
          </w:rPr>
          <w:t>Schaefer</w:t>
        </w:r>
        <w:r w:rsidR="004B430F" w:rsidRPr="00DC3996">
          <w:rPr>
            <w:i/>
            <w:noProof/>
          </w:rPr>
          <w:t xml:space="preserve"> et al.</w:t>
        </w:r>
        <w:r w:rsidR="004B430F">
          <w:rPr>
            <w:noProof/>
          </w:rPr>
          <w:t>, 2014</w:t>
        </w:r>
      </w:hyperlink>
      <w:r w:rsidR="00DC3996">
        <w:rPr>
          <w:noProof/>
        </w:rPr>
        <w:t>)</w:t>
      </w:r>
      <w:r w:rsidR="00DC3996">
        <w:fldChar w:fldCharType="end"/>
      </w:r>
      <w:r w:rsidR="00DE140D">
        <w:t xml:space="preserve">. </w:t>
      </w:r>
      <w:r w:rsidR="00DD2639">
        <w:t xml:space="preserve">Models </w:t>
      </w:r>
      <w:r w:rsidR="00CC6422">
        <w:t xml:space="preserve">project </w:t>
      </w:r>
      <w:r w:rsidR="00980176">
        <w:t xml:space="preserve">that </w:t>
      </w:r>
      <w:r w:rsidR="0092455C">
        <w:t xml:space="preserve">some permafrost </w:t>
      </w:r>
      <w:r w:rsidR="00D416D8">
        <w:t>carbon</w:t>
      </w:r>
      <w:r w:rsidR="0092455C">
        <w:t xml:space="preserve"> release will be offset by</w:t>
      </w:r>
      <w:r w:rsidR="00CC6422">
        <w:t xml:space="preserve"> </w:t>
      </w:r>
      <w:r w:rsidR="0092455C">
        <w:t xml:space="preserve">increases in </w:t>
      </w:r>
      <w:r w:rsidR="00D94A53">
        <w:t>A</w:t>
      </w:r>
      <w:r w:rsidR="001A4BAB">
        <w:t>rctic and boreal</w:t>
      </w:r>
      <w:r w:rsidR="00C37A3B" w:rsidRPr="00C9018B">
        <w:t xml:space="preserve"> </w:t>
      </w:r>
      <w:r w:rsidR="0092455C">
        <w:t xml:space="preserve">primary productivity </w:t>
      </w:r>
      <w:r w:rsidR="00FD4EAF">
        <w:t>due to</w:t>
      </w:r>
      <w:r w:rsidR="00B1449A">
        <w:t xml:space="preserve"> extended growing season, CO</w:t>
      </w:r>
      <w:r w:rsidR="00B1449A" w:rsidRPr="00B1449A">
        <w:rPr>
          <w:vertAlign w:val="subscript"/>
        </w:rPr>
        <w:t>2</w:t>
      </w:r>
      <w:r w:rsidR="00B1449A">
        <w:t xml:space="preserve"> fertilization, and nutrient release from </w:t>
      </w:r>
      <w:r w:rsidR="00FD4EAF">
        <w:t>decomposing soil organic matter.</w:t>
      </w:r>
      <w:r w:rsidR="001A4BAB">
        <w:t xml:space="preserve"> </w:t>
      </w:r>
      <w:r w:rsidR="007543D4">
        <w:t>However</w:t>
      </w:r>
      <w:r w:rsidR="001E5BA9">
        <w:t xml:space="preserve">, </w:t>
      </w:r>
      <w:r w:rsidR="00321BAE">
        <w:t xml:space="preserve">many processes and dynamics known to </w:t>
      </w:r>
      <w:r w:rsidR="0067597D">
        <w:t>influence</w:t>
      </w:r>
      <w:r w:rsidR="00FD4EAF">
        <w:t xml:space="preserve"> </w:t>
      </w:r>
      <w:r w:rsidR="00024EF8">
        <w:t>biomass accumulation</w:t>
      </w:r>
      <w:r w:rsidR="00F36F08">
        <w:t xml:space="preserve">, such as </w:t>
      </w:r>
      <w:r w:rsidR="00822A0B">
        <w:t xml:space="preserve">ecosystem </w:t>
      </w:r>
      <w:r w:rsidR="00F36F08">
        <w:t>disturbance and nutrient limitation</w:t>
      </w:r>
      <w:r w:rsidR="00243EFB">
        <w:t>,</w:t>
      </w:r>
      <w:r w:rsidR="00024EF8">
        <w:t xml:space="preserve"> </w:t>
      </w:r>
      <w:r w:rsidR="00321BAE">
        <w:t xml:space="preserve">are incompletely represented or absent in current </w:t>
      </w:r>
      <w:r w:rsidR="0067597D">
        <w:t>models</w:t>
      </w:r>
      <w:r w:rsidR="00454E75">
        <w:t xml:space="preserve"> </w:t>
      </w:r>
      <w:r w:rsidR="00DC3996">
        <w:fldChar w:fldCharType="begin">
          <w:fldData xml:space="preserve">PEVuZE5vdGU+PENpdGU+PEF1dGhvcj5RaWFuPC9BdXRob3I+PFllYXI+MjAxMDwvWWVhcj48UmVj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GFiYnItMT5QIE5hdGwgQWNhZCBTY2kgVVNBPC9hYmJyLTE+PC9wZXJpb2RpY2FsPjxwYWdl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</w:fldData>
        </w:fldChar>
      </w:r>
      <w:r w:rsidR="00DC3996">
        <w:instrText xml:space="preserve"> ADDIN EN.CITE </w:instrText>
      </w:r>
      <w:r w:rsidR="00DC3996">
        <w:fldChar w:fldCharType="begin">
          <w:fldData xml:space="preserve">PEVuZE5vdGU+PENpdGU+PEF1dGhvcj5RaWFuPC9BdXRob3I+PFllYXI+MjAxMDwvWWVhcj48UmVj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GFiYnItMT5QIE5hdGwgQWNhZCBTY2kgVVNBPC9hYmJyLTE+PC9wZXJpb2RpY2FsPjxwYWdl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</w:fldData>
        </w:fldChar>
      </w:r>
      <w:r w:rsidR="00DC3996">
        <w:instrText xml:space="preserve"> ADDIN EN.CITE.DATA </w:instrText>
      </w:r>
      <w:r w:rsidR="00DC3996">
        <w:fldChar w:fldCharType="end"/>
      </w:r>
      <w:r w:rsidR="00DC3996">
        <w:fldChar w:fldCharType="separate"/>
      </w:r>
      <w:r w:rsidR="00DC3996">
        <w:rPr>
          <w:noProof/>
        </w:rPr>
        <w:t>(</w:t>
      </w:r>
      <w:hyperlink w:anchor="_ENREF_60" w:tooltip="Qian, 2010 #2041" w:history="1">
        <w:r w:rsidR="004B430F">
          <w:rPr>
            <w:noProof/>
          </w:rPr>
          <w:t>Qian</w:t>
        </w:r>
        <w:r w:rsidR="004B430F" w:rsidRPr="00DC3996">
          <w:rPr>
            <w:i/>
            <w:noProof/>
          </w:rPr>
          <w:t xml:space="preserve"> et al.</w:t>
        </w:r>
        <w:r w:rsidR="004B430F">
          <w:rPr>
            <w:noProof/>
          </w:rPr>
          <w:t>, 2010</w:t>
        </w:r>
      </w:hyperlink>
      <w:r w:rsidR="00DC3996">
        <w:rPr>
          <w:noProof/>
        </w:rPr>
        <w:t xml:space="preserve">; </w:t>
      </w:r>
      <w:hyperlink w:anchor="_ENREF_40" w:tooltip="Koven, 2011 #1255" w:history="1">
        <w:r w:rsidR="004B430F">
          <w:rPr>
            <w:noProof/>
          </w:rPr>
          <w:t>Koven</w:t>
        </w:r>
        <w:r w:rsidR="004B430F" w:rsidRPr="00DC3996">
          <w:rPr>
            <w:i/>
            <w:noProof/>
          </w:rPr>
          <w:t xml:space="preserve"> et al.</w:t>
        </w:r>
        <w:r w:rsidR="004B430F">
          <w:rPr>
            <w:noProof/>
          </w:rPr>
          <w:t>, 2011</w:t>
        </w:r>
      </w:hyperlink>
      <w:r w:rsidR="00DC3996">
        <w:rPr>
          <w:noProof/>
        </w:rPr>
        <w:t xml:space="preserve">; </w:t>
      </w:r>
      <w:hyperlink w:anchor="_ENREF_66" w:tooltip="Schaefer, 2011 #900" w:history="1">
        <w:r w:rsidR="004B430F">
          <w:rPr>
            <w:noProof/>
          </w:rPr>
          <w:t>Schaefer</w:t>
        </w:r>
        <w:r w:rsidR="004B430F" w:rsidRPr="00DC3996">
          <w:rPr>
            <w:i/>
            <w:noProof/>
          </w:rPr>
          <w:t xml:space="preserve"> et al.</w:t>
        </w:r>
        <w:r w:rsidR="004B430F">
          <w:rPr>
            <w:noProof/>
          </w:rPr>
          <w:t>, 2011</w:t>
        </w:r>
      </w:hyperlink>
      <w:r w:rsidR="00DC3996">
        <w:rPr>
          <w:noProof/>
        </w:rPr>
        <w:t xml:space="preserve">; </w:t>
      </w:r>
      <w:hyperlink w:anchor="_ENREF_41" w:tooltip="Koven, 2015 #2576" w:history="1">
        <w:r w:rsidR="004B430F">
          <w:rPr>
            <w:noProof/>
          </w:rPr>
          <w:t>Koven</w:t>
        </w:r>
        <w:r w:rsidR="004B430F" w:rsidRPr="00DC3996">
          <w:rPr>
            <w:i/>
            <w:noProof/>
          </w:rPr>
          <w:t xml:space="preserve"> et al.</w:t>
        </w:r>
        <w:r w:rsidR="004B430F">
          <w:rPr>
            <w:noProof/>
          </w:rPr>
          <w:t>, 2015b</w:t>
        </w:r>
      </w:hyperlink>
      <w:r w:rsidR="00DC3996">
        <w:rPr>
          <w:noProof/>
        </w:rPr>
        <w:t>)</w:t>
      </w:r>
      <w:r w:rsidR="00DC3996">
        <w:fldChar w:fldCharType="end"/>
      </w:r>
      <w:r w:rsidR="00A85A5A">
        <w:t xml:space="preserve">. </w:t>
      </w:r>
      <w:r w:rsidR="007543D4">
        <w:t>Likewise,</w:t>
      </w:r>
      <w:r w:rsidR="006947DE">
        <w:t xml:space="preserve"> </w:t>
      </w:r>
      <w:r w:rsidR="0092455C">
        <w:t>only a few</w:t>
      </w:r>
      <w:r w:rsidR="007543D4">
        <w:t xml:space="preserve"> models pro</w:t>
      </w:r>
      <w:r w:rsidR="0092455C">
        <w:t xml:space="preserve">jecting </w:t>
      </w:r>
      <w:r w:rsidR="00ED4838">
        <w:t xml:space="preserve">future </w:t>
      </w:r>
      <w:r w:rsidR="0092455C">
        <w:t xml:space="preserve">permafrost </w:t>
      </w:r>
      <w:r w:rsidR="00D416D8">
        <w:t>carbon</w:t>
      </w:r>
      <w:r w:rsidR="0092455C">
        <w:t xml:space="preserve"> release </w:t>
      </w:r>
      <w:r w:rsidR="007543D4">
        <w:t>consider wildfire</w:t>
      </w:r>
      <w:r w:rsidR="0014518F">
        <w:t xml:space="preserve"> emissions</w:t>
      </w:r>
      <w:r w:rsidR="007543D4">
        <w:t xml:space="preserve">, and </w:t>
      </w:r>
      <w:r w:rsidR="00ED4838">
        <w:t>none</w:t>
      </w:r>
      <w:r w:rsidR="0092455C">
        <w:t xml:space="preserve"> </w:t>
      </w:r>
      <w:r w:rsidR="007543D4">
        <w:t xml:space="preserve">include hydrologic </w:t>
      </w:r>
      <w:r w:rsidR="00D416D8">
        <w:t>carbon</w:t>
      </w:r>
      <w:r w:rsidR="007543D4">
        <w:t xml:space="preserve"> flux</w:t>
      </w:r>
      <w:r w:rsidR="00454E75">
        <w:t xml:space="preserve"> </w:t>
      </w:r>
      <w:r w:rsidR="00DC3996">
        <w:fldChar w:fldCharType="begin">
          <w:fldData xml:space="preserve">PEVuZE5vdGU+PENpdGU+PEF1dGhvcj5NYWNEb3VnYWxsPC9BdXRob3I+PFllYXI+MjAxMjwvWWVh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GFiYnItMT5QIE5hdGwgQWNhZCBT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</w:fldData>
        </w:fldChar>
      </w:r>
      <w:r w:rsidR="00DC3996">
        <w:instrText xml:space="preserve"> ADDIN EN.CITE </w:instrText>
      </w:r>
      <w:r w:rsidR="00DC3996">
        <w:fldChar w:fldCharType="begin">
          <w:fldData xml:space="preserve">PEVuZE5vdGU+PENpdGU+PEF1dGhvcj5NYWNEb3VnYWxsPC9BdXRob3I+PFllYXI+MjAxMjwvWWVh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</w:fldData>
        </w:fldChar>
      </w:r>
      <w:r w:rsidR="00DC3996">
        <w:instrText xml:space="preserve"> ADDIN EN.CITE.DATA </w:instrText>
      </w:r>
      <w:r w:rsidR="00DC3996">
        <w:fldChar w:fldCharType="end"/>
      </w:r>
      <w:r w:rsidR="00DC3996">
        <w:fldChar w:fldCharType="separate"/>
      </w:r>
      <w:r w:rsidR="00DC3996">
        <w:rPr>
          <w:noProof/>
        </w:rPr>
        <w:t>(</w:t>
      </w:r>
      <w:hyperlink w:anchor="_ENREF_48" w:tooltip="MacDougall, 2012 #2464" w:history="1">
        <w:r w:rsidR="004B430F">
          <w:rPr>
            <w:noProof/>
          </w:rPr>
          <w:t>MacDougall</w:t>
        </w:r>
        <w:r w:rsidR="004B430F" w:rsidRPr="00DC3996">
          <w:rPr>
            <w:i/>
            <w:noProof/>
          </w:rPr>
          <w:t xml:space="preserve"> et al.</w:t>
        </w:r>
        <w:r w:rsidR="004B430F">
          <w:rPr>
            <w:noProof/>
          </w:rPr>
          <w:t>, 2012</w:t>
        </w:r>
      </w:hyperlink>
      <w:r w:rsidR="00DC3996">
        <w:rPr>
          <w:noProof/>
        </w:rPr>
        <w:t xml:space="preserve">; </w:t>
      </w:r>
      <w:hyperlink w:anchor="_ENREF_40" w:tooltip="Koven, 2011 #1255" w:history="1">
        <w:r w:rsidR="004B430F">
          <w:rPr>
            <w:noProof/>
          </w:rPr>
          <w:t>Koven</w:t>
        </w:r>
        <w:r w:rsidR="004B430F" w:rsidRPr="00DC3996">
          <w:rPr>
            <w:i/>
            <w:noProof/>
          </w:rPr>
          <w:t xml:space="preserve"> et al.</w:t>
        </w:r>
        <w:r w:rsidR="004B430F">
          <w:rPr>
            <w:noProof/>
          </w:rPr>
          <w:t>, 2011</w:t>
        </w:r>
      </w:hyperlink>
      <w:r w:rsidR="00DC3996">
        <w:rPr>
          <w:noProof/>
        </w:rPr>
        <w:t xml:space="preserve">; </w:t>
      </w:r>
      <w:hyperlink w:anchor="_ENREF_60" w:tooltip="Qian, 2010 #2041" w:history="1">
        <w:r w:rsidR="004B430F">
          <w:rPr>
            <w:noProof/>
          </w:rPr>
          <w:t>Qian</w:t>
        </w:r>
        <w:r w:rsidR="004B430F" w:rsidRPr="00DC3996">
          <w:rPr>
            <w:i/>
            <w:noProof/>
          </w:rPr>
          <w:t xml:space="preserve"> et al.</w:t>
        </w:r>
        <w:r w:rsidR="004B430F">
          <w:rPr>
            <w:noProof/>
          </w:rPr>
          <w:t>, 2010</w:t>
        </w:r>
      </w:hyperlink>
      <w:r w:rsidR="00DC3996">
        <w:rPr>
          <w:noProof/>
        </w:rPr>
        <w:t xml:space="preserve">; </w:t>
      </w:r>
      <w:hyperlink w:anchor="_ENREF_65" w:tooltip="Schaefer, 2014 #2485" w:history="1">
        <w:r w:rsidR="004B430F">
          <w:rPr>
            <w:noProof/>
          </w:rPr>
          <w:t>Schaefer</w:t>
        </w:r>
        <w:r w:rsidR="004B430F" w:rsidRPr="00DC3996">
          <w:rPr>
            <w:i/>
            <w:noProof/>
          </w:rPr>
          <w:t xml:space="preserve"> et al.</w:t>
        </w:r>
        <w:r w:rsidR="004B430F">
          <w:rPr>
            <w:noProof/>
          </w:rPr>
          <w:t>, 2014</w:t>
        </w:r>
      </w:hyperlink>
      <w:r w:rsidR="00DC3996">
        <w:rPr>
          <w:noProof/>
        </w:rPr>
        <w:t xml:space="preserve">; </w:t>
      </w:r>
      <w:hyperlink w:anchor="_ENREF_66" w:tooltip="Schaefer, 2011 #900" w:history="1">
        <w:r w:rsidR="004B430F">
          <w:rPr>
            <w:noProof/>
          </w:rPr>
          <w:t>Schaefer</w:t>
        </w:r>
        <w:r w:rsidR="004B430F" w:rsidRPr="00DC3996">
          <w:rPr>
            <w:i/>
            <w:noProof/>
          </w:rPr>
          <w:t xml:space="preserve"> et al.</w:t>
        </w:r>
        <w:r w:rsidR="004B430F">
          <w:rPr>
            <w:noProof/>
          </w:rPr>
          <w:t>, 2011</w:t>
        </w:r>
      </w:hyperlink>
      <w:r w:rsidR="00DC3996">
        <w:rPr>
          <w:noProof/>
        </w:rPr>
        <w:t>)</w:t>
      </w:r>
      <w:r w:rsidR="00DC3996">
        <w:fldChar w:fldCharType="end"/>
      </w:r>
      <w:r w:rsidR="00ED4838">
        <w:t>,</w:t>
      </w:r>
      <w:r w:rsidR="00ED4838">
        <w:rPr>
          <w:vertAlign w:val="superscript"/>
        </w:rPr>
        <w:t xml:space="preserve"> </w:t>
      </w:r>
      <w:r w:rsidR="00ED4838">
        <w:t xml:space="preserve">though </w:t>
      </w:r>
      <w:r w:rsidR="006A36A6">
        <w:t>past</w:t>
      </w:r>
      <w:r w:rsidR="00ED4838">
        <w:t xml:space="preserve"> hydrologic flux has been simulated</w:t>
      </w:r>
      <w:r w:rsidR="00454E75">
        <w:t xml:space="preserve"> </w:t>
      </w:r>
      <w:r w:rsidR="00DC3996">
        <w:fldChar w:fldCharType="begin">
          <w:fldData xml:space="preserve">PEVuZE5vdGU+PENpdGU+PEF1dGhvcj5NY0d1aXJlPC9BdXRob3I+PFllYXI+MjAxMDwvWWVhcj48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</w:fldData>
        </w:fldChar>
      </w:r>
      <w:r w:rsidR="00DC3996">
        <w:instrText xml:space="preserve"> ADDIN EN.CITE </w:instrText>
      </w:r>
      <w:r w:rsidR="00DC3996">
        <w:fldChar w:fldCharType="begin">
          <w:fldData xml:space="preserve">PEVuZE5vdGU+PENpdGU+PEF1dGhvcj5NY0d1aXJlPC9BdXRob3I+PFllYXI+MjAxMDwvWWVhcj48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</w:fldData>
        </w:fldChar>
      </w:r>
      <w:r w:rsidR="00DC3996">
        <w:instrText xml:space="preserve"> ADDIN EN.CITE.DATA </w:instrText>
      </w:r>
      <w:r w:rsidR="00DC3996">
        <w:fldChar w:fldCharType="end"/>
      </w:r>
      <w:r w:rsidR="00DC3996">
        <w:fldChar w:fldCharType="separate"/>
      </w:r>
      <w:r w:rsidR="00DC3996">
        <w:rPr>
          <w:noProof/>
        </w:rPr>
        <w:t>(</w:t>
      </w:r>
      <w:hyperlink w:anchor="_ENREF_51" w:tooltip="McGuire, 2010 #1054" w:history="1">
        <w:r w:rsidR="004B430F">
          <w:rPr>
            <w:noProof/>
          </w:rPr>
          <w:t>McGuire</w:t>
        </w:r>
        <w:r w:rsidR="004B430F" w:rsidRPr="00DC3996">
          <w:rPr>
            <w:i/>
            <w:noProof/>
          </w:rPr>
          <w:t xml:space="preserve"> et al.</w:t>
        </w:r>
        <w:r w:rsidR="004B430F">
          <w:rPr>
            <w:noProof/>
          </w:rPr>
          <w:t>, 2010</w:t>
        </w:r>
      </w:hyperlink>
      <w:r w:rsidR="00DC3996">
        <w:rPr>
          <w:noProof/>
        </w:rPr>
        <w:t xml:space="preserve">; </w:t>
      </w:r>
      <w:hyperlink w:anchor="_ENREF_37" w:tooltip="Kicklighter, 2013 #2289" w:history="1">
        <w:r w:rsidR="004B430F">
          <w:rPr>
            <w:noProof/>
          </w:rPr>
          <w:t>Kicklighter</w:t>
        </w:r>
        <w:r w:rsidR="004B430F" w:rsidRPr="00DC3996">
          <w:rPr>
            <w:i/>
            <w:noProof/>
          </w:rPr>
          <w:t xml:space="preserve"> et al.</w:t>
        </w:r>
        <w:r w:rsidR="004B430F">
          <w:rPr>
            <w:noProof/>
          </w:rPr>
          <w:t>, 2013</w:t>
        </w:r>
      </w:hyperlink>
      <w:r w:rsidR="00DC3996">
        <w:rPr>
          <w:noProof/>
        </w:rPr>
        <w:t xml:space="preserve">; </w:t>
      </w:r>
      <w:hyperlink w:anchor="_ENREF_43" w:tooltip="Laudon, 2012 #2487" w:history="1">
        <w:r w:rsidR="004B430F">
          <w:rPr>
            <w:noProof/>
          </w:rPr>
          <w:t>Laudon</w:t>
        </w:r>
        <w:r w:rsidR="004B430F" w:rsidRPr="00DC3996">
          <w:rPr>
            <w:i/>
            <w:noProof/>
          </w:rPr>
          <w:t xml:space="preserve"> et al.</w:t>
        </w:r>
        <w:r w:rsidR="004B430F">
          <w:rPr>
            <w:noProof/>
          </w:rPr>
          <w:t>, 2012</w:t>
        </w:r>
      </w:hyperlink>
      <w:r w:rsidR="00DC3996">
        <w:rPr>
          <w:noProof/>
        </w:rPr>
        <w:t>)</w:t>
      </w:r>
      <w:r w:rsidR="00DC3996">
        <w:fldChar w:fldCharType="end"/>
      </w:r>
      <w:r w:rsidR="005A35D8">
        <w:t xml:space="preserve">. </w:t>
      </w:r>
      <w:r w:rsidR="00940B96">
        <w:t xml:space="preserve">Despite </w:t>
      </w:r>
      <w:r w:rsidR="00243EFB">
        <w:t xml:space="preserve">clear </w:t>
      </w:r>
      <w:r w:rsidR="00940B96">
        <w:t>policy implications of this climate feedback, c</w:t>
      </w:r>
      <w:r w:rsidR="0051182D">
        <w:t xml:space="preserve">onsiderable uncertainty of both </w:t>
      </w:r>
      <w:r w:rsidR="00D416D8">
        <w:t>carbon</w:t>
      </w:r>
      <w:r w:rsidR="0051182D">
        <w:t xml:space="preserve"> inputs and outputs </w:t>
      </w:r>
      <w:r w:rsidR="00243EFB">
        <w:t>limits</w:t>
      </w:r>
      <w:r w:rsidR="0051182D">
        <w:t xml:space="preserve"> our ability to model </w:t>
      </w:r>
      <w:r w:rsidR="00D416D8">
        <w:t>carbon</w:t>
      </w:r>
      <w:r w:rsidR="0051182D">
        <w:t xml:space="preserve"> ba</w:t>
      </w:r>
      <w:r w:rsidR="00940B96">
        <w:t xml:space="preserve">lance of the permafrost region. </w:t>
      </w:r>
      <w:r w:rsidR="00243EFB">
        <w:t>To bring to bear the best available quantitative and qualitative scientific information</w:t>
      </w:r>
      <w:r w:rsidR="00454E75">
        <w:t xml:space="preserve"> </w:t>
      </w:r>
      <w:r w:rsidR="00DC3996">
        <w:fldChar w:fldCharType="begin"/>
      </w:r>
      <w:r w:rsidR="00DC3996">
        <w:instrText xml:space="preserve"> ADDIN EN.CITE &lt;EndNote&gt;&lt;Cite&gt;&lt;Author&gt;Joly&lt;/Author&gt;&lt;Year&gt;2010&lt;/Year&gt;&lt;RecNum&gt;2361&lt;/RecNum&gt;&lt;DisplayText&gt;(Joly&lt;style face="italic"&gt; et al.&lt;/style&gt;, 2010)&lt;/DisplayText&gt;&lt;record&gt;&lt;rec-number&gt;2361&lt;/rec-number&gt;&lt;foreign-keys&gt;&lt;key app="EN" db-id="22xspzzv3x22tyex0tjpvds90vxwfs5srpsp"&gt;2361&lt;/key&gt;&lt;/foreign-keys&gt;&lt;ref-type name="Journal Article"&gt;17&lt;/ref-type&gt;&lt;contributors&gt;&lt;authors&gt;&lt;author&gt;Joly, Julie Lurman&lt;/author&gt;&lt;author&gt;Reynolds, Joel&lt;/author&gt;&lt;author&gt;Robards, Martin&lt;/author&gt;&lt;/authors&gt;&lt;/contributors&gt;&lt;titles&gt;&lt;title&gt;Recognizing When the &amp;quot;Best Scientific Data Available&amp;quot; Isn&amp;apos;t&lt;/title&gt;&lt;secondary-title&gt;Stanford Environmental Law Journal&lt;/secondary-title&gt;&lt;/titles&gt;&lt;periodical&gt;&lt;full-title&gt;Stanford Environmental Law Journal&lt;/full-title&gt;&lt;/periodical&gt;&lt;pages&gt;247-282&lt;/pages&gt;&lt;volume&gt;29&lt;/volume&gt;&lt;number&gt;2&lt;/number&gt;&lt;keywords&gt;&lt;keyword&gt;ENDANGERED species -- Law &amp;amp; legislation&lt;/keyword&gt;&lt;keyword&gt;FISHERY law &amp;amp; legislation&lt;/keyword&gt;&lt;keyword&gt;MARINE mammals&lt;/keyword&gt;&lt;keyword&gt;NATURE conservation&lt;/keyword&gt;&lt;keyword&gt;CONSERVATION of natural resources&lt;/keyword&gt;&lt;keyword&gt;ENVIRONMENTAL policy&lt;/keyword&gt;&lt;keyword&gt;DATA analysis&lt;/keyword&gt;&lt;keyword&gt;SCIENTIFIC development&lt;/keyword&gt;&lt;keyword&gt;LAW &amp;amp; legislation&lt;/keyword&gt;&lt;keyword&gt;UNITED States&lt;/keyword&gt;&lt;/keywords&gt;&lt;dates&gt;&lt;year&gt;2010&lt;/year&gt;&lt;/dates&gt;&lt;isbn&gt;08927138&lt;/isbn&gt;&lt;accession-num&gt;52801884&lt;/accession-num&gt;&lt;work-type&gt;Article&lt;/work-type&gt;&lt;urls&gt;&lt;related-urls&gt;&lt;url&gt;http://search.ebscohost.com/login.aspx?direct=true&amp;amp;db=8gh&amp;amp;AN=52801884&amp;amp;site=ehost-live&lt;/url&gt;&lt;/related-urls&gt;&lt;/urls&gt;&lt;remote-database-name&gt;8gh&lt;/remote-database-name&gt;&lt;remote-database-provider&gt;EBSCOhost&lt;/remote-database-provider&gt;&lt;/record&gt;&lt;/Cite&gt;&lt;/EndNote&gt;</w:instrText>
      </w:r>
      <w:r w:rsidR="00DC3996">
        <w:fldChar w:fldCharType="separate"/>
      </w:r>
      <w:r w:rsidR="00DC3996">
        <w:rPr>
          <w:noProof/>
        </w:rPr>
        <w:t>(</w:t>
      </w:r>
      <w:hyperlink w:anchor="_ENREF_34" w:tooltip="Joly, 2010 #2361" w:history="1">
        <w:r w:rsidR="004B430F">
          <w:rPr>
            <w:noProof/>
          </w:rPr>
          <w:t>Joly</w:t>
        </w:r>
        <w:r w:rsidR="004B430F" w:rsidRPr="00DC3996">
          <w:rPr>
            <w:i/>
            <w:noProof/>
          </w:rPr>
          <w:t xml:space="preserve"> et al.</w:t>
        </w:r>
        <w:r w:rsidR="004B430F">
          <w:rPr>
            <w:noProof/>
          </w:rPr>
          <w:t>, 2010</w:t>
        </w:r>
      </w:hyperlink>
      <w:r w:rsidR="00DC3996">
        <w:rPr>
          <w:noProof/>
        </w:rPr>
        <w:t>)</w:t>
      </w:r>
      <w:r w:rsidR="00DC3996">
        <w:fldChar w:fldCharType="end"/>
      </w:r>
      <w:r w:rsidR="00243EFB">
        <w:t xml:space="preserve"> </w:t>
      </w:r>
      <w:r w:rsidR="00243EFB">
        <w:lastRenderedPageBreak/>
        <w:t>on this climate feedback</w:t>
      </w:r>
      <w:r w:rsidR="00822A0B">
        <w:t>, w</w:t>
      </w:r>
      <w:r w:rsidR="00752E0D">
        <w:t xml:space="preserve">e present results from </w:t>
      </w:r>
      <w:r w:rsidR="0087117F">
        <w:t>expert</w:t>
      </w:r>
      <w:r w:rsidR="00D416D8">
        <w:t xml:space="preserve"> </w:t>
      </w:r>
      <w:r w:rsidR="003D10EF">
        <w:t>assessment</w:t>
      </w:r>
      <w:r w:rsidR="00752E0D">
        <w:t xml:space="preserve"> </w:t>
      </w:r>
      <w:r w:rsidR="003D10EF">
        <w:t xml:space="preserve">surveys </w:t>
      </w:r>
      <w:r w:rsidR="00752E0D">
        <w:t xml:space="preserve">indicating that there is little consensus on the magnitude and even </w:t>
      </w:r>
      <w:r w:rsidR="00472742">
        <w:t>sign</w:t>
      </w:r>
      <w:r w:rsidR="00752E0D">
        <w:t xml:space="preserve"> of </w:t>
      </w:r>
      <w:r w:rsidR="00FB5F1D">
        <w:t>change in high-latitude</w:t>
      </w:r>
      <w:r w:rsidR="00752E0D">
        <w:t xml:space="preserve"> biomass</w:t>
      </w:r>
      <w:r w:rsidR="00472742">
        <w:t>,</w:t>
      </w:r>
      <w:r w:rsidR="00752E0D">
        <w:t xml:space="preserve"> </w:t>
      </w:r>
      <w:r w:rsidR="006A36A6">
        <w:t>whereas</w:t>
      </w:r>
      <w:r w:rsidR="00FB5F1D">
        <w:t xml:space="preserve"> </w:t>
      </w:r>
      <w:r w:rsidR="007A3778">
        <w:t>most</w:t>
      </w:r>
      <w:r w:rsidR="00472742">
        <w:t xml:space="preserve"> </w:t>
      </w:r>
      <w:r w:rsidR="00D457C2">
        <w:t>researchers</w:t>
      </w:r>
      <w:r w:rsidR="00472742">
        <w:t xml:space="preserve"> expect </w:t>
      </w:r>
      <w:r w:rsidR="00FB5F1D">
        <w:t xml:space="preserve">fire emissions and hydrologic </w:t>
      </w:r>
      <w:r w:rsidR="00FF7B3B">
        <w:t xml:space="preserve">organic </w:t>
      </w:r>
      <w:r w:rsidR="00D416D8">
        <w:t>carbon</w:t>
      </w:r>
      <w:r w:rsidR="00FF7B3B">
        <w:t xml:space="preserve"> </w:t>
      </w:r>
      <w:r w:rsidR="00797D08">
        <w:t>flux</w:t>
      </w:r>
      <w:r w:rsidR="00FB5F1D">
        <w:t xml:space="preserve"> </w:t>
      </w:r>
      <w:r w:rsidR="00331125">
        <w:t xml:space="preserve">to </w:t>
      </w:r>
      <w:r w:rsidR="004070A8">
        <w:t>substantially increase</w:t>
      </w:r>
      <w:r w:rsidR="00DA5023">
        <w:t xml:space="preserve"> </w:t>
      </w:r>
      <w:r w:rsidR="00331125">
        <w:t>by the end of the century</w:t>
      </w:r>
      <w:r w:rsidR="00FB5F1D">
        <w:t>.</w:t>
      </w:r>
    </w:p>
    <w:p w14:paraId="4463B171" w14:textId="52422975" w:rsidR="00D416D8" w:rsidRDefault="005D68C3" w:rsidP="00D416D8">
      <w:pPr>
        <w:spacing w:line="480" w:lineRule="auto"/>
        <w:rPr>
          <w:b/>
        </w:rPr>
      </w:pPr>
      <w:r>
        <w:rPr>
          <w:b/>
        </w:rPr>
        <w:t>E</w:t>
      </w:r>
      <w:r w:rsidR="00D416D8">
        <w:rPr>
          <w:b/>
        </w:rPr>
        <w:t xml:space="preserve">xpert </w:t>
      </w:r>
      <w:r w:rsidR="005F7A39">
        <w:rPr>
          <w:b/>
        </w:rPr>
        <w:t>assessment</w:t>
      </w:r>
    </w:p>
    <w:p w14:paraId="79049A65" w14:textId="3AF91374" w:rsidR="00BB36BE" w:rsidRDefault="00D41FFF" w:rsidP="0041541B">
      <w:pPr>
        <w:spacing w:line="480" w:lineRule="auto"/>
        <w:ind w:firstLine="720"/>
      </w:pPr>
      <w:r>
        <w:t>When data are sparse but management decisions are pressing, expert judgements have long been used to constrain possible system response</w:t>
      </w:r>
      <w:r w:rsidR="003478C3">
        <w:t xml:space="preserve"> and</w:t>
      </w:r>
      <w:r>
        <w:t xml:space="preserve"> risk of dangerous </w:t>
      </w:r>
      <w:r w:rsidR="00494455">
        <w:t xml:space="preserve">or undesired </w:t>
      </w:r>
      <w:r>
        <w:t>outcomes</w:t>
      </w:r>
      <w:r w:rsidR="003478C3">
        <w:t xml:space="preserve"> </w:t>
      </w:r>
      <w:r w:rsidR="00DC3996">
        <w:fldChar w:fldCharType="begin">
          <w:fldData xml:space="preserve">PEVuZE5vdGU+PENpdGU+PEF1dGhvcj5aaWNrZmVsZDwvQXV0aG9yPjxZZWFyPjIwMTA8L1llYXI+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YWJici0xPlAgTmF0bCBBY2FkIFNjaSBVU0E8L2Fi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</w:fldData>
        </w:fldChar>
      </w:r>
      <w:r w:rsidR="00DC3996">
        <w:instrText xml:space="preserve"> ADDIN EN.CITE </w:instrText>
      </w:r>
      <w:r w:rsidR="00DC3996">
        <w:fldChar w:fldCharType="begin">
          <w:fldData xml:space="preserve">PEVuZE5vdGU+PENpdGU+PEF1dGhvcj5aaWNrZmVsZDwvQXV0aG9yPjxZZWFyPjIwMTA8L1llYXI+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</w:fldData>
        </w:fldChar>
      </w:r>
      <w:r w:rsidR="00DC3996">
        <w:instrText xml:space="preserve"> ADDIN EN.CITE.DATA </w:instrText>
      </w:r>
      <w:r w:rsidR="00DC3996">
        <w:fldChar w:fldCharType="end"/>
      </w:r>
      <w:r w:rsidR="00DC3996">
        <w:fldChar w:fldCharType="separate"/>
      </w:r>
      <w:r w:rsidR="00DC3996">
        <w:rPr>
          <w:noProof/>
        </w:rPr>
        <w:t>(</w:t>
      </w:r>
      <w:hyperlink w:anchor="_ENREF_83" w:tooltip="Zickfeld, 2010 #929" w:history="1">
        <w:r w:rsidR="004B430F">
          <w:rPr>
            <w:noProof/>
          </w:rPr>
          <w:t>Zickfeld</w:t>
        </w:r>
        <w:r w:rsidR="004B430F" w:rsidRPr="00DC3996">
          <w:rPr>
            <w:i/>
            <w:noProof/>
          </w:rPr>
          <w:t xml:space="preserve"> et al.</w:t>
        </w:r>
        <w:r w:rsidR="004B430F">
          <w:rPr>
            <w:noProof/>
          </w:rPr>
          <w:t>, 2010</w:t>
        </w:r>
      </w:hyperlink>
      <w:r w:rsidR="00DC3996">
        <w:rPr>
          <w:noProof/>
        </w:rPr>
        <w:t xml:space="preserve">; </w:t>
      </w:r>
      <w:hyperlink w:anchor="_ENREF_52" w:tooltip="Morgan, 2014 #2552" w:history="1">
        <w:r w:rsidR="004B430F">
          <w:rPr>
            <w:noProof/>
          </w:rPr>
          <w:t>Morgan, 2014</w:t>
        </w:r>
      </w:hyperlink>
      <w:r w:rsidR="00DC3996">
        <w:rPr>
          <w:noProof/>
        </w:rPr>
        <w:t>)</w:t>
      </w:r>
      <w:r w:rsidR="00DC3996">
        <w:fldChar w:fldCharType="end"/>
      </w:r>
      <w:r>
        <w:t xml:space="preserve">. There are multiple methods for collecting and combining expert opinion including </w:t>
      </w:r>
      <w:r w:rsidR="00BF7CFC">
        <w:t>formal expert elicitation interviews, interactive software, and surveys</w:t>
      </w:r>
      <w:r>
        <w:t xml:space="preserve"> </w:t>
      </w:r>
      <w:r w:rsidR="00DC3996">
        <w:fldChar w:fldCharType="begin">
          <w:fldData xml:space="preserve">PEVuZE5vdGU+PENpdGU+PEF1dGhvcj5Bc3BpbmFsbDwvQXV0aG9yPjxZZWFyPjIwMTA8L1llYXI+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jk0LTI5NTwvcGFnZXM+PHZvbHVtZT40NjM8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</w:fldData>
        </w:fldChar>
      </w:r>
      <w:r w:rsidR="00DC3996">
        <w:instrText xml:space="preserve"> ADDIN EN.CITE </w:instrText>
      </w:r>
      <w:r w:rsidR="00DC3996">
        <w:fldChar w:fldCharType="begin">
          <w:fldData xml:space="preserve">PEVuZE5vdGU+PENpdGU+PEF1dGhvcj5Bc3BpbmFsbDwvQXV0aG9yPjxZZWFyPjIwMTA8L1llYXI+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jk0LTI5NTwvcGFnZXM+PHZvbHVtZT40NjM8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</w:fldData>
        </w:fldChar>
      </w:r>
      <w:r w:rsidR="00DC3996">
        <w:instrText xml:space="preserve"> ADDIN EN.CITE.DATA </w:instrText>
      </w:r>
      <w:r w:rsidR="00DC3996">
        <w:fldChar w:fldCharType="end"/>
      </w:r>
      <w:r w:rsidR="00DC3996">
        <w:fldChar w:fldCharType="separate"/>
      </w:r>
      <w:r w:rsidR="00DC3996">
        <w:rPr>
          <w:noProof/>
        </w:rPr>
        <w:t>(</w:t>
      </w:r>
      <w:hyperlink w:anchor="_ENREF_5" w:tooltip="Aspinall, 2010 #856" w:history="1">
        <w:r w:rsidR="004B430F">
          <w:rPr>
            <w:noProof/>
          </w:rPr>
          <w:t>Aspinall, 2010</w:t>
        </w:r>
      </w:hyperlink>
      <w:r w:rsidR="00DC3996">
        <w:rPr>
          <w:noProof/>
        </w:rPr>
        <w:t xml:space="preserve">; </w:t>
      </w:r>
      <w:hyperlink w:anchor="_ENREF_52" w:tooltip="Morgan, 2014 #2552" w:history="1">
        <w:r w:rsidR="004B430F">
          <w:rPr>
            <w:noProof/>
          </w:rPr>
          <w:t>Morgan, 2014</w:t>
        </w:r>
      </w:hyperlink>
      <w:r w:rsidR="00DC3996">
        <w:rPr>
          <w:noProof/>
        </w:rPr>
        <w:t xml:space="preserve">; </w:t>
      </w:r>
      <w:hyperlink w:anchor="_ENREF_33" w:tooltip="Javeline, 2013 #2560" w:history="1">
        <w:r w:rsidR="004B430F">
          <w:rPr>
            <w:noProof/>
          </w:rPr>
          <w:t>Javeline</w:t>
        </w:r>
        <w:r w:rsidR="004B430F" w:rsidRPr="00DC3996">
          <w:rPr>
            <w:i/>
            <w:noProof/>
          </w:rPr>
          <w:t xml:space="preserve"> et al.</w:t>
        </w:r>
        <w:r w:rsidR="004B430F">
          <w:rPr>
            <w:noProof/>
          </w:rPr>
          <w:t>, 2013</w:t>
        </w:r>
      </w:hyperlink>
      <w:r w:rsidR="00DC3996">
        <w:rPr>
          <w:noProof/>
        </w:rPr>
        <w:t>)</w:t>
      </w:r>
      <w:r w:rsidR="00DC3996">
        <w:fldChar w:fldCharType="end"/>
      </w:r>
      <w:r w:rsidR="00BF7CFC">
        <w:t xml:space="preserve">. </w:t>
      </w:r>
      <w:r w:rsidR="00642AD6">
        <w:t xml:space="preserve">While expert </w:t>
      </w:r>
      <w:r w:rsidR="005F7A39">
        <w:t xml:space="preserve">assessment </w:t>
      </w:r>
      <w:r w:rsidR="00642AD6">
        <w:t>cannot definitively answer questions of future system response, it complement</w:t>
      </w:r>
      <w:r w:rsidR="00EE236B">
        <w:t>s</w:t>
      </w:r>
      <w:r w:rsidR="00642AD6">
        <w:t xml:space="preserve"> modeling and empirical approaches </w:t>
      </w:r>
      <w:r w:rsidR="00023B07">
        <w:t>by allowing the synthesis of formal and informal system information</w:t>
      </w:r>
      <w:r>
        <w:t xml:space="preserve"> </w:t>
      </w:r>
      <w:r w:rsidR="00797D08">
        <w:t xml:space="preserve">and by identifying research priorities </w:t>
      </w:r>
      <w:r w:rsidR="001F31B1">
        <w:t>(Fig</w:t>
      </w:r>
      <w:r w:rsidR="001F31B1" w:rsidRPr="00B717B0">
        <w:rPr>
          <w:highlight w:val="yellow"/>
        </w:rPr>
        <w:t>. 1;</w:t>
      </w:r>
      <w:r w:rsidR="00DC3996">
        <w:fldChar w:fldCharType="begin">
          <w:fldData xml:space="preserve">PEVuZE5vdGU+PENpdGU+PEF1dGhvcj5Nb3JnYW48L0F1dGhvcj48WWVhcj4yMDE0PC9ZZWFyPjxS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</w:fldData>
        </w:fldChar>
      </w:r>
      <w:r w:rsidR="00324E37">
        <w:instrText xml:space="preserve"> ADDIN EN.CITE </w:instrText>
      </w:r>
      <w:r w:rsidR="00324E37">
        <w:fldChar w:fldCharType="begin">
          <w:fldData xml:space="preserve">PEVuZE5vdGU+PENpdGU+PEF1dGhvcj5Nb3JnYW48L0F1dGhvcj48WWVhcj4yMDE0PC9ZZWFyPjxS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</w:fldData>
        </w:fldChar>
      </w:r>
      <w:r w:rsidR="00324E37">
        <w:instrText xml:space="preserve"> ADDIN EN.CITE.DATA </w:instrText>
      </w:r>
      <w:r w:rsidR="00324E37">
        <w:fldChar w:fldCharType="end"/>
      </w:r>
      <w:r w:rsidR="00DC3996">
        <w:fldChar w:fldCharType="separate"/>
      </w:r>
      <w:r w:rsidR="00324E37">
        <w:rPr>
          <w:noProof/>
        </w:rPr>
        <w:t>(</w:t>
      </w:r>
      <w:hyperlink w:anchor="_ENREF_52" w:tooltip="Morgan, 2014 #2552" w:history="1">
        <w:r w:rsidR="004B430F">
          <w:rPr>
            <w:noProof/>
          </w:rPr>
          <w:t>Morgan, 2014</w:t>
        </w:r>
      </w:hyperlink>
      <w:r w:rsidR="00324E37">
        <w:rPr>
          <w:noProof/>
        </w:rPr>
        <w:t xml:space="preserve">; </w:t>
      </w:r>
      <w:hyperlink w:anchor="_ENREF_72" w:tooltip="Sutherland, 2013 #2579" w:history="1">
        <w:r w:rsidR="004B430F">
          <w:rPr>
            <w:noProof/>
          </w:rPr>
          <w:t>Sutherland</w:t>
        </w:r>
        <w:r w:rsidR="004B430F" w:rsidRPr="00324E37">
          <w:rPr>
            <w:i/>
            <w:noProof/>
          </w:rPr>
          <w:t xml:space="preserve"> et al.</w:t>
        </w:r>
        <w:r w:rsidR="004B430F">
          <w:rPr>
            <w:noProof/>
          </w:rPr>
          <w:t>, 2013</w:t>
        </w:r>
      </w:hyperlink>
      <w:r w:rsidR="00324E37">
        <w:rPr>
          <w:noProof/>
        </w:rPr>
        <w:t>)</w:t>
      </w:r>
      <w:r w:rsidR="00DC3996">
        <w:fldChar w:fldCharType="end"/>
      </w:r>
      <w:r w:rsidR="00EE236B">
        <w:t>.</w:t>
      </w:r>
      <w:r w:rsidR="00D416D8">
        <w:t xml:space="preserve"> The approach is similar to the concept of ensemble models where multiple estimates built on different assumptions and data provide a more robust estimate and measure of variance. </w:t>
      </w:r>
      <w:r w:rsidR="00023B07">
        <w:t xml:space="preserve">Because the experimental unit is an individual researcher, each data point represents an integration of quantitative knowledge from modeling, field, and laboratory studies as well as qualitative information based on professional opinion and personal experience with the system. </w:t>
      </w:r>
      <w:r w:rsidR="00D416D8">
        <w:t xml:space="preserve">Expert </w:t>
      </w:r>
      <w:r w:rsidR="005F7A39">
        <w:t>assessment</w:t>
      </w:r>
      <w:r w:rsidR="00D416D8">
        <w:t xml:space="preserve"> has been used in risk assessment and forecasting of </w:t>
      </w:r>
      <w:r w:rsidR="009F3E10">
        <w:t>natural disasters, human impacts on ecosystems, and tipping points in the climate system</w:t>
      </w:r>
      <w:r w:rsidR="00D73A39">
        <w:t xml:space="preserve"> </w:t>
      </w:r>
      <w:r w:rsidR="00DC3996">
        <w:fldChar w:fldCharType="begin">
          <w:fldData xml:space="preserve">PEVuZE5vdGU+PENpdGU+PEF1dGhvcj5Bc3BpbmFsbDwvQXV0aG9yPjxZZWFyPjIwMTA8L1llYXI+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yOTQtMjk1PC9wYWdlcz48dm9sdW1lPjQ2Mzwvdm9sdW1lPjxudW1iZXI+NzI3OTwv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</w:fldData>
        </w:fldChar>
      </w:r>
      <w:r w:rsidR="00DC3996">
        <w:instrText xml:space="preserve"> ADDIN EN.CITE </w:instrText>
      </w:r>
      <w:r w:rsidR="00DC3996">
        <w:fldChar w:fldCharType="begin">
          <w:fldData xml:space="preserve">PEVuZE5vdGU+PENpdGU+PEF1dGhvcj5Bc3BpbmFsbDwvQXV0aG9yPjxZZWFyPjIwMTA8L1llYXI+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yOTQtMjk1PC9wYWdlcz48dm9sdW1lPjQ2Mzwvdm9sdW1lPjxudW1iZXI+NzI3OTwv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</w:fldData>
        </w:fldChar>
      </w:r>
      <w:r w:rsidR="00DC3996">
        <w:instrText xml:space="preserve"> ADDIN EN.CITE.DATA </w:instrText>
      </w:r>
      <w:r w:rsidR="00DC3996">
        <w:fldChar w:fldCharType="end"/>
      </w:r>
      <w:r w:rsidR="00DC3996">
        <w:fldChar w:fldCharType="separate"/>
      </w:r>
      <w:r w:rsidR="00DC3996">
        <w:rPr>
          <w:noProof/>
        </w:rPr>
        <w:t>(</w:t>
      </w:r>
      <w:hyperlink w:anchor="_ENREF_5" w:tooltip="Aspinall, 2010 #856" w:history="1">
        <w:r w:rsidR="004B430F">
          <w:rPr>
            <w:noProof/>
          </w:rPr>
          <w:t>Aspinall, 2010</w:t>
        </w:r>
      </w:hyperlink>
      <w:r w:rsidR="00DC3996">
        <w:rPr>
          <w:noProof/>
        </w:rPr>
        <w:t xml:space="preserve">; </w:t>
      </w:r>
      <w:hyperlink w:anchor="_ENREF_24" w:tooltip="Halpern, 2008 #915" w:history="1">
        <w:r w:rsidR="004B430F">
          <w:rPr>
            <w:noProof/>
          </w:rPr>
          <w:t>Halpern</w:t>
        </w:r>
        <w:r w:rsidR="004B430F" w:rsidRPr="00DC3996">
          <w:rPr>
            <w:i/>
            <w:noProof/>
          </w:rPr>
          <w:t xml:space="preserve"> et al.</w:t>
        </w:r>
        <w:r w:rsidR="004B430F">
          <w:rPr>
            <w:noProof/>
          </w:rPr>
          <w:t>, 2008</w:t>
        </w:r>
      </w:hyperlink>
      <w:r w:rsidR="00DC3996">
        <w:rPr>
          <w:noProof/>
        </w:rPr>
        <w:t xml:space="preserve">; </w:t>
      </w:r>
      <w:hyperlink w:anchor="_ENREF_46" w:tooltip="Lenton, 2008 #848" w:history="1">
        <w:r w:rsidR="004B430F">
          <w:rPr>
            <w:noProof/>
          </w:rPr>
          <w:t>Lenton</w:t>
        </w:r>
        <w:r w:rsidR="004B430F" w:rsidRPr="00DC3996">
          <w:rPr>
            <w:i/>
            <w:noProof/>
          </w:rPr>
          <w:t xml:space="preserve"> et al.</w:t>
        </w:r>
        <w:r w:rsidR="004B430F">
          <w:rPr>
            <w:noProof/>
          </w:rPr>
          <w:t>, 2008</w:t>
        </w:r>
      </w:hyperlink>
      <w:r w:rsidR="00DC3996">
        <w:rPr>
          <w:noProof/>
        </w:rPr>
        <w:t>)</w:t>
      </w:r>
      <w:r w:rsidR="00DC3996">
        <w:fldChar w:fldCharType="end"/>
      </w:r>
      <w:hyperlink w:anchor="_ENREF_15" w:tooltip="Aspinall, 2010 #856" w:history="1"/>
      <w:r w:rsidR="00D416D8">
        <w:t xml:space="preserve">. </w:t>
      </w:r>
      <w:r w:rsidR="005D68C3">
        <w:t>In a data-limited environment such as the permafrost region,</w:t>
      </w:r>
      <w:r w:rsidR="009B69A6">
        <w:t xml:space="preserve"> expert </w:t>
      </w:r>
      <w:r w:rsidR="005F7A39">
        <w:t>assessment</w:t>
      </w:r>
      <w:r w:rsidR="00D31C68">
        <w:t xml:space="preserve"> allows formal consideration of a range of factors known to affect carbon balance but insufficiently quantified for inclusion in models. </w:t>
      </w:r>
      <w:r w:rsidR="0013059B">
        <w:t>For permafrost carbon balance, t</w:t>
      </w:r>
      <w:r w:rsidR="00D31C68">
        <w:t xml:space="preserve">hese factors include </w:t>
      </w:r>
      <w:r w:rsidR="00D31C68">
        <w:lastRenderedPageBreak/>
        <w:t xml:space="preserve">nutrient dynamics, non-linear shifts in vegetation community, human disturbance, land-water interactions, and the relationship of permafrost degradation with water balance. </w:t>
      </w:r>
    </w:p>
    <w:p w14:paraId="2620A476" w14:textId="0B2022BD" w:rsidR="00FD0A7C" w:rsidRDefault="003E570B" w:rsidP="00437A76">
      <w:pPr>
        <w:spacing w:line="480" w:lineRule="auto"/>
      </w:pPr>
      <w:r>
        <w:tab/>
      </w:r>
      <w:r w:rsidR="00642AD6">
        <w:t xml:space="preserve">Because precise empirical or model-based </w:t>
      </w:r>
      <w:r w:rsidR="005F777B">
        <w:t>assessments</w:t>
      </w:r>
      <w:r w:rsidR="00642AD6">
        <w:t xml:space="preserve"> of the critical factors driving permafrost-region carbon balance are unlikely in the near future</w:t>
      </w:r>
      <w:r w:rsidR="00D73A39">
        <w:t xml:space="preserve"> </w:t>
      </w:r>
      <w:r w:rsidR="00DC3996">
        <w:fldChar w:fldCharType="begin"/>
      </w:r>
      <w:r w:rsidR="00DC3996">
        <w:instrText xml:space="preserve"> ADDIN EN.CITE &lt;EndNote&gt;&lt;Cite&gt;&lt;Author&gt;Harden&lt;/Author&gt;&lt;Year&gt;2012&lt;/Year&gt;&lt;RecNum&gt;2486&lt;/RecNum&gt;&lt;DisplayText&gt;(Harden&lt;style face="italic"&gt; et al.&lt;/style&gt;, 2012)&lt;/DisplayText&gt;&lt;record&gt;&lt;rec-number&gt;2486&lt;/rec-number&gt;&lt;foreign-keys&gt;&lt;key app="EN" db-id="22xspzzv3x22tyex0tjpvds90vxwfs5srpsp"&gt;2486&lt;/key&gt;&lt;/foreign-keys&gt;&lt;ref-type name="Journal Article"&gt;17&lt;/ref-type&gt;&lt;contributors&gt;&lt;authors&gt;&lt;author&gt;Harden, Jennifer W.&lt;/author&gt;&lt;author&gt;Koven, Charles D.&lt;/author&gt;&lt;author&gt;Ping, Chien-Lu&lt;/author&gt;&lt;author&gt;Hugelius, Gustaf&lt;/author&gt;&lt;author&gt;David McGuire, A.&lt;/author&gt;&lt;author&gt;Camill, Phillip&lt;/author&gt;&lt;author&gt;Jorgenson, Torre&lt;/author&gt;&lt;author&gt;Kuhry, Peter&lt;/author&gt;&lt;author&gt;Michaelson, Gary J.&lt;/author&gt;&lt;author&gt;O&amp;apos;Donnell, Jonathan A.&lt;/author&gt;&lt;author&gt;Schuur, Edward A. G.&lt;/author&gt;&lt;author&gt;Tarnocai, Charles&lt;/author&gt;&lt;author&gt;Johnson, Kristopher&lt;/author&gt;&lt;author&gt;Grosse, Guido&lt;/author&gt;&lt;/authors&gt;&lt;/contributors&gt;&lt;titles&gt;&lt;title&gt;Field information links permafrost carbon to physical vulnerabilities of thawing&lt;/title&gt;&lt;secondary-title&gt;Geophysical Research Letters&lt;/secondary-title&gt;&lt;/titles&gt;&lt;periodical&gt;&lt;full-title&gt;Geophysical Research Letters&lt;/full-title&gt;&lt;/periodical&gt;&lt;pages&gt;L15704&lt;/pages&gt;&lt;volume&gt;39&lt;/volume&gt;&lt;number&gt;15&lt;/number&gt;&lt;keywords&gt;&lt;keyword&gt;Earth system model&lt;/keyword&gt;&lt;keyword&gt;carbon pools&lt;/keyword&gt;&lt;keyword&gt;deep carbon&lt;/keyword&gt;&lt;keyword&gt;nitrogen pools&lt;/keyword&gt;&lt;keyword&gt;permafrost&lt;/keyword&gt;&lt;keyword&gt;soil&lt;/keyword&gt;&lt;keyword&gt;0475 Permafrost, cryosphere, and high-latitude processes&lt;/keyword&gt;&lt;/keywords&gt;&lt;dates&gt;&lt;year&gt;2012&lt;/year&gt;&lt;/dates&gt;&lt;isbn&gt;1944-8007&lt;/isbn&gt;&lt;urls&gt;&lt;related-urls&gt;&lt;url&gt;http://dx.doi.org/10.1029/2012GL051958&lt;/url&gt;&lt;/related-urls&gt;&lt;/urls&gt;&lt;electronic-resource-num&gt;10.1029/2012GL051958&lt;/electronic-resource-num&gt;&lt;/record&gt;&lt;/Cite&gt;&lt;/EndNote&gt;</w:instrText>
      </w:r>
      <w:r w:rsidR="00DC3996">
        <w:fldChar w:fldCharType="separate"/>
      </w:r>
      <w:r w:rsidR="00DC3996">
        <w:rPr>
          <w:noProof/>
        </w:rPr>
        <w:t>(</w:t>
      </w:r>
      <w:hyperlink w:anchor="_ENREF_25" w:tooltip="Harden, 2012 #2486" w:history="1">
        <w:r w:rsidR="004B430F">
          <w:rPr>
            <w:noProof/>
          </w:rPr>
          <w:t>Harden</w:t>
        </w:r>
        <w:r w:rsidR="004B430F" w:rsidRPr="00DC3996">
          <w:rPr>
            <w:i/>
            <w:noProof/>
          </w:rPr>
          <w:t xml:space="preserve"> et al.</w:t>
        </w:r>
        <w:r w:rsidR="004B430F">
          <w:rPr>
            <w:noProof/>
          </w:rPr>
          <w:t>, 2012</w:t>
        </w:r>
      </w:hyperlink>
      <w:r w:rsidR="00DC3996">
        <w:rPr>
          <w:noProof/>
        </w:rPr>
        <w:t>)</w:t>
      </w:r>
      <w:r w:rsidR="00DC3996">
        <w:fldChar w:fldCharType="end"/>
      </w:r>
      <w:r w:rsidR="00642AD6">
        <w:t>, w</w:t>
      </w:r>
      <w:r w:rsidR="00785711">
        <w:t xml:space="preserve">e collected estimates of </w:t>
      </w:r>
      <w:r w:rsidR="0061550D">
        <w:t xml:space="preserve">the components of net ecosystem </w:t>
      </w:r>
      <w:r w:rsidR="00EE7309">
        <w:t>carbon</w:t>
      </w:r>
      <w:r w:rsidR="0061550D">
        <w:t xml:space="preserve"> balance</w:t>
      </w:r>
      <w:r w:rsidR="00785711">
        <w:t xml:space="preserve"> from </w:t>
      </w:r>
      <w:r w:rsidR="008D7F1F">
        <w:t xml:space="preserve">98 </w:t>
      </w:r>
      <w:r w:rsidR="007A3778">
        <w:t>permafrost-</w:t>
      </w:r>
      <w:r w:rsidR="00B568CF">
        <w:t xml:space="preserve">region </w:t>
      </w:r>
      <w:r w:rsidR="008D7F1F">
        <w:t>experts (</w:t>
      </w:r>
      <w:r w:rsidR="00797D08">
        <w:t>Table 1</w:t>
      </w:r>
      <w:r w:rsidR="008D7F1F">
        <w:t>).</w:t>
      </w:r>
      <w:r w:rsidR="00852D17">
        <w:t xml:space="preserve"> </w:t>
      </w:r>
      <w:r w:rsidR="009A4924">
        <w:t>We had two major goals:</w:t>
      </w:r>
      <w:r w:rsidR="008C39A8">
        <w:t xml:space="preserve"> </w:t>
      </w:r>
      <w:r w:rsidR="009A4924">
        <w:t>1. A</w:t>
      </w:r>
      <w:r w:rsidR="00664979">
        <w:t xml:space="preserve">ssess current </w:t>
      </w:r>
      <w:r w:rsidR="00745584">
        <w:t>understanding of</w:t>
      </w:r>
      <w:r w:rsidR="009E364F">
        <w:t xml:space="preserve"> the timing and magnitude of </w:t>
      </w:r>
      <w:r w:rsidR="00E728EF">
        <w:t xml:space="preserve">non-soil </w:t>
      </w:r>
      <w:r w:rsidR="00664979">
        <w:t xml:space="preserve">biomass accumulation, </w:t>
      </w:r>
      <w:r w:rsidR="00FF7B3B">
        <w:t xml:space="preserve">hydrologic </w:t>
      </w:r>
      <w:r w:rsidR="00EE7309">
        <w:t>organic carbon</w:t>
      </w:r>
      <w:r w:rsidR="00FF7B3B">
        <w:t xml:space="preserve"> flux</w:t>
      </w:r>
      <w:r w:rsidR="00664979">
        <w:t>, and wildfire</w:t>
      </w:r>
      <w:r w:rsidR="007A3778">
        <w:t xml:space="preserve"> </w:t>
      </w:r>
      <w:r w:rsidR="00EE7309">
        <w:t>carbon</w:t>
      </w:r>
      <w:r w:rsidR="00664979">
        <w:t xml:space="preserve"> emissions</w:t>
      </w:r>
      <w:r w:rsidR="009A4924">
        <w:t xml:space="preserve">, and 2. Identify major sources of uncertainty in high-latitude carbon balance to </w:t>
      </w:r>
      <w:r w:rsidR="00797D08">
        <w:t>inform</w:t>
      </w:r>
      <w:r w:rsidR="009A4924">
        <w:t xml:space="preserve"> future </w:t>
      </w:r>
      <w:r w:rsidR="00797D08">
        <w:t>research</w:t>
      </w:r>
      <w:r w:rsidR="00ED2BDB">
        <w:t>.</w:t>
      </w:r>
      <w:r w:rsidR="009867E3">
        <w:t xml:space="preserve"> </w:t>
      </w:r>
    </w:p>
    <w:p w14:paraId="45D8CB5D" w14:textId="73B1E85E" w:rsidR="000F0A52" w:rsidRPr="000F0A52" w:rsidRDefault="000F0A52" w:rsidP="00437A76">
      <w:pPr>
        <w:spacing w:line="480" w:lineRule="auto"/>
        <w:rPr>
          <w:b/>
        </w:rPr>
      </w:pPr>
      <w:r w:rsidRPr="000F0A52">
        <w:rPr>
          <w:b/>
        </w:rPr>
        <w:t>Methods</w:t>
      </w:r>
    </w:p>
    <w:p w14:paraId="7B1BF1CF" w14:textId="77777777" w:rsidR="00EB5EB4" w:rsidRPr="00474468" w:rsidRDefault="00EB5EB4" w:rsidP="00EB5EB4">
      <w:pPr>
        <w:spacing w:line="480" w:lineRule="auto"/>
        <w:rPr>
          <w:b/>
        </w:rPr>
      </w:pPr>
      <w:r>
        <w:rPr>
          <w:b/>
        </w:rPr>
        <w:t>Survey</w:t>
      </w:r>
      <w:r w:rsidRPr="00474468">
        <w:rPr>
          <w:b/>
        </w:rPr>
        <w:t xml:space="preserve"> </w:t>
      </w:r>
      <w:r>
        <w:rPr>
          <w:b/>
        </w:rPr>
        <w:t>development and design</w:t>
      </w:r>
    </w:p>
    <w:p w14:paraId="7A188848" w14:textId="52FDBCC4" w:rsidR="00EB5EB4" w:rsidRDefault="00EB5EB4" w:rsidP="00EB5EB4">
      <w:pPr>
        <w:spacing w:line="480" w:lineRule="auto"/>
        <w:ind w:firstLine="720"/>
      </w:pPr>
      <w:r>
        <w:t xml:space="preserve">In the fall of 2013 we administered three expert assessments to address knowledge gaps concerning the response of permafrost-region biomass, wildfire, and hydrologic carbon flux to climate change. Development of assessment methodology began in early 2009 as a part of the Dangerous Climate Change Assessment Project administered by the University of Oxford. We iteratively revised questions, response format, and background information based on four rounds of input from participants, including at the Vulnerability of Permafrost Carbon Research Coordination Network meeting in Seattle 2011 </w:t>
      </w:r>
      <w:r w:rsidR="00DC3996">
        <w:fldChar w:fldCharType="begin">
          <w:fldData xml:space="preserve">PEVuZE5vdGU+PENpdGU+PEF1dGhvcj5TY2h1dXI8L0F1dGhvcj48WWVhcj4yMDEzPC9ZZWFyPjxS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</w:fldData>
        </w:fldChar>
      </w:r>
      <w:r w:rsidR="00DC3996">
        <w:instrText xml:space="preserve"> ADDIN EN.CITE </w:instrText>
      </w:r>
      <w:r w:rsidR="00DC3996">
        <w:fldChar w:fldCharType="begin">
          <w:fldData xml:space="preserve">PEVuZE5vdGU+PENpdGU+PEF1dGhvcj5TY2h1dXI8L0F1dGhvcj48WWVhcj4yMDEzPC9ZZWFyPjxS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</w:fldData>
        </w:fldChar>
      </w:r>
      <w:r w:rsidR="00DC3996">
        <w:instrText xml:space="preserve"> ADDIN EN.CITE.DATA </w:instrText>
      </w:r>
      <w:r w:rsidR="00DC3996">
        <w:fldChar w:fldCharType="end"/>
      </w:r>
      <w:r w:rsidR="00DC3996">
        <w:fldChar w:fldCharType="separate"/>
      </w:r>
      <w:r w:rsidR="00DC3996">
        <w:rPr>
          <w:noProof/>
        </w:rPr>
        <w:t>(</w:t>
      </w:r>
      <w:hyperlink w:anchor="_ENREF_68" w:tooltip="Schuur, 2013 #1926" w:history="1">
        <w:r w:rsidR="004B430F">
          <w:rPr>
            <w:noProof/>
          </w:rPr>
          <w:t>Schuur</w:t>
        </w:r>
        <w:r w:rsidR="004B430F" w:rsidRPr="00DC3996">
          <w:rPr>
            <w:i/>
            <w:noProof/>
          </w:rPr>
          <w:t xml:space="preserve"> et al.</w:t>
        </w:r>
        <w:r w:rsidR="004B430F">
          <w:rPr>
            <w:noProof/>
          </w:rPr>
          <w:t>, 2013</w:t>
        </w:r>
      </w:hyperlink>
      <w:r w:rsidR="00DC3996">
        <w:rPr>
          <w:noProof/>
        </w:rPr>
        <w:t>)</w:t>
      </w:r>
      <w:r w:rsidR="00DC3996">
        <w:fldChar w:fldCharType="end"/>
      </w:r>
      <w:r>
        <w:t xml:space="preserve">. </w:t>
      </w:r>
      <w:r w:rsidR="00D72460">
        <w:t xml:space="preserve">To help </w:t>
      </w:r>
      <w:r w:rsidR="00344F40">
        <w:t>survey participants</w:t>
      </w:r>
      <w:r w:rsidR="00D72460">
        <w:t xml:space="preserve"> consider all of the evidence</w:t>
      </w:r>
      <w:r w:rsidR="00F535F3">
        <w:t xml:space="preserve"> available from field and modeling studies</w:t>
      </w:r>
      <w:r w:rsidR="00D72460">
        <w:t xml:space="preserve">, we distributed a system summary document for each questionnaire </w:t>
      </w:r>
      <w:r w:rsidR="0023405C">
        <w:t xml:space="preserve">including regional and pan-Arctic estimates of current carbon pools and fluxes, a brief treatment of historical trends, and a summary of model projections </w:t>
      </w:r>
      <w:r w:rsidR="00D72460">
        <w:t>where available (Table 2; Supplementary informa</w:t>
      </w:r>
      <w:r w:rsidR="00134141">
        <w:t>tion Questionnaires and System s</w:t>
      </w:r>
      <w:r w:rsidR="00D72460">
        <w:t>ummaries).</w:t>
      </w:r>
      <w:r>
        <w:t xml:space="preserve"> </w:t>
      </w:r>
    </w:p>
    <w:p w14:paraId="1A313C8D" w14:textId="1588EF04" w:rsidR="00EB5EB4" w:rsidRDefault="00D72460" w:rsidP="00EB5EB4">
      <w:pPr>
        <w:spacing w:line="480" w:lineRule="auto"/>
        <w:ind w:firstLine="720"/>
      </w:pPr>
      <w:r>
        <w:t xml:space="preserve">Participants were selected based on contribution to peer-reviewed literature or referrals from other experts and had experience in all major boreal and Arctic regions </w:t>
      </w:r>
      <w:r>
        <w:lastRenderedPageBreak/>
        <w:t xml:space="preserve">(Table 1). </w:t>
      </w:r>
      <w:r w:rsidR="00EB5EB4">
        <w:t xml:space="preserve">We identified potential participants by querying Thomas Reuters </w:t>
      </w:r>
      <w:r w:rsidR="00EB5EB4" w:rsidRPr="00C9018B">
        <w:t xml:space="preserve">Web of </w:t>
      </w:r>
      <w:r w:rsidR="00EB5EB4">
        <w:t>Science</w:t>
      </w:r>
      <w:r w:rsidR="00EB5EB4" w:rsidRPr="00C9018B">
        <w:t xml:space="preserve"> </w:t>
      </w:r>
      <w:r w:rsidR="00EB5EB4">
        <w:t>(</w:t>
      </w:r>
      <w:r w:rsidR="00EB5EB4" w:rsidRPr="006800B1">
        <w:t>webofknowledge.com</w:t>
      </w:r>
      <w:r w:rsidR="00EB5EB4">
        <w:t xml:space="preserve">) with applicable search terms (e.g. Arctic, boreal, biomass, dissolved organic carbon, fire, permafrost). To reach researchers with applicable expertise who were underrepresented in the literature, we supplemented the list with </w:t>
      </w:r>
      <w:r w:rsidR="00EB5EB4" w:rsidRPr="00C9018B">
        <w:t>personal referrals</w:t>
      </w:r>
      <w:r w:rsidR="00EB5EB4">
        <w:t xml:space="preserve"> from lead experts and all participants. In total 256 experts were invited to participate. We distributed the surveys and system summaries via email with a two-week deadline. After sending out three reminders and accepting responses for three months after initial invitation, we received 115 responses from 98 experts (38% response rate), with 15 experts participating in more than one survey (Supplementary information List of experts). Experts who provided estimates and input to this paper are coauthors</w:t>
      </w:r>
      <w:r w:rsidR="00EB5EB4">
        <w:rPr>
          <w:color w:val="000000"/>
        </w:rPr>
        <w:t>.</w:t>
      </w:r>
    </w:p>
    <w:p w14:paraId="757BE82E" w14:textId="2482C184" w:rsidR="00D72460" w:rsidRDefault="00D72460" w:rsidP="00D72460">
      <w:pPr>
        <w:spacing w:line="480" w:lineRule="auto"/>
        <w:ind w:firstLine="720"/>
      </w:pPr>
      <w:r>
        <w:t xml:space="preserve">Experts provided quantitative estimates of change in biomass, hydrologic flux, or wildfire for three time points (2040, 2100, and 2300), and four regional warming scenarios based on representative concentration pathway (RCP) scenarios from the IPCC Fifth Assessment Report </w:t>
      </w:r>
      <w:r w:rsidR="00DC3996">
        <w:fldChar w:fldCharType="begin"/>
      </w:r>
      <w:r w:rsidR="00DC3996">
        <w:instrText xml:space="preserve"> ADDIN EN.CITE &lt;EndNote&gt;&lt;Cite&gt;&lt;Author&gt;Moss&lt;/Author&gt;&lt;Year&gt;2010&lt;/Year&gt;&lt;RecNum&gt;2360&lt;/RecNum&gt;&lt;DisplayText&gt;(Moss&lt;style face="italic"&gt; et al.&lt;/style&gt;, 2010)&lt;/DisplayText&gt;&lt;record&gt;&lt;rec-number&gt;2360&lt;/rec-number&gt;&lt;foreign-keys&gt;&lt;key app="EN" db-id="22xspzzv3x22tyex0tjpvds90vxwfs5srpsp"&gt;2360&lt;/key&gt;&lt;/foreign-keys&gt;&lt;ref-type name="Journal Article"&gt;17&lt;/ref-type&gt;&lt;contributors&gt;&lt;authors&gt;&lt;author&gt;Moss, Richard H.&lt;/author&gt;&lt;author&gt;Edmonds, Jae A.&lt;/author&gt;&lt;author&gt;Hibbard, Kathy A.&lt;/author&gt;&lt;author&gt;Manning, Martin R.&lt;/author&gt;&lt;author&gt;Rose, Steven K.&lt;/author&gt;&lt;author&gt;van Vuuren, Detlef P.&lt;/author&gt;&lt;author&gt;Carter, Timothy R.&lt;/author&gt;&lt;author&gt;Emori, Seita&lt;/author&gt;&lt;author&gt;Kainuma, Mikiko&lt;/author&gt;&lt;author&gt;Kram, Tom&lt;/author&gt;&lt;author&gt;Meehl, Gerald A.&lt;/author&gt;&lt;author&gt;Mitchell, John F. B.&lt;/author&gt;&lt;author&gt;Nakicenovic, Nebojsa&lt;/author&gt;&lt;author&gt;Riahi, Keywan&lt;/author&gt;&lt;author&gt;Smith, Steven J.&lt;/author&gt;&lt;author&gt;Stouffer, Ronald J.&lt;/author&gt;&lt;author&gt;Thomson, Allison M.&lt;/author&gt;&lt;author&gt;Weyant, John P.&lt;/author&gt;&lt;author&gt;Wilbanks, Thomas J.&lt;/author&gt;&lt;/authors&gt;&lt;/contributors&gt;&lt;titles&gt;&lt;title&gt;The next generation of scenarios for climate change research and assessment&lt;/title&gt;&lt;secondary-title&gt;Nature&lt;/secondary-title&gt;&lt;/titles&gt;&lt;periodical&gt;&lt;full-title&gt;Nature&lt;/full-title&gt;&lt;abbr-1&gt;Nature&lt;/abbr-1&gt;&lt;/periodical&gt;&lt;pages&gt;747-756&lt;/pages&gt;&lt;volume&gt;463&lt;/volume&gt;&lt;number&gt;7282&lt;/number&gt;&lt;dates&gt;&lt;year&gt;2010&lt;/year&gt;&lt;pub-dates&gt;&lt;date&gt;02/11/print&lt;/date&gt;&lt;/pub-dates&gt;&lt;/dates&gt;&lt;publisher&gt;Macmillan Publishers Limited. All rights reserved&lt;/publisher&gt;&lt;isbn&gt;0028-0836&lt;/isbn&gt;&lt;work-type&gt;10.1038/nature08823&lt;/work-type&gt;&lt;urls&gt;&lt;related-urls&gt;&lt;url&gt;http://dx.doi.org/10.1038/nature08823&lt;/url&gt;&lt;/related-urls&gt;&lt;/urls&gt;&lt;electronic-resource-num&gt;http://www.nature.com/nature/journal/v463/n7282/suppinfo/nature08823_S1.html&lt;/electronic-resource-num&gt;&lt;/record&gt;&lt;/Cite&gt;&lt;/EndNote&gt;</w:instrText>
      </w:r>
      <w:r w:rsidR="00DC3996">
        <w:fldChar w:fldCharType="separate"/>
      </w:r>
      <w:r w:rsidR="00DC3996">
        <w:rPr>
          <w:noProof/>
        </w:rPr>
        <w:t>(</w:t>
      </w:r>
      <w:hyperlink w:anchor="_ENREF_53" w:tooltip="Moss, 2010 #2360" w:history="1">
        <w:r w:rsidR="004B430F">
          <w:rPr>
            <w:noProof/>
          </w:rPr>
          <w:t>Moss</w:t>
        </w:r>
        <w:r w:rsidR="004B430F" w:rsidRPr="00DC3996">
          <w:rPr>
            <w:i/>
            <w:noProof/>
          </w:rPr>
          <w:t xml:space="preserve"> et al.</w:t>
        </w:r>
        <w:r w:rsidR="004B430F">
          <w:rPr>
            <w:noProof/>
          </w:rPr>
          <w:t>, 2010</w:t>
        </w:r>
      </w:hyperlink>
      <w:r w:rsidR="00DC3996">
        <w:rPr>
          <w:noProof/>
        </w:rPr>
        <w:t>)</w:t>
      </w:r>
      <w:r w:rsidR="00DC3996">
        <w:fldChar w:fldCharType="end"/>
      </w:r>
      <w:r>
        <w:t xml:space="preserve">. Warming scenarios ranged from cessation of human emissions before 2100 (RCP2.6) to sustained human emissions (RCP8.5) and corresponded to permafrost-region mean annual warming of </w:t>
      </w:r>
      <w:r w:rsidR="00B717B0">
        <w:t>2 to 7.5°C by 2100</w:t>
      </w:r>
      <w:r>
        <w:t xml:space="preserve">. </w:t>
      </w:r>
      <w:r w:rsidR="00EB5EB4">
        <w:t xml:space="preserve">All surveys were driven by the same scenarios of high-latitude warming generated from RCP2.6, 4.5, 6.0, and 8.5 with the National Center for Atmospheric Research's Community Climate System Model 4 </w:t>
      </w:r>
      <w:r w:rsidR="00DC3996">
        <w:fldChar w:fldCharType="begin"/>
      </w:r>
      <w:r w:rsidR="00DC3996">
        <w:instrText xml:space="preserve"> ADDIN EN.CITE &lt;EndNote&gt;&lt;Cite&gt;&lt;Author&gt;Lawrence&lt;/Author&gt;&lt;Year&gt;2012&lt;/Year&gt;&lt;RecNum&gt;1729&lt;/RecNum&gt;&lt;DisplayText&gt;(Lawrence&lt;style face="italic"&gt; et al.&lt;/style&gt;, 2012)&lt;/DisplayText&gt;&lt;record&gt;&lt;rec-number&gt;1729&lt;/rec-number&gt;&lt;foreign-keys&gt;&lt;key app="EN" db-id="22xspzzv3x22tyex0tjpvds90vxwfs5srpsp"&gt;1729&lt;/key&gt;&lt;/foreign-keys&gt;&lt;ref-type name="Journal Article"&gt;17&lt;/ref-type&gt;&lt;contributors&gt;&lt;authors&gt;&lt;author&gt;Lawrence, D. M.&lt;/author&gt;&lt;author&gt;Slater, A. G.&lt;/author&gt;&lt;author&gt;Swenson, S. C.&lt;/author&gt;&lt;/authors&gt;&lt;/contributors&gt;&lt;titles&gt;&lt;title&gt;Simulation of Present-Day and Future Permafrost and Seasonally Frozen Ground Conditions in CCSM4&lt;/title&gt;&lt;secondary-title&gt;Journal of Climate&lt;/secondary-title&gt;&lt;/titles&gt;&lt;periodical&gt;&lt;full-title&gt;Journal of Climate&lt;/full-title&gt;&lt;/periodical&gt;&lt;pages&gt;2207-2225&lt;/pages&gt;&lt;volume&gt;25&lt;/volume&gt;&lt;number&gt;7&lt;/number&gt;&lt;dates&gt;&lt;year&gt;2012&lt;/year&gt;&lt;pub-dates&gt;&lt;date&gt;Apr&lt;/date&gt;&lt;/pub-dates&gt;&lt;/dates&gt;&lt;isbn&gt;0894-8755&lt;/isbn&gt;&lt;accession-num&gt;WOS:000302142800002&lt;/accession-num&gt;&lt;urls&gt;&lt;related-urls&gt;&lt;url&gt;&amp;lt;Go to ISI&amp;gt;://WOS:000302142800002&lt;/url&gt;&lt;/related-urls&gt;&lt;/urls&gt;&lt;electronic-resource-num&gt;10.1175/jcli-d-11-00334.1&lt;/electronic-resource-num&gt;&lt;/record&gt;&lt;/Cite&gt;&lt;/EndNote&gt;</w:instrText>
      </w:r>
      <w:r w:rsidR="00DC3996">
        <w:fldChar w:fldCharType="separate"/>
      </w:r>
      <w:r w:rsidR="00DC3996">
        <w:rPr>
          <w:noProof/>
        </w:rPr>
        <w:t>(</w:t>
      </w:r>
      <w:hyperlink w:anchor="_ENREF_45" w:tooltip="Lawrence, 2012 #1729" w:history="1">
        <w:r w:rsidR="004B430F">
          <w:rPr>
            <w:noProof/>
          </w:rPr>
          <w:t>Lawrence</w:t>
        </w:r>
        <w:r w:rsidR="004B430F" w:rsidRPr="00DC3996">
          <w:rPr>
            <w:i/>
            <w:noProof/>
          </w:rPr>
          <w:t xml:space="preserve"> et al.</w:t>
        </w:r>
        <w:r w:rsidR="004B430F">
          <w:rPr>
            <w:noProof/>
          </w:rPr>
          <w:t>, 2012</w:t>
        </w:r>
      </w:hyperlink>
      <w:r w:rsidR="00DC3996">
        <w:rPr>
          <w:noProof/>
        </w:rPr>
        <w:t>)</w:t>
      </w:r>
      <w:r w:rsidR="00DC3996">
        <w:fldChar w:fldCharType="end"/>
      </w:r>
      <w:r w:rsidR="00EB5EB4">
        <w:t>. For the purposes of this survey, warming was assumed to stabilize at 2100 levels for all scenarios so that responses through 2300 accounted for lags in ecosystem responses to climate drivers. While climate scenarios were defined by temperature, we asked experts to consider all accompanying direct climate effects (e.g. temperature, precipitation, and atmospheric CO</w:t>
      </w:r>
      <w:r w:rsidR="00EB5EB4" w:rsidRPr="003E2A69">
        <w:rPr>
          <w:vertAlign w:val="subscript"/>
        </w:rPr>
        <w:t>2</w:t>
      </w:r>
      <w:r w:rsidR="00EB5EB4" w:rsidRPr="003E2A69">
        <w:t>)</w:t>
      </w:r>
      <w:r w:rsidR="00EB5EB4">
        <w:t xml:space="preserve"> and indirect effects (e.g. vegetation shifts, permafrost degradation, invasive species, and disturbance). </w:t>
      </w:r>
      <w:r>
        <w:t xml:space="preserve">Experts were encouraged to consider all available formal and informal information when </w:t>
      </w:r>
      <w:r>
        <w:lastRenderedPageBreak/>
        <w:t>generating their estimates including published and unpublished modeled and empirical data as well as professional judgment. Participants listed the major sources of uncertainty in their estimates, self-rated their confidence and expertise for each question, described rationale for their estimates, and provided background information (Tables 1 and S1).</w:t>
      </w:r>
    </w:p>
    <w:p w14:paraId="2CB2241C" w14:textId="020AC28D" w:rsidR="00EB5EB4" w:rsidRDefault="00EB5EB4" w:rsidP="00EB5EB4">
      <w:pPr>
        <w:spacing w:line="480" w:lineRule="auto"/>
        <w:ind w:firstLine="720"/>
      </w:pPr>
      <w:r>
        <w:t>The biomass survey consisted of a single question asking for cumulative change in tundra and boreal non-soil biomass including above and belowground living biomass, standing deadwood, and litter. The wildfire survey asked for estimates of change in wildfire extent and CO</w:t>
      </w:r>
      <w:r w:rsidRPr="00C50A0F">
        <w:rPr>
          <w:vertAlign w:val="subscript"/>
        </w:rPr>
        <w:t>2</w:t>
      </w:r>
      <w:r>
        <w:t xml:space="preserve"> emissions for the boreal and tundra regions</w:t>
      </w:r>
      <w:r w:rsidRPr="00F8272F">
        <w:t xml:space="preserve"> </w:t>
      </w:r>
      <w:r>
        <w:t xml:space="preserve">to assess changes in both fire extent and severity. The hydrologic flux survey asked for estimates of </w:t>
      </w:r>
      <w:r w:rsidR="004C71EA">
        <w:t>dissolved and particulate organic carbon (</w:t>
      </w:r>
      <w:r>
        <w:t>DOC and POC</w:t>
      </w:r>
      <w:r w:rsidR="004C71EA">
        <w:t>, respectively)</w:t>
      </w:r>
      <w:r>
        <w:t xml:space="preserve"> delivery to freshwater ecosystems in the pan-Arctic watershed and delivery to the Arctic Ocean and surrounding seas via riverine flux and coastal erosion, allowing the calculation of losses during transport due to burial or miner</w:t>
      </w:r>
      <w:r w:rsidR="004C71EA">
        <w:t>alization. Dissolved inorganic carbon</w:t>
      </w:r>
      <w:r>
        <w:t xml:space="preserve"> fluxes were not included in this survey. </w:t>
      </w:r>
    </w:p>
    <w:p w14:paraId="49201D03" w14:textId="1F485792" w:rsidR="00EB5EB4" w:rsidRDefault="00EB5EB4" w:rsidP="00EB5EB4">
      <w:pPr>
        <w:spacing w:line="480" w:lineRule="auto"/>
        <w:ind w:firstLine="720"/>
      </w:pPr>
      <w:r>
        <w:t xml:space="preserve">The original questionnaires in 2009 asked for participants to estimate subjective 95% confidence intervals of the whole system response (e.g. total change in high-latitude biomass). Based on expert input during subsequent testing we disaggregated the system into different components to encourage detailed consideration of possibly competing dynamics </w:t>
      </w:r>
      <w:r w:rsidR="00DC3996">
        <w:fldChar w:fldCharType="begin"/>
      </w:r>
      <w:r w:rsidR="00DC3996">
        <w:instrText xml:space="preserve"> ADDIN EN.CITE &lt;EndNote&gt;&lt;Cite&gt;&lt;Author&gt;Morgan&lt;/Author&gt;&lt;Year&gt;2014&lt;/Year&gt;&lt;RecNum&gt;2552&lt;/RecNum&gt;&lt;DisplayText&gt;(Morgan, 2014)&lt;/DisplayText&gt;&lt;record&gt;&lt;rec-number&gt;2552&lt;/rec-number&gt;&lt;foreign-keys&gt;&lt;key app="EN" db-id="22xspzzv3x22tyex0tjpvds90vxwfs5srpsp"&gt;2552&lt;/key&gt;&lt;/foreign-keys&gt;&lt;ref-type name="Journal Article"&gt;17&lt;/ref-type&gt;&lt;contributors&gt;&lt;authors&gt;&lt;author&gt;Morgan, M. Granger&lt;/author&gt;&lt;/authors&gt;&lt;/contributors&gt;&lt;titles&gt;&lt;title&gt;Use (and abuse) of expert elicitation in support of decision making for public policy&lt;/title&gt;&lt;secondary-title&gt;Proceedings of the National Academy of Sciences&lt;/secondary-title&gt;&lt;/titles&gt;&lt;periodical&gt;&lt;full-title&gt;Proceedings of the National Academy of Sciences&lt;/full-title&gt;&lt;/periodical&gt;&lt;pages&gt;7176-7184&lt;/pages&gt;&lt;volume&gt;111&lt;/volume&gt;&lt;number&gt;20&lt;/number&gt;&lt;dates&gt;&lt;year&gt;2014&lt;/year&gt;&lt;pub-dates&gt;&lt;date&gt;May 20, 2014&lt;/date&gt;&lt;/pub-dates&gt;&lt;/dates&gt;&lt;urls&gt;&lt;related-urls&gt;&lt;url&gt;http://www.pnas.org/content/111/20/7176.abstract&lt;/url&gt;&lt;/related-urls&gt;&lt;/urls&gt;&lt;electronic-resource-num&gt;10.1073/pnas.1319946111&lt;/electronic-resource-num&gt;&lt;/record&gt;&lt;/Cite&gt;&lt;/EndNote&gt;</w:instrText>
      </w:r>
      <w:r w:rsidR="00DC3996">
        <w:fldChar w:fldCharType="separate"/>
      </w:r>
      <w:r w:rsidR="00DC3996">
        <w:rPr>
          <w:noProof/>
        </w:rPr>
        <w:t>(</w:t>
      </w:r>
      <w:hyperlink w:anchor="_ENREF_52" w:tooltip="Morgan, 2014 #2552" w:history="1">
        <w:r w:rsidR="004B430F">
          <w:rPr>
            <w:noProof/>
          </w:rPr>
          <w:t>Morgan, 2014</w:t>
        </w:r>
      </w:hyperlink>
      <w:r w:rsidR="00DC3996">
        <w:rPr>
          <w:noProof/>
        </w:rPr>
        <w:t>)</w:t>
      </w:r>
      <w:r w:rsidR="00DC3996">
        <w:fldChar w:fldCharType="end"/>
      </w:r>
      <w:r>
        <w:t xml:space="preserve"> </w:t>
      </w:r>
      <w:r w:rsidRPr="004E5EF5">
        <w:rPr>
          <w:highlight w:val="yellow"/>
        </w:rPr>
        <w:t>(e.g.</w:t>
      </w:r>
      <w:r w:rsidRPr="004F5F74">
        <w:t xml:space="preserve"> </w:t>
      </w:r>
      <w:r>
        <w:t xml:space="preserve">asking for separate estimates of boreal forest and Arctic tundra response). This resulted in a large response table for each question (72-102 quantitative estimates), which we found caused respondent fatigue and decreased the number of experts willing to participate. As a compromise, we asked respondents to provide a single best estimate and indicate confidence with a five-point scale (Table S1). While analysis of best estimates can return narrower uncertainty ranges than subjective probability distributions </w:t>
      </w:r>
      <w:r w:rsidR="00DC3996">
        <w:fldChar w:fldCharType="begin"/>
      </w:r>
      <w:r w:rsidR="00DC3996">
        <w:instrText xml:space="preserve"> ADDIN EN.CITE &lt;EndNote&gt;&lt;Cite&gt;&lt;Author&gt;Morgan&lt;/Author&gt;&lt;Year&gt;2014&lt;/Year&gt;&lt;RecNum&gt;2552&lt;/RecNum&gt;&lt;DisplayText&gt;(Morgan, 2014)&lt;/DisplayText&gt;&lt;record&gt;&lt;rec-number&gt;2552&lt;/rec-number&gt;&lt;foreign-keys&gt;&lt;key app="EN" db-id="22xspzzv3x22tyex0tjpvds90vxwfs5srpsp"&gt;2552&lt;/key&gt;&lt;/foreign-keys&gt;&lt;ref-type name="Journal Article"&gt;17&lt;/ref-type&gt;&lt;contributors&gt;&lt;authors&gt;&lt;author&gt;Morgan, M. Granger&lt;/author&gt;&lt;/authors&gt;&lt;/contributors&gt;&lt;titles&gt;&lt;title&gt;Use (and abuse) of expert elicitation in support of decision making for public policy&lt;/title&gt;&lt;secondary-title&gt;Proceedings of the National Academy of Sciences&lt;/secondary-title&gt;&lt;/titles&gt;&lt;periodical&gt;&lt;full-title&gt;Proceedings of the National Academy of Sciences&lt;/full-title&gt;&lt;/periodical&gt;&lt;pages&gt;7176-7184&lt;/pages&gt;&lt;volume&gt;111&lt;/volume&gt;&lt;number&gt;20&lt;/number&gt;&lt;dates&gt;&lt;year&gt;2014&lt;/year&gt;&lt;pub-dates&gt;&lt;date&gt;May 20, 2014&lt;/date&gt;&lt;/pub-dates&gt;&lt;/dates&gt;&lt;urls&gt;&lt;related-urls&gt;&lt;url&gt;http://www.pnas.org/content/111/20/7176.abstract&lt;/url&gt;&lt;/related-urls&gt;&lt;/urls&gt;&lt;electronic-resource-num&gt;10.1073/pnas.1319946111&lt;/electronic-resource-num&gt;&lt;/record&gt;&lt;/Cite&gt;&lt;/EndNote&gt;</w:instrText>
      </w:r>
      <w:r w:rsidR="00DC3996">
        <w:fldChar w:fldCharType="separate"/>
      </w:r>
      <w:r w:rsidR="00DC3996">
        <w:rPr>
          <w:noProof/>
        </w:rPr>
        <w:t>(</w:t>
      </w:r>
      <w:hyperlink w:anchor="_ENREF_52" w:tooltip="Morgan, 2014 #2552" w:history="1">
        <w:r w:rsidR="004B430F">
          <w:rPr>
            <w:noProof/>
          </w:rPr>
          <w:t>Morgan, 2014</w:t>
        </w:r>
      </w:hyperlink>
      <w:r w:rsidR="00DC3996">
        <w:rPr>
          <w:noProof/>
        </w:rPr>
        <w:t>)</w:t>
      </w:r>
      <w:r w:rsidR="00DC3996">
        <w:fldChar w:fldCharType="end"/>
      </w:r>
      <w:r>
        <w:t xml:space="preserve">, we believe this tradeoff resulted in broader </w:t>
      </w:r>
      <w:r w:rsidR="00F535F3">
        <w:lastRenderedPageBreak/>
        <w:t>expert participation, better re</w:t>
      </w:r>
      <w:r>
        <w:t xml:space="preserve">presenting diversity of opinion </w:t>
      </w:r>
      <w:r w:rsidR="00E34EAF">
        <w:t xml:space="preserve">across disciplines </w:t>
      </w:r>
      <w:r>
        <w:t>and compensating for possible underestimation of variability and uncertainty.</w:t>
      </w:r>
    </w:p>
    <w:p w14:paraId="7005E9EF" w14:textId="77777777" w:rsidR="00EB5EB4" w:rsidRPr="00C50A0F" w:rsidRDefault="00EB5EB4" w:rsidP="00EB5EB4">
      <w:pPr>
        <w:spacing w:line="480" w:lineRule="auto"/>
        <w:rPr>
          <w:b/>
        </w:rPr>
      </w:pPr>
      <w:r>
        <w:rPr>
          <w:b/>
        </w:rPr>
        <w:t>Analysis and calculations</w:t>
      </w:r>
    </w:p>
    <w:p w14:paraId="5F5CAB9F" w14:textId="4C4D525A" w:rsidR="00EB5EB4" w:rsidRDefault="008A43C2" w:rsidP="005143D2">
      <w:pPr>
        <w:spacing w:line="480" w:lineRule="auto"/>
        <w:ind w:firstLine="720"/>
      </w:pPr>
      <w:r>
        <w:t>We calculated basic summary statistics</w:t>
      </w:r>
      <w:r w:rsidR="008B7050">
        <w:t>, using median values to estimate cente</w:t>
      </w:r>
      <w:r w:rsidR="007A35A1">
        <w:t>r and interquartile ranges</w:t>
      </w:r>
      <w:r w:rsidR="008B7050">
        <w:t xml:space="preserve"> </w:t>
      </w:r>
      <w:r w:rsidR="00620B83">
        <w:t xml:space="preserve">(IQR) </w:t>
      </w:r>
      <w:r w:rsidR="008B7050">
        <w:t xml:space="preserve">to estimate spread. </w:t>
      </w:r>
      <w:r w:rsidR="00EB5EB4">
        <w:t xml:space="preserve">To calculate the portion of permafrost carbon release offset by biomass accumulation, we </w:t>
      </w:r>
      <w:r w:rsidR="004C71EA">
        <w:t xml:space="preserve">combined estimates from this study with </w:t>
      </w:r>
      <w:r w:rsidR="00EB5EB4">
        <w:t xml:space="preserve">reanalyzed data from Schuur </w:t>
      </w:r>
      <w:r w:rsidR="00EB5EB4" w:rsidRPr="004C71EA">
        <w:rPr>
          <w:i/>
        </w:rPr>
        <w:t>et al.</w:t>
      </w:r>
      <w:r w:rsidR="004C71EA">
        <w:t xml:space="preserve"> (2013)</w:t>
      </w:r>
      <w:r w:rsidR="00EB5EB4">
        <w:t xml:space="preserve">. The low </w:t>
      </w:r>
      <w:r w:rsidR="008B7050">
        <w:t>IQR</w:t>
      </w:r>
      <w:r w:rsidR="004C71EA">
        <w:t xml:space="preserve"> for </w:t>
      </w:r>
      <w:r w:rsidR="008B7050">
        <w:t xml:space="preserve">carbon release </w:t>
      </w:r>
      <w:r w:rsidR="004C71EA">
        <w:t>offset</w:t>
      </w:r>
      <w:r w:rsidR="008B7050">
        <w:t xml:space="preserve"> by biomass growth</w:t>
      </w:r>
      <w:r w:rsidR="00EB5EB4">
        <w:t xml:space="preserve"> was calculated by dividing the low IQR of uptake by the </w:t>
      </w:r>
      <w:r w:rsidR="004C71EA">
        <w:t>upper</w:t>
      </w:r>
      <w:r w:rsidR="00EB5EB4">
        <w:t xml:space="preserve"> IQR of carbon release and conversely for the high IQR. </w:t>
      </w:r>
      <w:r w:rsidR="00EB5EB4" w:rsidRPr="001C27AB">
        <w:t>All analyses were performed in R 3.0.2</w:t>
      </w:r>
      <w:r w:rsidR="00EB5EB4">
        <w:t xml:space="preserve">. The complete dataset of quantitative estimates and comments from survey participants stripped of personal identifiers is available at </w:t>
      </w:r>
      <w:hyperlink r:id="rId8" w:history="1">
        <w:r w:rsidR="005143D2" w:rsidRPr="00711A9A">
          <w:rPr>
            <w:rStyle w:val="Lienhypertexte"/>
          </w:rPr>
          <w:t>www.aoncadis.org/dataset/Permafrost_carbon_balance_survey.html</w:t>
        </w:r>
      </w:hyperlink>
      <w:r w:rsidR="00EB5EB4">
        <w:t>.</w:t>
      </w:r>
      <w:r w:rsidR="005143D2">
        <w:t xml:space="preserve"> </w:t>
      </w:r>
    </w:p>
    <w:p w14:paraId="71B04EF2" w14:textId="2EC6C921" w:rsidR="00EB5EB4" w:rsidRPr="008130C4" w:rsidRDefault="008130C4" w:rsidP="008130C4">
      <w:pPr>
        <w:spacing w:line="480" w:lineRule="auto"/>
        <w:rPr>
          <w:b/>
        </w:rPr>
      </w:pPr>
      <w:r w:rsidRPr="008130C4">
        <w:rPr>
          <w:b/>
        </w:rPr>
        <w:t>Results</w:t>
      </w:r>
    </w:p>
    <w:p w14:paraId="17954474" w14:textId="7D4E3488" w:rsidR="005D4355" w:rsidRDefault="00FF7B3B" w:rsidP="005D4355">
      <w:pPr>
        <w:spacing w:line="480" w:lineRule="auto"/>
      </w:pPr>
      <w:r>
        <w:rPr>
          <w:b/>
        </w:rPr>
        <w:t>Carbon p</w:t>
      </w:r>
      <w:r w:rsidR="00A1369E">
        <w:rPr>
          <w:b/>
        </w:rPr>
        <w:t>ools and fluxes</w:t>
      </w:r>
    </w:p>
    <w:p w14:paraId="1CD77FF2" w14:textId="4874036E" w:rsidR="007356A5" w:rsidRDefault="009C3552" w:rsidP="00472106">
      <w:pPr>
        <w:spacing w:line="480" w:lineRule="auto"/>
        <w:ind w:firstLine="720"/>
      </w:pPr>
      <w:r>
        <w:t xml:space="preserve">Expert estimates </w:t>
      </w:r>
      <w:r w:rsidR="0032286D">
        <w:t xml:space="preserve">revealed </w:t>
      </w:r>
      <w:r w:rsidR="002F6758">
        <w:t>diverging views</w:t>
      </w:r>
      <w:r w:rsidR="0032286D">
        <w:t xml:space="preserve"> on</w:t>
      </w:r>
      <w:r>
        <w:t xml:space="preserve"> the response of boreal biomass </w:t>
      </w:r>
      <w:r w:rsidR="007356A5">
        <w:t>to warming</w:t>
      </w:r>
      <w:r>
        <w:t xml:space="preserve">, with </w:t>
      </w:r>
      <w:r w:rsidR="00315248">
        <w:t>over a third</w:t>
      </w:r>
      <w:r>
        <w:t xml:space="preserve"> of </w:t>
      </w:r>
      <w:r w:rsidR="002F6758">
        <w:t xml:space="preserve">estimates </w:t>
      </w:r>
      <w:r>
        <w:t>predicting a decrease or no change in boreal biomass across scenarios and time periods</w:t>
      </w:r>
      <w:r w:rsidR="001F31B1">
        <w:t xml:space="preserve"> (Fig. 2</w:t>
      </w:r>
      <w:r w:rsidR="0032286D">
        <w:t>)</w:t>
      </w:r>
      <w:r>
        <w:t xml:space="preserve">. </w:t>
      </w:r>
      <w:r w:rsidR="003D2789">
        <w:t>While m</w:t>
      </w:r>
      <w:r w:rsidR="00C91EDC">
        <w:t xml:space="preserve">edian </w:t>
      </w:r>
      <w:r w:rsidR="00360C09">
        <w:t xml:space="preserve">change in </w:t>
      </w:r>
      <w:r w:rsidR="001A6DA0">
        <w:t xml:space="preserve">boreal </w:t>
      </w:r>
      <w:r w:rsidR="00360C09">
        <w:t xml:space="preserve">biomass was </w:t>
      </w:r>
      <w:r w:rsidR="00C91EDC">
        <w:t>similar across warming scenarios</w:t>
      </w:r>
      <w:r w:rsidR="003D2789">
        <w:t xml:space="preserve"> </w:t>
      </w:r>
      <w:r w:rsidR="00211A31">
        <w:t>for</w:t>
      </w:r>
      <w:r w:rsidR="007076F4">
        <w:t xml:space="preserve"> each time step </w:t>
      </w:r>
      <w:r w:rsidR="003D2789">
        <w:t>(3, 9, and 11% increases by 2040, 2100, and 2300</w:t>
      </w:r>
      <w:r w:rsidR="002F6758">
        <w:t>,</w:t>
      </w:r>
      <w:r w:rsidR="003D2789">
        <w:t xml:space="preserve"> respectively</w:t>
      </w:r>
      <w:r w:rsidR="00A43A79">
        <w:t>;</w:t>
      </w:r>
      <w:r w:rsidR="00DC2DEC">
        <w:t xml:space="preserve"> Fig</w:t>
      </w:r>
      <w:r w:rsidR="00210BD7">
        <w:t>s</w:t>
      </w:r>
      <w:r w:rsidR="00DC2DEC">
        <w:t>.</w:t>
      </w:r>
      <w:r w:rsidR="00A43A79">
        <w:t xml:space="preserve"> </w:t>
      </w:r>
      <w:r w:rsidR="001F31B1">
        <w:t>2</w:t>
      </w:r>
      <w:r w:rsidR="00210BD7">
        <w:t xml:space="preserve"> and </w:t>
      </w:r>
      <w:r w:rsidR="00A43A79">
        <w:t>S</w:t>
      </w:r>
      <w:r w:rsidR="00DC2DEC">
        <w:t>1</w:t>
      </w:r>
      <w:r w:rsidR="003D2789">
        <w:t xml:space="preserve">), </w:t>
      </w:r>
      <w:r w:rsidR="00965578">
        <w:t>variability was much higher</w:t>
      </w:r>
      <w:r w:rsidR="007076F4">
        <w:t xml:space="preserve"> </w:t>
      </w:r>
      <w:r w:rsidR="001A6DA0">
        <w:t>for</w:t>
      </w:r>
      <w:r w:rsidR="003D2789">
        <w:t xml:space="preserve"> warmer scenarios</w:t>
      </w:r>
      <w:r w:rsidR="00965578">
        <w:t>. Consequently,</w:t>
      </w:r>
      <w:r w:rsidR="007076F4">
        <w:t xml:space="preserve"> </w:t>
      </w:r>
      <w:r w:rsidR="00965578">
        <w:t>all of the interquartile ranges of change in boreal biomass for RCP6.0 and RCP8.5 included zero</w:t>
      </w:r>
      <w:r w:rsidR="007076F4">
        <w:t xml:space="preserve">. </w:t>
      </w:r>
      <w:r w:rsidR="003025C7">
        <w:t>Experts</w:t>
      </w:r>
      <w:r w:rsidR="0050241E">
        <w:t xml:space="preserve"> projecting a decrease in boreal biomass attributed their estimates</w:t>
      </w:r>
      <w:r w:rsidR="006F43AD">
        <w:t xml:space="preserve"> primarily to water-stress and disturbance such as fire and permafrost degradation. </w:t>
      </w:r>
      <w:r w:rsidR="005F7895">
        <w:t>In contrast, t</w:t>
      </w:r>
      <w:r w:rsidR="00993FB5">
        <w:t xml:space="preserve">here was </w:t>
      </w:r>
      <w:r w:rsidR="00B61B8B">
        <w:t>general agreement</w:t>
      </w:r>
      <w:r w:rsidR="005F7895">
        <w:t xml:space="preserve"> </w:t>
      </w:r>
      <w:r w:rsidR="00993FB5">
        <w:t>th</w:t>
      </w:r>
      <w:r w:rsidR="00FE36D7">
        <w:t>at tundra biomass would respond positively to warming</w:t>
      </w:r>
      <w:r>
        <w:t xml:space="preserve">, with </w:t>
      </w:r>
      <w:r w:rsidR="002A65BC">
        <w:t>end-</w:t>
      </w:r>
      <w:r w:rsidR="00711093">
        <w:t>of</w:t>
      </w:r>
      <w:r w:rsidR="002A65BC">
        <w:t>-</w:t>
      </w:r>
      <w:r w:rsidR="00711093">
        <w:t xml:space="preserve">century </w:t>
      </w:r>
      <w:r w:rsidR="007356A5">
        <w:t xml:space="preserve">increases of </w:t>
      </w:r>
      <w:r w:rsidR="009C2D79">
        <w:t>6 to 30</w:t>
      </w:r>
      <w:r>
        <w:t>% proj</w:t>
      </w:r>
      <w:r w:rsidR="00EA2DC6">
        <w:t>ected for RCP</w:t>
      </w:r>
      <w:r w:rsidR="00472106">
        <w:t>2.6</w:t>
      </w:r>
      <w:r w:rsidR="00334794">
        <w:t xml:space="preserve"> </w:t>
      </w:r>
      <w:r w:rsidR="00FE36D7">
        <w:t xml:space="preserve">and </w:t>
      </w:r>
      <w:r w:rsidR="009C2D79">
        <w:t>10</w:t>
      </w:r>
      <w:r w:rsidR="00CF3BF5">
        <w:t xml:space="preserve"> to </w:t>
      </w:r>
      <w:r w:rsidR="00FE36D7">
        <w:t xml:space="preserve">90% for </w:t>
      </w:r>
      <w:r w:rsidR="00EA2DC6">
        <w:t>RCP</w:t>
      </w:r>
      <w:r>
        <w:t>8.5</w:t>
      </w:r>
      <w:r w:rsidR="00E54387">
        <w:t xml:space="preserve">. </w:t>
      </w:r>
      <w:r w:rsidR="00CF3BF5">
        <w:t>Because of these</w:t>
      </w:r>
      <w:r w:rsidR="00B24999">
        <w:t xml:space="preserve"> contrasting responses</w:t>
      </w:r>
      <w:r w:rsidR="007076F4">
        <w:t xml:space="preserve"> </w:t>
      </w:r>
      <w:r w:rsidR="00B24999">
        <w:t xml:space="preserve">to </w:t>
      </w:r>
      <w:r w:rsidR="00B24999">
        <w:lastRenderedPageBreak/>
        <w:t>increased warming</w:t>
      </w:r>
      <w:r w:rsidR="00862B09">
        <w:t xml:space="preserve">, </w:t>
      </w:r>
      <w:r w:rsidR="00421707">
        <w:t>tundra accounted</w:t>
      </w:r>
      <w:r w:rsidR="00B55D38">
        <w:t xml:space="preserve"> for </w:t>
      </w:r>
      <w:r w:rsidR="009C2D79">
        <w:t xml:space="preserve">40% </w:t>
      </w:r>
      <w:r w:rsidR="00B55D38">
        <w:t xml:space="preserve">of total biomass gain </w:t>
      </w:r>
      <w:r w:rsidR="007356A5">
        <w:t>by 2</w:t>
      </w:r>
      <w:r w:rsidR="009C2D79">
        <w:t>3</w:t>
      </w:r>
      <w:r w:rsidR="00B568CF">
        <w:t>00 for RCP</w:t>
      </w:r>
      <w:r w:rsidR="00B55D38">
        <w:t>8.5</w:t>
      </w:r>
      <w:r w:rsidR="007356A5">
        <w:t xml:space="preserve">, </w:t>
      </w:r>
      <w:r w:rsidR="00985656">
        <w:t>though it currently</w:t>
      </w:r>
      <w:r w:rsidR="007356A5">
        <w:t xml:space="preserve"> </w:t>
      </w:r>
      <w:r w:rsidR="00421707">
        <w:t xml:space="preserve">constitutes </w:t>
      </w:r>
      <w:r w:rsidR="007356A5">
        <w:t>less than 10% of total pe</w:t>
      </w:r>
      <w:r w:rsidR="00977829">
        <w:t xml:space="preserve">rmafrost region biomass </w:t>
      </w:r>
      <w:r w:rsidR="00210BD7">
        <w:t>(</w:t>
      </w:r>
      <w:r w:rsidR="001F31B1">
        <w:t>based on median values in Fig. 2</w:t>
      </w:r>
      <w:r w:rsidR="00210BD7">
        <w:t>;</w:t>
      </w:r>
      <w:r w:rsidR="00B314E0">
        <w:t xml:space="preserve"> </w:t>
      </w:r>
      <w:r w:rsidR="001F31B1">
        <w:t>Fig. 3</w:t>
      </w:r>
      <w:r w:rsidR="00965578">
        <w:t xml:space="preserve">a; </w:t>
      </w:r>
      <w:r w:rsidR="00977829">
        <w:t>Table 2</w:t>
      </w:r>
      <w:r w:rsidR="007356A5">
        <w:t xml:space="preserve">). </w:t>
      </w:r>
      <w:r w:rsidR="00360C09">
        <w:t xml:space="preserve">Estimates of boreal biomass were generally symmetrically distributed while tundra biomass estimates </w:t>
      </w:r>
      <w:r w:rsidR="002A65BC">
        <w:t>were right-</w:t>
      </w:r>
      <w:r w:rsidR="00363E6B">
        <w:t>skewed</w:t>
      </w:r>
      <w:r w:rsidR="005E363B">
        <w:t xml:space="preserve">, </w:t>
      </w:r>
      <w:r w:rsidR="00801A1C">
        <w:t xml:space="preserve">and most </w:t>
      </w:r>
      <w:r w:rsidR="000C7038">
        <w:t>datasets</w:t>
      </w:r>
      <w:r w:rsidR="00801A1C">
        <w:t xml:space="preserve"> had</w:t>
      </w:r>
      <w:r w:rsidR="005E363B">
        <w:t xml:space="preserve"> </w:t>
      </w:r>
      <w:r w:rsidR="00801A1C">
        <w:t xml:space="preserve">1 to 4 </w:t>
      </w:r>
      <w:r w:rsidR="005E363B">
        <w:t xml:space="preserve">estimates beyond 1.5 times the interquartile range </w:t>
      </w:r>
      <w:r w:rsidR="00A43A79">
        <w:t>(</w:t>
      </w:r>
      <w:r w:rsidR="00152840">
        <w:t xml:space="preserve">Fig. </w:t>
      </w:r>
      <w:r w:rsidR="00A43A79">
        <w:t>S</w:t>
      </w:r>
      <w:r w:rsidR="00152840">
        <w:t>2)</w:t>
      </w:r>
      <w:r w:rsidR="00360C09">
        <w:t>.</w:t>
      </w:r>
      <w:r w:rsidR="005B545D">
        <w:t xml:space="preserve"> Self-rated confidence was higher for tundra than for boreal forest, but </w:t>
      </w:r>
      <w:r w:rsidR="00954444">
        <w:t>was below 3</w:t>
      </w:r>
      <w:r w:rsidR="00CE55AB">
        <w:t xml:space="preserve"> (moderately confident)</w:t>
      </w:r>
      <w:r w:rsidR="00A43A79">
        <w:t xml:space="preserve"> in both cases (</w:t>
      </w:r>
      <w:r w:rsidR="00954444">
        <w:t xml:space="preserve">Table </w:t>
      </w:r>
      <w:r w:rsidR="00A43A79">
        <w:t>S</w:t>
      </w:r>
      <w:r w:rsidR="00954444">
        <w:t xml:space="preserve">1), highlighting considerable uncertainty </w:t>
      </w:r>
      <w:r w:rsidR="002124DE">
        <w:t xml:space="preserve">of individual estimates </w:t>
      </w:r>
      <w:r w:rsidR="00954444">
        <w:t xml:space="preserve">in addition to variability </w:t>
      </w:r>
      <w:r w:rsidR="00A037FE">
        <w:t>among</w:t>
      </w:r>
      <w:r w:rsidR="00954444">
        <w:t xml:space="preserve"> respondents.</w:t>
      </w:r>
    </w:p>
    <w:p w14:paraId="397480E8" w14:textId="5F0DF3E0" w:rsidR="006A60FE" w:rsidRDefault="006A60FE" w:rsidP="00472106">
      <w:pPr>
        <w:spacing w:line="480" w:lineRule="auto"/>
        <w:ind w:firstLine="720"/>
      </w:pPr>
      <w:r>
        <w:t xml:space="preserve">Experts projected major shifts in both fire and hydrologic </w:t>
      </w:r>
      <w:r w:rsidR="00F904B6">
        <w:t>carbon</w:t>
      </w:r>
      <w:r>
        <w:t xml:space="preserve"> regimes, with </w:t>
      </w:r>
      <w:r w:rsidR="00E728EF">
        <w:t>up to</w:t>
      </w:r>
      <w:r>
        <w:t xml:space="preserve"> a </w:t>
      </w:r>
      <w:r w:rsidR="00367F60">
        <w:t>75% increase</w:t>
      </w:r>
      <w:r w:rsidR="00663000">
        <w:t xml:space="preserve"> of</w:t>
      </w:r>
      <w:r>
        <w:t xml:space="preserve"> </w:t>
      </w:r>
      <w:r w:rsidR="00DD3915">
        <w:t>riverine</w:t>
      </w:r>
      <w:r>
        <w:t xml:space="preserve"> </w:t>
      </w:r>
      <w:r w:rsidR="003E17D2">
        <w:t>organic carbon</w:t>
      </w:r>
      <w:r>
        <w:t xml:space="preserve"> </w:t>
      </w:r>
      <w:r w:rsidR="00367F60">
        <w:t xml:space="preserve">flux </w:t>
      </w:r>
      <w:r w:rsidR="00DD3915">
        <w:t xml:space="preserve">to the ocean </w:t>
      </w:r>
      <w:r>
        <w:t xml:space="preserve">and a </w:t>
      </w:r>
      <w:r w:rsidR="00982D89">
        <w:t>four</w:t>
      </w:r>
      <w:r>
        <w:t>-fold increase in fire emis</w:t>
      </w:r>
      <w:r w:rsidR="001F31B1">
        <w:t xml:space="preserve">sions by 2100 for RCP8.5 </w:t>
      </w:r>
      <w:r w:rsidR="00620B83">
        <w:t xml:space="preserve">based on interquartile ranges </w:t>
      </w:r>
      <w:r w:rsidR="001F31B1">
        <w:t>(Fig. 2</w:t>
      </w:r>
      <w:r w:rsidR="00B314E0">
        <w:t xml:space="preserve"> and S1</w:t>
      </w:r>
      <w:r>
        <w:t xml:space="preserve">). </w:t>
      </w:r>
      <w:r w:rsidR="0008465F">
        <w:t xml:space="preserve">Fire and hydrologic </w:t>
      </w:r>
      <w:r w:rsidR="00F904B6">
        <w:t>carbon</w:t>
      </w:r>
      <w:r w:rsidR="0008465F">
        <w:t xml:space="preserve"> release</w:t>
      </w:r>
      <w:r w:rsidR="00001549">
        <w:t xml:space="preserve"> </w:t>
      </w:r>
      <w:r w:rsidR="00DF6B07">
        <w:t xml:space="preserve">estimates </w:t>
      </w:r>
      <w:r w:rsidR="0008465F">
        <w:t>peaked</w:t>
      </w:r>
      <w:r>
        <w:t xml:space="preserve"> </w:t>
      </w:r>
      <w:r w:rsidR="0008465F">
        <w:t>at</w:t>
      </w:r>
      <w:r>
        <w:t xml:space="preserve"> 2100</w:t>
      </w:r>
      <w:r w:rsidR="0008465F">
        <w:t>,</w:t>
      </w:r>
      <w:r>
        <w:t xml:space="preserve"> followed by a 10</w:t>
      </w:r>
      <w:r w:rsidR="00CE55AB">
        <w:t xml:space="preserve"> to </w:t>
      </w:r>
      <w:r>
        <w:t xml:space="preserve">40% decrease through 2300. </w:t>
      </w:r>
      <w:r w:rsidR="00001549">
        <w:t>In contrast to biomass, t</w:t>
      </w:r>
      <w:r>
        <w:t>he response of both fire</w:t>
      </w:r>
      <w:r w:rsidR="00985656">
        <w:t>-driven</w:t>
      </w:r>
      <w:r>
        <w:t xml:space="preserve"> and hydrologic </w:t>
      </w:r>
      <w:r w:rsidR="00492D47">
        <w:t>carbon</w:t>
      </w:r>
      <w:r>
        <w:t xml:space="preserve"> flux varied strongly by warming scenario</w:t>
      </w:r>
      <w:r w:rsidR="00001549">
        <w:t>,</w:t>
      </w:r>
      <w:r w:rsidR="00EA2DC6">
        <w:t xml:space="preserve"> with RCP</w:t>
      </w:r>
      <w:r w:rsidR="0008465F">
        <w:t>8.5</w:t>
      </w:r>
      <w:r>
        <w:t xml:space="preserve"> resulting in </w:t>
      </w:r>
      <w:r w:rsidR="0008465F">
        <w:t>2</w:t>
      </w:r>
      <w:r w:rsidR="00982D89">
        <w:t xml:space="preserve"> to 6</w:t>
      </w:r>
      <w:r w:rsidR="0008465F">
        <w:t xml:space="preserve"> times more</w:t>
      </w:r>
      <w:r w:rsidR="00EA2DC6">
        <w:t xml:space="preserve"> </w:t>
      </w:r>
      <w:r w:rsidR="000434A7">
        <w:t>carbon</w:t>
      </w:r>
      <w:r w:rsidR="00EA2DC6">
        <w:t xml:space="preserve"> release than RCP</w:t>
      </w:r>
      <w:r w:rsidR="00472106">
        <w:t>2.6</w:t>
      </w:r>
      <w:r>
        <w:t xml:space="preserve">. </w:t>
      </w:r>
      <w:r w:rsidR="0095180C">
        <w:t xml:space="preserve">While the boreal forest dominated total wildfire emissions, </w:t>
      </w:r>
      <w:r w:rsidR="004E6A53">
        <w:t xml:space="preserve">the </w:t>
      </w:r>
      <w:r w:rsidR="0095180C">
        <w:t xml:space="preserve">relative change </w:t>
      </w:r>
      <w:r w:rsidR="004E6A53">
        <w:t xml:space="preserve">in tundra fire emissions </w:t>
      </w:r>
      <w:r w:rsidR="0095180C">
        <w:t xml:space="preserve">was </w:t>
      </w:r>
      <w:r w:rsidR="00877C86">
        <w:t>1.</w:t>
      </w:r>
      <w:r w:rsidR="00EE7294">
        <w:t>5 and 2-</w:t>
      </w:r>
      <w:r w:rsidR="00877C86">
        <w:t xml:space="preserve">fold </w:t>
      </w:r>
      <w:r w:rsidR="00EE7294">
        <w:t>greater than the relative boreal response for</w:t>
      </w:r>
      <w:r w:rsidR="00EA2DC6">
        <w:t xml:space="preserve"> 2100 </w:t>
      </w:r>
      <w:r w:rsidR="00877C86">
        <w:t>and 2300</w:t>
      </w:r>
      <w:r w:rsidR="00EE7294">
        <w:t>, respectively</w:t>
      </w:r>
      <w:r w:rsidR="00A43A79">
        <w:t xml:space="preserve"> (</w:t>
      </w:r>
      <w:r w:rsidR="0062497E">
        <w:t xml:space="preserve">Fig. </w:t>
      </w:r>
      <w:r w:rsidR="00A43A79">
        <w:t>S</w:t>
      </w:r>
      <w:r w:rsidR="00701CE7">
        <w:t>1</w:t>
      </w:r>
      <w:r w:rsidR="0062497E">
        <w:t>)</w:t>
      </w:r>
      <w:r w:rsidR="0095180C">
        <w:t xml:space="preserve">. </w:t>
      </w:r>
      <w:r w:rsidR="00D4033D">
        <w:t>Changes</w:t>
      </w:r>
      <w:r w:rsidR="0095180C">
        <w:t xml:space="preserve"> in </w:t>
      </w:r>
      <w:r w:rsidR="009F6ABF">
        <w:t xml:space="preserve">fire </w:t>
      </w:r>
      <w:r w:rsidR="0095180C">
        <w:t xml:space="preserve">emissions were </w:t>
      </w:r>
      <w:r w:rsidR="00E3566A">
        <w:t>attributed</w:t>
      </w:r>
      <w:r w:rsidR="00985656">
        <w:t xml:space="preserve"> to changes </w:t>
      </w:r>
      <w:r w:rsidR="00B46D9A">
        <w:t xml:space="preserve">in </w:t>
      </w:r>
      <w:r w:rsidR="0095180C">
        <w:t>fire extent rathe</w:t>
      </w:r>
      <w:r w:rsidR="002F4B6C">
        <w:t>r than severity, which varied</w:t>
      </w:r>
      <w:r w:rsidR="0095180C">
        <w:t xml:space="preserve"> less than 5% </w:t>
      </w:r>
      <w:r w:rsidR="004E6A53">
        <w:t>among</w:t>
      </w:r>
      <w:r w:rsidR="0095180C">
        <w:t xml:space="preserve"> scenarios and time periods.</w:t>
      </w:r>
      <w:r w:rsidR="00B55D38">
        <w:t xml:space="preserve"> </w:t>
      </w:r>
      <w:r w:rsidR="00A52351">
        <w:t xml:space="preserve">Though </w:t>
      </w:r>
      <w:r w:rsidR="00D4033D">
        <w:t xml:space="preserve">dissolved organic </w:t>
      </w:r>
      <w:r w:rsidR="000434A7">
        <w:t>carbon</w:t>
      </w:r>
      <w:r w:rsidR="00D4033D">
        <w:t xml:space="preserve"> (</w:t>
      </w:r>
      <w:r w:rsidR="009D5569">
        <w:t>DOC</w:t>
      </w:r>
      <w:r w:rsidR="00D4033D">
        <w:t>)</w:t>
      </w:r>
      <w:r w:rsidR="009D5569">
        <w:t xml:space="preserve"> represented </w:t>
      </w:r>
      <w:r w:rsidR="006C338A">
        <w:t>the majority</w:t>
      </w:r>
      <w:r w:rsidR="009D5569">
        <w:t xml:space="preserve"> of total hydrologic </w:t>
      </w:r>
      <w:r w:rsidR="003E17D2">
        <w:t>organic carbon</w:t>
      </w:r>
      <w:r w:rsidR="009D5569">
        <w:t xml:space="preserve"> release, experts projected </w:t>
      </w:r>
      <w:r w:rsidR="00A52351">
        <w:t xml:space="preserve">higher </w:t>
      </w:r>
      <w:r w:rsidR="009D5569">
        <w:t xml:space="preserve">relative </w:t>
      </w:r>
      <w:r w:rsidR="00A52351">
        <w:t xml:space="preserve">increases for </w:t>
      </w:r>
      <w:r w:rsidR="00D4033D">
        <w:t xml:space="preserve">coastal particulate organic </w:t>
      </w:r>
      <w:r w:rsidR="000434A7">
        <w:t>carbon</w:t>
      </w:r>
      <w:r w:rsidR="00D4033D">
        <w:t xml:space="preserve"> (</w:t>
      </w:r>
      <w:r w:rsidR="00A52351">
        <w:t>POC</w:t>
      </w:r>
      <w:r w:rsidR="00D4033D">
        <w:t>)</w:t>
      </w:r>
      <w:r w:rsidR="00A52351">
        <w:t xml:space="preserve">, </w:t>
      </w:r>
      <w:r w:rsidR="009D5569">
        <w:t xml:space="preserve">with </w:t>
      </w:r>
      <w:r w:rsidR="00A52351">
        <w:t>end</w:t>
      </w:r>
      <w:r w:rsidR="00D53F9A">
        <w:t>-</w:t>
      </w:r>
      <w:r w:rsidR="00A52351">
        <w:t>of</w:t>
      </w:r>
      <w:r w:rsidR="00D53F9A">
        <w:t>-</w:t>
      </w:r>
      <w:r w:rsidR="00A52351">
        <w:t>the</w:t>
      </w:r>
      <w:r w:rsidR="00D53F9A">
        <w:t>-</w:t>
      </w:r>
      <w:r w:rsidR="00A52351">
        <w:t xml:space="preserve">century increases of </w:t>
      </w:r>
      <w:r w:rsidR="00DA74EA">
        <w:t>6</w:t>
      </w:r>
      <w:r w:rsidR="00CE55AB">
        <w:t xml:space="preserve"> to </w:t>
      </w:r>
      <w:r w:rsidR="00DA74EA">
        <w:t>50</w:t>
      </w:r>
      <w:r w:rsidR="00A52351">
        <w:t>%</w:t>
      </w:r>
      <w:r w:rsidR="009D5569">
        <w:t xml:space="preserve"> </w:t>
      </w:r>
      <w:r w:rsidR="00472106">
        <w:t>for RCP2.6</w:t>
      </w:r>
      <w:r w:rsidR="002F4B6C">
        <w:t xml:space="preserve"> and </w:t>
      </w:r>
      <w:r w:rsidR="00DA74EA">
        <w:t>13</w:t>
      </w:r>
      <w:r w:rsidR="00CE55AB">
        <w:t xml:space="preserve"> to </w:t>
      </w:r>
      <w:r w:rsidR="002F4B6C">
        <w:t>1</w:t>
      </w:r>
      <w:r w:rsidR="00DA74EA">
        <w:t>9</w:t>
      </w:r>
      <w:r w:rsidR="002F4B6C">
        <w:t>0</w:t>
      </w:r>
      <w:r w:rsidR="00EA2DC6">
        <w:t>% for RCP</w:t>
      </w:r>
      <w:r w:rsidR="00A52351">
        <w:t xml:space="preserve">8.5. </w:t>
      </w:r>
      <w:r w:rsidR="00D4033D">
        <w:t xml:space="preserve">There was a lack of consensus on the response of </w:t>
      </w:r>
      <w:r w:rsidR="00256D26">
        <w:t xml:space="preserve">DOC delivery to the </w:t>
      </w:r>
      <w:r w:rsidR="002F4B6C">
        <w:t>o</w:t>
      </w:r>
      <w:r w:rsidR="00256D26">
        <w:t xml:space="preserve">cean, </w:t>
      </w:r>
      <w:r w:rsidR="00D4033D">
        <w:t xml:space="preserve">with 21% of </w:t>
      </w:r>
      <w:r w:rsidR="009F6ABF">
        <w:t>estimates</w:t>
      </w:r>
      <w:r w:rsidR="00D4033D">
        <w:t xml:space="preserve"> predicting</w:t>
      </w:r>
      <w:r w:rsidR="00C208F5">
        <w:t xml:space="preserve"> </w:t>
      </w:r>
      <w:r w:rsidR="006F43AD">
        <w:t xml:space="preserve">a decrease or </w:t>
      </w:r>
      <w:r w:rsidR="00D4033D">
        <w:t>no change.</w:t>
      </w:r>
      <w:r w:rsidR="00C208F5">
        <w:t xml:space="preserve"> </w:t>
      </w:r>
      <w:r w:rsidR="00D4033D">
        <w:t>E</w:t>
      </w:r>
      <w:r w:rsidR="00C208F5">
        <w:t xml:space="preserve">xperts </w:t>
      </w:r>
      <w:r w:rsidR="002A4370">
        <w:t>predicting</w:t>
      </w:r>
      <w:r w:rsidR="00D4033D">
        <w:t xml:space="preserve"> </w:t>
      </w:r>
      <w:r w:rsidR="00E177AC">
        <w:t xml:space="preserve">a decrease </w:t>
      </w:r>
      <w:r w:rsidR="00A1369E">
        <w:t>attributed their estimates to</w:t>
      </w:r>
      <w:r w:rsidR="00C208F5">
        <w:t xml:space="preserve"> </w:t>
      </w:r>
      <w:r w:rsidR="00C31219">
        <w:t>increased mineralization</w:t>
      </w:r>
      <w:r w:rsidR="002A4370">
        <w:t>,</w:t>
      </w:r>
      <w:r w:rsidR="00C62829">
        <w:t xml:space="preserve"> </w:t>
      </w:r>
      <w:r w:rsidR="00C208F5">
        <w:t xml:space="preserve">changes </w:t>
      </w:r>
      <w:r w:rsidR="00C62829">
        <w:t xml:space="preserve">in </w:t>
      </w:r>
      <w:r w:rsidR="00C208F5">
        <w:t>hydrologic flowpath</w:t>
      </w:r>
      <w:r w:rsidR="002A4370">
        <w:t>,</w:t>
      </w:r>
      <w:r w:rsidR="00C208F5">
        <w:t xml:space="preserve"> and </w:t>
      </w:r>
      <w:r w:rsidR="0053613F">
        <w:t>changes in</w:t>
      </w:r>
      <w:r w:rsidR="00C208F5">
        <w:t xml:space="preserve"> </w:t>
      </w:r>
      <w:r w:rsidR="003E17D2">
        <w:t xml:space="preserve">DOC </w:t>
      </w:r>
      <w:r w:rsidR="00C208F5">
        <w:t xml:space="preserve">photo- and </w:t>
      </w:r>
      <w:r w:rsidR="00C208F5">
        <w:lastRenderedPageBreak/>
        <w:t>bio-lability</w:t>
      </w:r>
      <w:r w:rsidR="00D73A39">
        <w:t xml:space="preserve"> </w:t>
      </w:r>
      <w:r w:rsidR="00DC3996">
        <w:fldChar w:fldCharType="begin">
          <w:fldData xml:space="preserve">PEVuZE5vdGU+PENpdGU+PEF1dGhvcj5Db3J5PC9BdXRob3I+PFllYXI+MjAxNDwvWWVhcj48UmVj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==
</w:fldData>
        </w:fldChar>
      </w:r>
      <w:r w:rsidR="00DC3996">
        <w:instrText xml:space="preserve"> ADDIN EN.CITE </w:instrText>
      </w:r>
      <w:r w:rsidR="00DC3996">
        <w:fldChar w:fldCharType="begin">
          <w:fldData xml:space="preserve">PEVuZE5vdGU+PENpdGU+PEF1dGhvcj5Db3J5PC9BdXRob3I+PFllYXI+MjAxNDwvWWVhcj48UmVj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==
</w:fldData>
        </w:fldChar>
      </w:r>
      <w:r w:rsidR="00DC3996">
        <w:instrText xml:space="preserve"> ADDIN EN.CITE.DATA </w:instrText>
      </w:r>
      <w:r w:rsidR="00DC3996">
        <w:fldChar w:fldCharType="end"/>
      </w:r>
      <w:r w:rsidR="00DC3996">
        <w:fldChar w:fldCharType="separate"/>
      </w:r>
      <w:r w:rsidR="00DC3996">
        <w:rPr>
          <w:noProof/>
        </w:rPr>
        <w:t>(</w:t>
      </w:r>
      <w:hyperlink w:anchor="_ENREF_13" w:tooltip="Cory, 2014 #2482" w:history="1">
        <w:r w:rsidR="004B430F">
          <w:rPr>
            <w:noProof/>
          </w:rPr>
          <w:t>Cory</w:t>
        </w:r>
        <w:r w:rsidR="004B430F" w:rsidRPr="00DC3996">
          <w:rPr>
            <w:i/>
            <w:noProof/>
          </w:rPr>
          <w:t xml:space="preserve"> et al.</w:t>
        </w:r>
        <w:r w:rsidR="004B430F">
          <w:rPr>
            <w:noProof/>
          </w:rPr>
          <w:t>, 2014</w:t>
        </w:r>
      </w:hyperlink>
      <w:r w:rsidR="00DC3996">
        <w:rPr>
          <w:noProof/>
        </w:rPr>
        <w:t xml:space="preserve">; </w:t>
      </w:r>
      <w:hyperlink w:anchor="_ENREF_3" w:tooltip="Abbott, 2014 #2513" w:history="1">
        <w:r w:rsidR="004B430F">
          <w:rPr>
            <w:noProof/>
          </w:rPr>
          <w:t>Abbott</w:t>
        </w:r>
        <w:r w:rsidR="004B430F" w:rsidRPr="00DC3996">
          <w:rPr>
            <w:i/>
            <w:noProof/>
          </w:rPr>
          <w:t xml:space="preserve"> et al.</w:t>
        </w:r>
        <w:r w:rsidR="004B430F">
          <w:rPr>
            <w:noProof/>
          </w:rPr>
          <w:t>, 2014</w:t>
        </w:r>
      </w:hyperlink>
      <w:r w:rsidR="00DC3996">
        <w:rPr>
          <w:noProof/>
        </w:rPr>
        <w:t>)</w:t>
      </w:r>
      <w:r w:rsidR="00DC3996">
        <w:fldChar w:fldCharType="end"/>
      </w:r>
      <w:r w:rsidR="00001549">
        <w:t xml:space="preserve">. </w:t>
      </w:r>
      <w:r w:rsidR="00E177AC">
        <w:t>Responses</w:t>
      </w:r>
      <w:r w:rsidR="006F43AD">
        <w:t xml:space="preserve"> indicated </w:t>
      </w:r>
      <w:r w:rsidR="009F6ABF">
        <w:t xml:space="preserve">no change in the proportion of </w:t>
      </w:r>
      <w:r w:rsidR="003E17D2">
        <w:t>organic carbon</w:t>
      </w:r>
      <w:r w:rsidR="009F6ABF">
        <w:t xml:space="preserve"> mineralized or trapped in sediment before reaching the ocean, with</w:t>
      </w:r>
      <w:r w:rsidR="00E177AC">
        <w:t xml:space="preserve"> 63-69% of </w:t>
      </w:r>
      <w:r w:rsidR="006F43AD">
        <w:t xml:space="preserve">DOC and </w:t>
      </w:r>
      <w:r w:rsidR="00E177AC">
        <w:t xml:space="preserve">68-74% of </w:t>
      </w:r>
      <w:r w:rsidR="006F43AD">
        <w:t xml:space="preserve">POC </w:t>
      </w:r>
      <w:r w:rsidR="009F6ABF">
        <w:t>lost in transport.</w:t>
      </w:r>
      <w:r w:rsidR="004E6A53">
        <w:t xml:space="preserve"> F</w:t>
      </w:r>
      <w:r w:rsidR="00A1369E">
        <w:t xml:space="preserve">ire and hydrologic </w:t>
      </w:r>
      <w:r w:rsidR="000434A7">
        <w:t>carbon</w:t>
      </w:r>
      <w:r w:rsidR="00A1369E">
        <w:t xml:space="preserve"> flux estimates were </w:t>
      </w:r>
      <w:r w:rsidR="005F4CBB">
        <w:t>strongly right-</w:t>
      </w:r>
      <w:r w:rsidR="00A1369E">
        <w:t>skewed with a few experts projecting extreme change</w:t>
      </w:r>
      <w:r w:rsidR="00861269">
        <w:t xml:space="preserve"> </w:t>
      </w:r>
      <w:r w:rsidR="0031339F">
        <w:t xml:space="preserve">well beyond 1.5 times the interquartile range </w:t>
      </w:r>
      <w:r w:rsidR="00CE55AB">
        <w:t xml:space="preserve">for each timestep and warming scenario combination </w:t>
      </w:r>
      <w:r w:rsidR="00861269">
        <w:t>(Fig</w:t>
      </w:r>
      <w:r w:rsidR="002F4B6C">
        <w:t>s</w:t>
      </w:r>
      <w:r w:rsidR="00861269">
        <w:t xml:space="preserve">. </w:t>
      </w:r>
      <w:r w:rsidR="00A43A79">
        <w:t>S</w:t>
      </w:r>
      <w:r w:rsidR="00152840">
        <w:t>3</w:t>
      </w:r>
      <w:r w:rsidR="0031339F">
        <w:t xml:space="preserve"> and </w:t>
      </w:r>
      <w:r w:rsidR="00A43A79">
        <w:t>S</w:t>
      </w:r>
      <w:r w:rsidR="0031339F">
        <w:t>4</w:t>
      </w:r>
      <w:r w:rsidR="00861269">
        <w:t>)</w:t>
      </w:r>
      <w:r w:rsidR="00A1369E">
        <w:t>.</w:t>
      </w:r>
      <w:r w:rsidR="00B46D9A">
        <w:t xml:space="preserve"> Average self-rated confidence was between 2 and 3 for all questions except tundra fire emissions which had average c</w:t>
      </w:r>
      <w:r w:rsidR="00A43A79">
        <w:t xml:space="preserve">onfidence of </w:t>
      </w:r>
      <w:r w:rsidR="00D43071">
        <w:t xml:space="preserve">2.0 and </w:t>
      </w:r>
      <w:r w:rsidR="00A43A79">
        <w:t>1.7 (</w:t>
      </w:r>
      <w:r w:rsidR="00B46D9A">
        <w:t xml:space="preserve">Table </w:t>
      </w:r>
      <w:r w:rsidR="00A43A79">
        <w:t>S</w:t>
      </w:r>
      <w:r w:rsidR="00B46D9A">
        <w:t>1).</w:t>
      </w:r>
    </w:p>
    <w:p w14:paraId="42188A4A" w14:textId="259E5AF0" w:rsidR="00A304A5" w:rsidRPr="00C9018B" w:rsidRDefault="00A304A5" w:rsidP="00A304A5">
      <w:pPr>
        <w:spacing w:line="480" w:lineRule="auto"/>
        <w:rPr>
          <w:b/>
        </w:rPr>
      </w:pPr>
      <w:r>
        <w:rPr>
          <w:b/>
        </w:rPr>
        <w:t>Sources of uncertainty</w:t>
      </w:r>
    </w:p>
    <w:p w14:paraId="34A9EC24" w14:textId="66A7FE09" w:rsidR="002C7752" w:rsidRDefault="002C7752" w:rsidP="00393AF5">
      <w:pPr>
        <w:spacing w:line="480" w:lineRule="auto"/>
        <w:ind w:firstLine="720"/>
      </w:pPr>
      <w:r>
        <w:t>Along with quantitative estimates</w:t>
      </w:r>
      <w:r w:rsidR="000B3E6C">
        <w:t xml:space="preserve"> of </w:t>
      </w:r>
      <w:r w:rsidR="007F5909">
        <w:t>carbon</w:t>
      </w:r>
      <w:r w:rsidR="000B3E6C">
        <w:t xml:space="preserve"> balance</w:t>
      </w:r>
      <w:r>
        <w:t xml:space="preserve">, experts identified sources of uncertainty </w:t>
      </w:r>
      <w:r w:rsidR="00A1369E">
        <w:t>currently limiting</w:t>
      </w:r>
      <w:r>
        <w:t xml:space="preserve"> </w:t>
      </w:r>
      <w:r w:rsidR="00A1369E">
        <w:t>the prediction of</w:t>
      </w:r>
      <w:r>
        <w:t xml:space="preserve"> system res</w:t>
      </w:r>
      <w:r w:rsidR="00977829">
        <w:t>ponse to climate change (Table 3</w:t>
      </w:r>
      <w:r>
        <w:t xml:space="preserve">). </w:t>
      </w:r>
      <w:r w:rsidR="009B0290">
        <w:t>Water balance</w:t>
      </w:r>
      <w:r w:rsidR="004E6A53">
        <w:t xml:space="preserve">, </w:t>
      </w:r>
      <w:r>
        <w:t>including precipitation, soil moisture, runo</w:t>
      </w:r>
      <w:r w:rsidR="004E6A53">
        <w:t>ff, infiltration, and discharge,</w:t>
      </w:r>
      <w:r w:rsidR="009B0290">
        <w:t xml:space="preserve"> was the most </w:t>
      </w:r>
      <w:r w:rsidR="00DF6B07">
        <w:t xml:space="preserve">frequently </w:t>
      </w:r>
      <w:r w:rsidR="009B0290">
        <w:t xml:space="preserve">mentioned </w:t>
      </w:r>
      <w:r w:rsidR="00794726">
        <w:t>source</w:t>
      </w:r>
      <w:r w:rsidR="009B0290">
        <w:t xml:space="preserve"> </w:t>
      </w:r>
      <w:r w:rsidR="00794726">
        <w:t>of</w:t>
      </w:r>
      <w:r w:rsidR="009B0290">
        <w:t xml:space="preserve"> uncertainty </w:t>
      </w:r>
      <w:r>
        <w:t>for</w:t>
      </w:r>
      <w:r w:rsidR="009B0290">
        <w:t xml:space="preserve"> both biomass and hydrologic </w:t>
      </w:r>
      <w:r w:rsidR="006800B1">
        <w:t>organic carbon</w:t>
      </w:r>
      <w:r w:rsidR="009B0290">
        <w:t xml:space="preserve"> flux</w:t>
      </w:r>
      <w:r w:rsidR="00004D60">
        <w:t>,</w:t>
      </w:r>
      <w:r>
        <w:t xml:space="preserve"> and the second most mentioned for </w:t>
      </w:r>
      <w:r w:rsidR="006800B1">
        <w:t>wild</w:t>
      </w:r>
      <w:r>
        <w:t xml:space="preserve">fire. </w:t>
      </w:r>
      <w:r w:rsidR="00BB00F4">
        <w:t>Many e</w:t>
      </w:r>
      <w:r>
        <w:t xml:space="preserve">xperts </w:t>
      </w:r>
      <w:r w:rsidR="00BB00F4">
        <w:t>noted</w:t>
      </w:r>
      <w:r>
        <w:t xml:space="preserve"> that water balance </w:t>
      </w:r>
      <w:r w:rsidR="00C2591B">
        <w:t>is</w:t>
      </w:r>
      <w:r>
        <w:t xml:space="preserve"> as or more important than temperature in controlling future </w:t>
      </w:r>
      <w:r w:rsidR="007F5909">
        <w:t>carbon</w:t>
      </w:r>
      <w:r>
        <w:t xml:space="preserve"> balance</w:t>
      </w:r>
      <w:r w:rsidR="00C2591B">
        <w:t>, yet</w:t>
      </w:r>
      <w:r w:rsidR="00BB00F4">
        <w:t xml:space="preserve"> </w:t>
      </w:r>
      <w:r w:rsidR="002F4B6C">
        <w:t xml:space="preserve">projections of water balance </w:t>
      </w:r>
      <w:r w:rsidR="00C2591B">
        <w:t>are</w:t>
      </w:r>
      <w:r w:rsidR="002F4B6C">
        <w:t xml:space="preserve"> </w:t>
      </w:r>
      <w:r w:rsidR="00BB00F4">
        <w:t>less well constrained</w:t>
      </w:r>
      <w:r w:rsidR="00D73A39">
        <w:t xml:space="preserve"> </w:t>
      </w:r>
      <w:r w:rsidR="00DC3996">
        <w:fldChar w:fldCharType="begin">
          <w:fldData xml:space="preserve">PEVuZE5vdGU+PENpdGU+PEF1dGhvcj5aaGFuZzwvQXV0aG9yPjxZZWFyPjIwMTM8L1llYXI+PFJl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</w:fldData>
        </w:fldChar>
      </w:r>
      <w:r w:rsidR="00DC3996">
        <w:instrText xml:space="preserve"> ADDIN EN.CITE </w:instrText>
      </w:r>
      <w:r w:rsidR="00DC3996">
        <w:fldChar w:fldCharType="begin">
          <w:fldData xml:space="preserve">PEVuZE5vdGU+PENpdGU+PEF1dGhvcj5aaGFuZzwvQXV0aG9yPjxZZWFyPjIwMTM8L1llYXI+PFJl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</w:fldData>
        </w:fldChar>
      </w:r>
      <w:r w:rsidR="00DC3996">
        <w:instrText xml:space="preserve"> ADDIN EN.CITE.DATA </w:instrText>
      </w:r>
      <w:r w:rsidR="00DC3996">
        <w:fldChar w:fldCharType="end"/>
      </w:r>
      <w:r w:rsidR="00DC3996">
        <w:fldChar w:fldCharType="separate"/>
      </w:r>
      <w:r w:rsidR="00DC3996">
        <w:rPr>
          <w:noProof/>
        </w:rPr>
        <w:t>(</w:t>
      </w:r>
      <w:hyperlink w:anchor="_ENREF_82" w:tooltip="Zhang, 2013 #2494" w:history="1">
        <w:r w:rsidR="004B430F">
          <w:rPr>
            <w:noProof/>
          </w:rPr>
          <w:t>Zhang</w:t>
        </w:r>
        <w:r w:rsidR="004B430F" w:rsidRPr="00DC3996">
          <w:rPr>
            <w:i/>
            <w:noProof/>
          </w:rPr>
          <w:t xml:space="preserve"> et al.</w:t>
        </w:r>
        <w:r w:rsidR="004B430F">
          <w:rPr>
            <w:noProof/>
          </w:rPr>
          <w:t>, 2013</w:t>
        </w:r>
      </w:hyperlink>
      <w:r w:rsidR="00DC3996">
        <w:rPr>
          <w:noProof/>
        </w:rPr>
        <w:t xml:space="preserve">; </w:t>
      </w:r>
      <w:hyperlink w:anchor="_ENREF_10" w:tooltip="Bintanja, 2014 #2564" w:history="1">
        <w:r w:rsidR="004B430F">
          <w:rPr>
            <w:noProof/>
          </w:rPr>
          <w:t>Bintanja and Selten, 2014</w:t>
        </w:r>
      </w:hyperlink>
      <w:r w:rsidR="00DC3996">
        <w:rPr>
          <w:noProof/>
        </w:rPr>
        <w:t>)</w:t>
      </w:r>
      <w:r w:rsidR="00DC3996">
        <w:fldChar w:fldCharType="end"/>
      </w:r>
      <w:r>
        <w:t xml:space="preserve">. Almost three-quarters of wildfire experts identified the future distribution of vegetation as the </w:t>
      </w:r>
      <w:r w:rsidR="00BC214D">
        <w:t>primary</w:t>
      </w:r>
      <w:r>
        <w:t xml:space="preserve"> source of unc</w:t>
      </w:r>
      <w:r w:rsidR="00BB00F4">
        <w:t xml:space="preserve">ertainty in projecting wildfire, noting </w:t>
      </w:r>
      <w:r w:rsidR="001B01A0">
        <w:t xml:space="preserve">strong differences in flammability between </w:t>
      </w:r>
      <w:r w:rsidR="00BB00F4">
        <w:t xml:space="preserve">different boreal and tundra species. </w:t>
      </w:r>
      <w:r w:rsidR="00FA17EF">
        <w:t>P</w:t>
      </w:r>
      <w:r w:rsidR="00BB00F4">
        <w:t>ermafrost degradation</w:t>
      </w:r>
      <w:r w:rsidR="00FA17EF">
        <w:t xml:space="preserve"> was identified as an important source of uncertainty</w:t>
      </w:r>
      <w:r w:rsidR="000B1A7D">
        <w:t xml:space="preserve"> for biomass, hydrologic flux, and wildfire</w:t>
      </w:r>
      <w:r w:rsidR="00BB00F4">
        <w:t xml:space="preserve">, </w:t>
      </w:r>
      <w:r w:rsidR="002933E3">
        <w:t xml:space="preserve">due to </w:t>
      </w:r>
      <w:r w:rsidR="00FA17EF" w:rsidRPr="00C336FC">
        <w:t xml:space="preserve">both disturbance </w:t>
      </w:r>
      <w:r w:rsidR="002933E3" w:rsidRPr="00C336FC">
        <w:t>from</w:t>
      </w:r>
      <w:r w:rsidR="00FA17EF" w:rsidRPr="00C336FC">
        <w:t xml:space="preserve"> </w:t>
      </w:r>
      <w:r w:rsidR="002A4370" w:rsidRPr="00C336FC">
        <w:t xml:space="preserve">ground collapse (thermokarst) </w:t>
      </w:r>
      <w:r w:rsidR="00BB00F4" w:rsidRPr="00C336FC">
        <w:t xml:space="preserve">and </w:t>
      </w:r>
      <w:r w:rsidR="00FA17EF" w:rsidRPr="00C336FC">
        <w:t>interactions with water-table dynamics</w:t>
      </w:r>
      <w:r w:rsidR="003F3883">
        <w:t xml:space="preserve"> and</w:t>
      </w:r>
      <w:r w:rsidR="00FA17EF" w:rsidRPr="00C336FC">
        <w:t xml:space="preserve"> </w:t>
      </w:r>
      <w:r w:rsidR="0083791B">
        <w:t>surface soil moisture</w:t>
      </w:r>
      <w:r w:rsidR="00E9344D">
        <w:t xml:space="preserve"> as deeper thaw affects soil drainage</w:t>
      </w:r>
      <w:r w:rsidR="0083791B">
        <w:t xml:space="preserve">. </w:t>
      </w:r>
    </w:p>
    <w:p w14:paraId="3E800EA8" w14:textId="0A14F934" w:rsidR="008130C4" w:rsidRDefault="008130C4" w:rsidP="00F61FFB">
      <w:pPr>
        <w:spacing w:line="480" w:lineRule="auto"/>
        <w:rPr>
          <w:b/>
        </w:rPr>
      </w:pPr>
      <w:r>
        <w:rPr>
          <w:b/>
        </w:rPr>
        <w:t>Discussion</w:t>
      </w:r>
    </w:p>
    <w:p w14:paraId="6DC583C4" w14:textId="41A16280" w:rsidR="00F61FFB" w:rsidRDefault="009B3534" w:rsidP="00F61FFB">
      <w:pPr>
        <w:spacing w:line="480" w:lineRule="auto"/>
        <w:rPr>
          <w:b/>
        </w:rPr>
      </w:pPr>
      <w:r>
        <w:rPr>
          <w:b/>
        </w:rPr>
        <w:t>Carbon balance</w:t>
      </w:r>
    </w:p>
    <w:p w14:paraId="560DE5C1" w14:textId="73FE26F8" w:rsidR="00DA5023" w:rsidRDefault="00AB04E5" w:rsidP="00DA5023">
      <w:pPr>
        <w:spacing w:line="480" w:lineRule="auto"/>
        <w:ind w:firstLine="720"/>
      </w:pPr>
      <w:r>
        <w:lastRenderedPageBreak/>
        <w:t>Arctic tundra and boreal forest have accumulated a vast pool of organic carbon, twice as large as the atmospheric carbon pool and three times as large as the carbon contained by all living things</w:t>
      </w:r>
      <w:r w:rsidR="00D73A39">
        <w:t xml:space="preserve"> </w:t>
      </w:r>
      <w:r w:rsidR="00DC3996">
        <w:fldChar w:fldCharType="begin">
          <w:fldData xml:space="preserve">PEVuZE5vdGU+PENpdGU+PEF1dGhvcj5IdWdlbGl1czwvQXV0aG9yPjxZZWFyPjIwMTQ8L1llYXI+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</w:fldData>
        </w:fldChar>
      </w:r>
      <w:r w:rsidR="00DC3996">
        <w:instrText xml:space="preserve"> ADDIN EN.CITE </w:instrText>
      </w:r>
      <w:r w:rsidR="00DC3996">
        <w:fldChar w:fldCharType="begin">
          <w:fldData xml:space="preserve">PEVuZE5vdGU+PENpdGU+PEF1dGhvcj5IdWdlbGl1czwvQXV0aG9yPjxZZWFyPjIwMTQ8L1llYXI+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</w:fldData>
        </w:fldChar>
      </w:r>
      <w:r w:rsidR="00DC3996">
        <w:instrText xml:space="preserve"> ADDIN EN.CITE.DATA </w:instrText>
      </w:r>
      <w:r w:rsidR="00DC3996">
        <w:fldChar w:fldCharType="end"/>
      </w:r>
      <w:r w:rsidR="00DC3996">
        <w:fldChar w:fldCharType="separate"/>
      </w:r>
      <w:r w:rsidR="00DC3996">
        <w:rPr>
          <w:noProof/>
        </w:rPr>
        <w:t>(</w:t>
      </w:r>
      <w:hyperlink w:anchor="_ENREF_30" w:tooltip="Hugelius, 2014 #2547" w:history="1">
        <w:r w:rsidR="004B430F">
          <w:rPr>
            <w:noProof/>
          </w:rPr>
          <w:t>Hugelius</w:t>
        </w:r>
        <w:r w:rsidR="004B430F" w:rsidRPr="00DC3996">
          <w:rPr>
            <w:i/>
            <w:noProof/>
          </w:rPr>
          <w:t xml:space="preserve"> et al.</w:t>
        </w:r>
        <w:r w:rsidR="004B430F">
          <w:rPr>
            <w:noProof/>
          </w:rPr>
          <w:t>, 2014</w:t>
        </w:r>
      </w:hyperlink>
      <w:r w:rsidR="00DC3996">
        <w:rPr>
          <w:noProof/>
        </w:rPr>
        <w:t xml:space="preserve">; </w:t>
      </w:r>
      <w:hyperlink w:anchor="_ENREF_69" w:tooltip="Schuur, 2015 #2557" w:history="1">
        <w:r w:rsidR="004B430F">
          <w:rPr>
            <w:noProof/>
          </w:rPr>
          <w:t>Schuur</w:t>
        </w:r>
        <w:r w:rsidR="004B430F" w:rsidRPr="00DC3996">
          <w:rPr>
            <w:i/>
            <w:noProof/>
          </w:rPr>
          <w:t xml:space="preserve"> et al.</w:t>
        </w:r>
        <w:r w:rsidR="004B430F">
          <w:rPr>
            <w:noProof/>
          </w:rPr>
          <w:t>, 2015</w:t>
        </w:r>
      </w:hyperlink>
      <w:r w:rsidR="00DC3996">
        <w:rPr>
          <w:noProof/>
        </w:rPr>
        <w:t>)</w:t>
      </w:r>
      <w:r w:rsidR="00DC3996">
        <w:fldChar w:fldCharType="end"/>
      </w:r>
      <w:r>
        <w:t xml:space="preserve">. </w:t>
      </w:r>
      <w:r w:rsidR="00CD4A88">
        <w:t xml:space="preserve">Over </w:t>
      </w:r>
      <w:r>
        <w:t xml:space="preserve">the past several decades, the permafrost region has </w:t>
      </w:r>
      <w:r w:rsidR="00FD048E">
        <w:t>remov</w:t>
      </w:r>
      <w:r>
        <w:t>ed</w:t>
      </w:r>
      <w:r w:rsidR="00FD048E">
        <w:t xml:space="preserve"> an average </w:t>
      </w:r>
      <w:r w:rsidR="00C1599D">
        <w:t>of</w:t>
      </w:r>
      <w:r w:rsidR="00651D09">
        <w:t xml:space="preserve"> </w:t>
      </w:r>
      <w:r w:rsidR="002F4B6C">
        <w:t xml:space="preserve">500 Tg </w:t>
      </w:r>
      <w:r>
        <w:t>carbon</w:t>
      </w:r>
      <w:r w:rsidR="002F4B6C">
        <w:t xml:space="preserve"> </w:t>
      </w:r>
      <w:r w:rsidR="00010FE2">
        <w:t>yr</w:t>
      </w:r>
      <w:r w:rsidR="002F4B6C" w:rsidRPr="002F4B6C">
        <w:rPr>
          <w:vertAlign w:val="superscript"/>
        </w:rPr>
        <w:t>-1</w:t>
      </w:r>
      <w:r w:rsidR="00605270">
        <w:t xml:space="preserve"> </w:t>
      </w:r>
      <w:r w:rsidR="00FD048E">
        <w:t>from the atmosphere</w:t>
      </w:r>
      <w:r w:rsidR="00D73A39">
        <w:t xml:space="preserve"> </w:t>
      </w:r>
      <w:r w:rsidR="00DC3996">
        <w:fldChar w:fldCharType="begin">
          <w:fldData xml:space="preserve">PEVuZE5vdGU+PENpdGU+PEF1dGhvcj5NY0d1aXJlPC9BdXRob3I+PFllYXI+MjAwOTwvWWVhcj48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</w:fldData>
        </w:fldChar>
      </w:r>
      <w:r w:rsidR="00DC3996">
        <w:instrText xml:space="preserve"> ADDIN EN.CITE </w:instrText>
      </w:r>
      <w:r w:rsidR="00DC3996">
        <w:fldChar w:fldCharType="begin">
          <w:fldData xml:space="preserve">PEVuZE5vdGU+PENpdGU+PEF1dGhvcj5NY0d1aXJlPC9BdXRob3I+PFllYXI+MjAwOTwvWWVhcj48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</w:fldData>
        </w:fldChar>
      </w:r>
      <w:r w:rsidR="00DC3996">
        <w:instrText xml:space="preserve"> ADDIN EN.CITE.DATA </w:instrText>
      </w:r>
      <w:r w:rsidR="00DC3996">
        <w:fldChar w:fldCharType="end"/>
      </w:r>
      <w:r w:rsidR="00DC3996">
        <w:fldChar w:fldCharType="separate"/>
      </w:r>
      <w:r w:rsidR="00DC3996">
        <w:rPr>
          <w:noProof/>
        </w:rPr>
        <w:t>(</w:t>
      </w:r>
      <w:hyperlink w:anchor="_ENREF_50" w:tooltip="McGuire, 2009 #18" w:history="1">
        <w:r w:rsidR="004B430F">
          <w:rPr>
            <w:noProof/>
          </w:rPr>
          <w:t>McGuire</w:t>
        </w:r>
        <w:r w:rsidR="004B430F" w:rsidRPr="00DC3996">
          <w:rPr>
            <w:i/>
            <w:noProof/>
          </w:rPr>
          <w:t xml:space="preserve"> et al.</w:t>
        </w:r>
        <w:r w:rsidR="004B430F">
          <w:rPr>
            <w:noProof/>
          </w:rPr>
          <w:t>, 2009</w:t>
        </w:r>
      </w:hyperlink>
      <w:r w:rsidR="00DC3996">
        <w:rPr>
          <w:noProof/>
        </w:rPr>
        <w:t xml:space="preserve">; </w:t>
      </w:r>
      <w:hyperlink w:anchor="_ENREF_56" w:tooltip="Pan, 2011 #1439" w:history="1">
        <w:r w:rsidR="004B430F">
          <w:rPr>
            <w:noProof/>
          </w:rPr>
          <w:t>Pan</w:t>
        </w:r>
        <w:r w:rsidR="004B430F" w:rsidRPr="00DC3996">
          <w:rPr>
            <w:i/>
            <w:noProof/>
          </w:rPr>
          <w:t xml:space="preserve"> et al.</w:t>
        </w:r>
        <w:r w:rsidR="004B430F">
          <w:rPr>
            <w:noProof/>
          </w:rPr>
          <w:t>, 2011</w:t>
        </w:r>
      </w:hyperlink>
      <w:r w:rsidR="00DC3996">
        <w:rPr>
          <w:noProof/>
        </w:rPr>
        <w:t xml:space="preserve">; </w:t>
      </w:r>
      <w:hyperlink w:anchor="_ENREF_26" w:tooltip="Hayes, 2011 #1431" w:history="1">
        <w:r w:rsidR="004B430F">
          <w:rPr>
            <w:noProof/>
          </w:rPr>
          <w:t>Hayes</w:t>
        </w:r>
        <w:r w:rsidR="004B430F" w:rsidRPr="00DC3996">
          <w:rPr>
            <w:i/>
            <w:noProof/>
          </w:rPr>
          <w:t xml:space="preserve"> et al.</w:t>
        </w:r>
        <w:r w:rsidR="004B430F">
          <w:rPr>
            <w:noProof/>
          </w:rPr>
          <w:t>, 2011</w:t>
        </w:r>
      </w:hyperlink>
      <w:r w:rsidR="00DC3996">
        <w:rPr>
          <w:noProof/>
        </w:rPr>
        <w:t>)</w:t>
      </w:r>
      <w:r w:rsidR="00DC3996">
        <w:fldChar w:fldCharType="end"/>
      </w:r>
      <w:r w:rsidR="00010FE2">
        <w:t xml:space="preserve">. </w:t>
      </w:r>
      <w:r w:rsidR="000B1A7D">
        <w:t>Combining</w:t>
      </w:r>
      <w:r w:rsidR="009F4B80">
        <w:t xml:space="preserve"> </w:t>
      </w:r>
      <w:r w:rsidR="00651D09">
        <w:t xml:space="preserve">our </w:t>
      </w:r>
      <w:r w:rsidR="009F4B80">
        <w:t xml:space="preserve">estimates of biomass uptake with a recent </w:t>
      </w:r>
      <w:r w:rsidR="000B1A7D">
        <w:t>projection</w:t>
      </w:r>
      <w:r w:rsidR="009F4B80">
        <w:t xml:space="preserve"> of </w:t>
      </w:r>
      <w:r w:rsidR="00AB1E43">
        <w:t xml:space="preserve">permafrost soil </w:t>
      </w:r>
      <w:r w:rsidR="007F5909">
        <w:t>carbon</w:t>
      </w:r>
      <w:r w:rsidR="009F4B80">
        <w:t xml:space="preserve"> release</w:t>
      </w:r>
      <w:r w:rsidR="00D73A39">
        <w:t xml:space="preserve"> </w:t>
      </w:r>
      <w:r w:rsidR="00DC3996">
        <w:fldChar w:fldCharType="begin">
          <w:fldData xml:space="preserve">PEVuZE5vdGU+PENpdGU+PEF1dGhvcj5TY2h1dXI8L0F1dGhvcj48WWVhcj4yMDEzPC9ZZWFyPjxS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</w:fldData>
        </w:fldChar>
      </w:r>
      <w:r w:rsidR="00DC3996">
        <w:instrText xml:space="preserve"> ADDIN EN.CITE </w:instrText>
      </w:r>
      <w:r w:rsidR="00DC3996">
        <w:fldChar w:fldCharType="begin">
          <w:fldData xml:space="preserve">PEVuZE5vdGU+PENpdGU+PEF1dGhvcj5TY2h1dXI8L0F1dGhvcj48WWVhcj4yMDEzPC9ZZWFyPjxS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</w:fldData>
        </w:fldChar>
      </w:r>
      <w:r w:rsidR="00DC3996">
        <w:instrText xml:space="preserve"> ADDIN EN.CITE.DATA </w:instrText>
      </w:r>
      <w:r w:rsidR="00DC3996">
        <w:fldChar w:fldCharType="end"/>
      </w:r>
      <w:r w:rsidR="00DC3996">
        <w:fldChar w:fldCharType="separate"/>
      </w:r>
      <w:r w:rsidR="00DC3996">
        <w:rPr>
          <w:noProof/>
        </w:rPr>
        <w:t>(</w:t>
      </w:r>
      <w:hyperlink w:anchor="_ENREF_68" w:tooltip="Schuur, 2013 #1926" w:history="1">
        <w:r w:rsidR="004B430F">
          <w:rPr>
            <w:noProof/>
          </w:rPr>
          <w:t>Schuur</w:t>
        </w:r>
        <w:r w:rsidR="004B430F" w:rsidRPr="00DC3996">
          <w:rPr>
            <w:i/>
            <w:noProof/>
          </w:rPr>
          <w:t xml:space="preserve"> et al.</w:t>
        </w:r>
        <w:r w:rsidR="004B430F">
          <w:rPr>
            <w:noProof/>
          </w:rPr>
          <w:t>, 2013</w:t>
        </w:r>
      </w:hyperlink>
      <w:r w:rsidR="00DC3996">
        <w:rPr>
          <w:noProof/>
        </w:rPr>
        <w:t>)</w:t>
      </w:r>
      <w:r w:rsidR="00DC3996">
        <w:fldChar w:fldCharType="end"/>
      </w:r>
      <w:r w:rsidR="00695B0E">
        <w:t xml:space="preserve"> </w:t>
      </w:r>
      <w:r w:rsidR="00010FE2">
        <w:t xml:space="preserve">suggests that the permafrost region </w:t>
      </w:r>
      <w:r w:rsidR="006635B4">
        <w:t>will</w:t>
      </w:r>
      <w:r w:rsidR="00A97A20">
        <w:t xml:space="preserve"> </w:t>
      </w:r>
      <w:r w:rsidR="00010FE2">
        <w:t xml:space="preserve">become a </w:t>
      </w:r>
      <w:r w:rsidR="007F5909">
        <w:t>carbon</w:t>
      </w:r>
      <w:r w:rsidR="00010FE2">
        <w:t xml:space="preserve"> source </w:t>
      </w:r>
      <w:r w:rsidR="000C2C42">
        <w:t>to the atmosphere by 2</w:t>
      </w:r>
      <w:r w:rsidR="006635B4">
        <w:t>10</w:t>
      </w:r>
      <w:r w:rsidR="000C2C42">
        <w:t xml:space="preserve">0 </w:t>
      </w:r>
      <w:r w:rsidR="006635B4">
        <w:t>f</w:t>
      </w:r>
      <w:r w:rsidR="001F31B1">
        <w:t>or all warming scenarios (Fig. 3</w:t>
      </w:r>
      <w:r w:rsidR="006635B4">
        <w:t xml:space="preserve">b). </w:t>
      </w:r>
      <w:r w:rsidR="00DA1A99">
        <w:t xml:space="preserve">Experts predicted </w:t>
      </w:r>
      <w:r w:rsidR="000C2C42">
        <w:t>that b</w:t>
      </w:r>
      <w:r w:rsidR="009B3534">
        <w:t xml:space="preserve">oreal and </w:t>
      </w:r>
      <w:r w:rsidR="00D94A53">
        <w:t>A</w:t>
      </w:r>
      <w:r w:rsidR="009B3534">
        <w:t xml:space="preserve">rctic biomass </w:t>
      </w:r>
      <w:r w:rsidR="00363A62">
        <w:t xml:space="preserve">could </w:t>
      </w:r>
      <w:r w:rsidR="003758E5">
        <w:t xml:space="preserve">respond more quickly to warming than soil </w:t>
      </w:r>
      <w:r w:rsidR="007F5909">
        <w:t>carbon</w:t>
      </w:r>
      <w:r w:rsidR="003758E5">
        <w:t xml:space="preserve"> release, o</w:t>
      </w:r>
      <w:r w:rsidR="009B3534">
        <w:t>ffset</w:t>
      </w:r>
      <w:r w:rsidR="003758E5">
        <w:t>ting</w:t>
      </w:r>
      <w:r w:rsidR="009B3534">
        <w:t xml:space="preserve"> </w:t>
      </w:r>
      <w:r w:rsidR="005F6605">
        <w:t>-33 to 200</w:t>
      </w:r>
      <w:r w:rsidR="00F32CA6">
        <w:t>%</w:t>
      </w:r>
      <w:r w:rsidR="008525AB">
        <w:t xml:space="preserve"> </w:t>
      </w:r>
      <w:r w:rsidR="009B3534">
        <w:t>of mid-century emissions</w:t>
      </w:r>
      <w:r w:rsidR="003758E5">
        <w:t xml:space="preserve"> </w:t>
      </w:r>
      <w:r w:rsidR="00833485">
        <w:t xml:space="preserve">from permafrost-region soil </w:t>
      </w:r>
      <w:r w:rsidR="001F31B1">
        <w:t>(Fig. 3</w:t>
      </w:r>
      <w:r w:rsidR="003758E5">
        <w:t>b).</w:t>
      </w:r>
      <w:r w:rsidR="009B3534">
        <w:t xml:space="preserve"> </w:t>
      </w:r>
      <w:r w:rsidR="002036FE">
        <w:t>However, b</w:t>
      </w:r>
      <w:r w:rsidR="009B3534">
        <w:t xml:space="preserve">ecause estimates of </w:t>
      </w:r>
      <w:r w:rsidR="00AB1E43">
        <w:t xml:space="preserve">change in </w:t>
      </w:r>
      <w:r w:rsidR="009B3534">
        <w:t xml:space="preserve">biomass are similar across warming scenarios </w:t>
      </w:r>
      <w:r w:rsidR="004B0805">
        <w:t>while</w:t>
      </w:r>
      <w:r w:rsidR="009B3534">
        <w:t xml:space="preserve"> permafrost </w:t>
      </w:r>
      <w:r w:rsidR="007F5909">
        <w:t>carbon</w:t>
      </w:r>
      <w:r w:rsidR="009B3534">
        <w:t xml:space="preserve"> </w:t>
      </w:r>
      <w:r w:rsidR="002A65BC">
        <w:t>release is strongly temperature-</w:t>
      </w:r>
      <w:r w:rsidR="009B3534">
        <w:t>sensitive, the emissions gap widen</w:t>
      </w:r>
      <w:r w:rsidR="00B43ACA">
        <w:t>s for warmer scenarios</w:t>
      </w:r>
      <w:r w:rsidR="002036FE">
        <w:t xml:space="preserve">, resulting in 5-times more net carbon release under RCP8.5 than RCP2.6. This suggests that </w:t>
      </w:r>
      <w:r w:rsidR="00421616">
        <w:t>65 to 85</w:t>
      </w:r>
      <w:r w:rsidR="002036FE">
        <w:t xml:space="preserve">% of permafrost carbon </w:t>
      </w:r>
      <w:r w:rsidR="00AC30D7">
        <w:t>release</w:t>
      </w:r>
      <w:r w:rsidR="002036FE">
        <w:t xml:space="preserve"> could be avoided if human emissi</w:t>
      </w:r>
      <w:r w:rsidR="001F31B1">
        <w:t>ons are actively reduced</w:t>
      </w:r>
      <w:r w:rsidR="00620B83">
        <w:t>—</w:t>
      </w:r>
      <w:r w:rsidR="00620B83" w:rsidRPr="00620B83">
        <w:rPr>
          <w:i/>
        </w:rPr>
        <w:t>i.e.</w:t>
      </w:r>
      <w:r w:rsidR="00620B83">
        <w:t xml:space="preserve"> if emissions follow RCP2.6 instead of RCP8.5</w:t>
      </w:r>
      <w:r w:rsidR="001F31B1">
        <w:t xml:space="preserve"> (Fig. 4</w:t>
      </w:r>
      <w:r w:rsidR="002036FE">
        <w:t>)</w:t>
      </w:r>
      <w:r w:rsidR="00A56DF7">
        <w:t>.</w:t>
      </w:r>
    </w:p>
    <w:p w14:paraId="21B313F7" w14:textId="6652B4BE" w:rsidR="009B3534" w:rsidRPr="009B3534" w:rsidRDefault="00935AD7" w:rsidP="00C90DA6">
      <w:pPr>
        <w:spacing w:line="480" w:lineRule="auto"/>
        <w:rPr>
          <w:b/>
        </w:rPr>
      </w:pPr>
      <w:r>
        <w:rPr>
          <w:b/>
        </w:rPr>
        <w:t>Comparison</w:t>
      </w:r>
      <w:r w:rsidR="009B3534" w:rsidRPr="009B3534">
        <w:rPr>
          <w:b/>
        </w:rPr>
        <w:t xml:space="preserve"> with </w:t>
      </w:r>
      <w:r>
        <w:rPr>
          <w:b/>
        </w:rPr>
        <w:t xml:space="preserve">quantitative </w:t>
      </w:r>
      <w:r w:rsidR="009B3534" w:rsidRPr="009B3534">
        <w:rPr>
          <w:b/>
        </w:rPr>
        <w:t>models</w:t>
      </w:r>
    </w:p>
    <w:p w14:paraId="65E76FD5" w14:textId="40D7000A" w:rsidR="00DA7028" w:rsidRDefault="00B43ACA" w:rsidP="00DA7028">
      <w:pPr>
        <w:spacing w:line="480" w:lineRule="auto"/>
        <w:ind w:firstLine="720"/>
      </w:pPr>
      <w:r>
        <w:t>M</w:t>
      </w:r>
      <w:r w:rsidR="000C2C42">
        <w:t>odel p</w:t>
      </w:r>
      <w:r w:rsidR="009E588A">
        <w:t xml:space="preserve">rojections of future boreal and </w:t>
      </w:r>
      <w:r w:rsidR="00D94A53">
        <w:t>A</w:t>
      </w:r>
      <w:r w:rsidR="009E588A">
        <w:t>rctic biomass agree in sign but vary widely in</w:t>
      </w:r>
      <w:r w:rsidR="00AF5DEB">
        <w:t xml:space="preserve"> magnitude, with increases of 9 to </w:t>
      </w:r>
      <w:r w:rsidR="009E588A">
        <w:t xml:space="preserve">61 Pg </w:t>
      </w:r>
      <w:r w:rsidR="007F5909">
        <w:t>carbon</w:t>
      </w:r>
      <w:r w:rsidR="009E588A">
        <w:t xml:space="preserve"> projected by 2100</w:t>
      </w:r>
      <w:r w:rsidR="00D73A39">
        <w:t xml:space="preserve"> </w:t>
      </w:r>
      <w:r w:rsidR="00DC3996">
        <w:fldChar w:fldCharType="begin">
          <w:fldData xml:space="preserve">PEVuZE5vdGU+PENpdGU+PEF1dGhvcj5RaWFuPC9BdXRob3I+PFllYXI+MjAxMDwvWWVhcj48UmVj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CBOYXRsIEFjYWQgU2NpIFVTQTwvYWJici0xPjwvcGVyaW9kaWNhbD48cGFn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</w:fldData>
        </w:fldChar>
      </w:r>
      <w:r w:rsidR="00DC3996">
        <w:instrText xml:space="preserve"> ADDIN EN.CITE </w:instrText>
      </w:r>
      <w:r w:rsidR="00DC3996">
        <w:fldChar w:fldCharType="begin">
          <w:fldData xml:space="preserve">PEVuZE5vdGU+PENpdGU+PEF1dGhvcj5RaWFuPC9BdXRob3I+PFllYXI+MjAxMDwvWWVhcj48UmVj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CBOYXRsIEFjYWQgU2NpIFVTQTwvYWJici0xPjwvcGVyaW9kaWNhbD48cGFn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</w:fldData>
        </w:fldChar>
      </w:r>
      <w:r w:rsidR="00DC3996">
        <w:instrText xml:space="preserve"> ADDIN EN.CITE.DATA </w:instrText>
      </w:r>
      <w:r w:rsidR="00DC3996">
        <w:fldChar w:fldCharType="end"/>
      </w:r>
      <w:r w:rsidR="00DC3996">
        <w:fldChar w:fldCharType="separate"/>
      </w:r>
      <w:r w:rsidR="00DC3996">
        <w:rPr>
          <w:noProof/>
        </w:rPr>
        <w:t>(</w:t>
      </w:r>
      <w:hyperlink w:anchor="_ENREF_60" w:tooltip="Qian, 2010 #2041" w:history="1">
        <w:r w:rsidR="004B430F">
          <w:rPr>
            <w:noProof/>
          </w:rPr>
          <w:t>Qian</w:t>
        </w:r>
        <w:r w:rsidR="004B430F" w:rsidRPr="00DC3996">
          <w:rPr>
            <w:i/>
            <w:noProof/>
          </w:rPr>
          <w:t xml:space="preserve"> et al.</w:t>
        </w:r>
        <w:r w:rsidR="004B430F">
          <w:rPr>
            <w:noProof/>
          </w:rPr>
          <w:t>, 2010</w:t>
        </w:r>
      </w:hyperlink>
      <w:r w:rsidR="00DC3996">
        <w:rPr>
          <w:noProof/>
        </w:rPr>
        <w:t xml:space="preserve">; </w:t>
      </w:r>
      <w:hyperlink w:anchor="_ENREF_40" w:tooltip="Koven, 2011 #1255" w:history="1">
        <w:r w:rsidR="004B430F">
          <w:rPr>
            <w:noProof/>
          </w:rPr>
          <w:t>Koven</w:t>
        </w:r>
        <w:r w:rsidR="004B430F" w:rsidRPr="00DC3996">
          <w:rPr>
            <w:i/>
            <w:noProof/>
          </w:rPr>
          <w:t xml:space="preserve"> et al.</w:t>
        </w:r>
        <w:r w:rsidR="004B430F">
          <w:rPr>
            <w:noProof/>
          </w:rPr>
          <w:t>, 2011</w:t>
        </w:r>
      </w:hyperlink>
      <w:r w:rsidR="00DC3996">
        <w:rPr>
          <w:noProof/>
        </w:rPr>
        <w:t xml:space="preserve">; </w:t>
      </w:r>
      <w:hyperlink w:anchor="_ENREF_66" w:tooltip="Schaefer, 2011 #900" w:history="1">
        <w:r w:rsidR="004B430F">
          <w:rPr>
            <w:noProof/>
          </w:rPr>
          <w:t>Schaefer</w:t>
        </w:r>
        <w:r w:rsidR="004B430F" w:rsidRPr="00DC3996">
          <w:rPr>
            <w:i/>
            <w:noProof/>
          </w:rPr>
          <w:t xml:space="preserve"> et al.</w:t>
        </w:r>
        <w:r w:rsidR="004B430F">
          <w:rPr>
            <w:noProof/>
          </w:rPr>
          <w:t>, 2011</w:t>
        </w:r>
      </w:hyperlink>
      <w:r w:rsidR="00DC3996">
        <w:rPr>
          <w:noProof/>
        </w:rPr>
        <w:t xml:space="preserve">; </w:t>
      </w:r>
      <w:hyperlink w:anchor="_ENREF_17" w:tooltip="Falloon, 2012 #2051" w:history="1">
        <w:r w:rsidR="004B430F">
          <w:rPr>
            <w:noProof/>
          </w:rPr>
          <w:t>Falloon</w:t>
        </w:r>
        <w:r w:rsidR="004B430F" w:rsidRPr="00DC3996">
          <w:rPr>
            <w:i/>
            <w:noProof/>
          </w:rPr>
          <w:t xml:space="preserve"> et al.</w:t>
        </w:r>
        <w:r w:rsidR="004B430F">
          <w:rPr>
            <w:noProof/>
          </w:rPr>
          <w:t>, 2012</w:t>
        </w:r>
      </w:hyperlink>
      <w:r w:rsidR="00DC3996">
        <w:rPr>
          <w:noProof/>
        </w:rPr>
        <w:t>)</w:t>
      </w:r>
      <w:r w:rsidR="00DC3996">
        <w:fldChar w:fldCharType="end"/>
      </w:r>
      <w:r w:rsidR="009E588A">
        <w:t>. While some of these m</w:t>
      </w:r>
      <w:r w:rsidR="00A0195E">
        <w:t xml:space="preserve">odels fall within the range </w:t>
      </w:r>
      <w:r w:rsidR="009E588A">
        <w:t>estimated here</w:t>
      </w:r>
      <w:r w:rsidR="00AF5DEB">
        <w:t xml:space="preserve"> of -</w:t>
      </w:r>
      <w:r w:rsidR="00FA647B">
        <w:t>20</w:t>
      </w:r>
      <w:r w:rsidR="00AF5DEB">
        <w:t xml:space="preserve"> to </w:t>
      </w:r>
      <w:r w:rsidR="000B626E">
        <w:t>28</w:t>
      </w:r>
      <w:r w:rsidR="00A0195E">
        <w:t xml:space="preserve"> Pg</w:t>
      </w:r>
      <w:r w:rsidR="00A7613D">
        <w:t xml:space="preserve"> </w:t>
      </w:r>
      <w:r w:rsidR="002E3170">
        <w:t>carbon</w:t>
      </w:r>
      <w:r w:rsidR="00A0195E">
        <w:t xml:space="preserve"> by 2100</w:t>
      </w:r>
      <w:r w:rsidR="009E588A">
        <w:t xml:space="preserve">, none </w:t>
      </w:r>
      <w:r w:rsidR="00FD048E">
        <w:t>include</w:t>
      </w:r>
      <w:r w:rsidR="00B0616E">
        <w:t xml:space="preserve"> zero or negative change in biomass</w:t>
      </w:r>
      <w:r w:rsidR="00C931B5">
        <w:t xml:space="preserve"> as predicted by over a third of participants in our expert </w:t>
      </w:r>
      <w:r w:rsidR="001903AB">
        <w:t>assessment</w:t>
      </w:r>
      <w:r w:rsidR="009E588A">
        <w:t>.</w:t>
      </w:r>
      <w:r w:rsidR="00892B42">
        <w:t xml:space="preserve"> </w:t>
      </w:r>
      <w:r w:rsidR="005F5114">
        <w:t>Two</w:t>
      </w:r>
      <w:r w:rsidR="00892B42">
        <w:t xml:space="preserve"> </w:t>
      </w:r>
      <w:r w:rsidR="00075192">
        <w:t>potential</w:t>
      </w:r>
      <w:r w:rsidR="00892B42">
        <w:t xml:space="preserve"> reasons for this </w:t>
      </w:r>
      <w:r w:rsidR="00075192">
        <w:t>disagreement</w:t>
      </w:r>
      <w:r w:rsidR="00892B42">
        <w:t xml:space="preserve"> are an </w:t>
      </w:r>
      <w:r w:rsidR="00075192">
        <w:t>overestimation of the effect</w:t>
      </w:r>
      <w:r w:rsidR="00892B42">
        <w:t xml:space="preserve"> of CO</w:t>
      </w:r>
      <w:r w:rsidR="00892B42" w:rsidRPr="00075192">
        <w:rPr>
          <w:vertAlign w:val="subscript"/>
        </w:rPr>
        <w:t>2</w:t>
      </w:r>
      <w:r w:rsidR="00892B42">
        <w:t xml:space="preserve"> fertilization</w:t>
      </w:r>
      <w:r w:rsidR="000C2C42">
        <w:t xml:space="preserve"> </w:t>
      </w:r>
      <w:r w:rsidR="00935AD7">
        <w:t xml:space="preserve">or an underestimation of the </w:t>
      </w:r>
      <w:r w:rsidR="006C5193">
        <w:t>role</w:t>
      </w:r>
      <w:r w:rsidR="00935AD7">
        <w:t xml:space="preserve"> of disturbance </w:t>
      </w:r>
      <w:r w:rsidR="000C2C42">
        <w:t>in some models</w:t>
      </w:r>
      <w:r w:rsidR="00892B42">
        <w:t xml:space="preserve">. </w:t>
      </w:r>
      <w:r w:rsidR="0088350A">
        <w:t xml:space="preserve">Firstly, </w:t>
      </w:r>
      <w:r w:rsidR="00892B42">
        <w:t>CO</w:t>
      </w:r>
      <w:r w:rsidR="00892B42" w:rsidRPr="00935AD7">
        <w:rPr>
          <w:vertAlign w:val="subscript"/>
        </w:rPr>
        <w:t>2</w:t>
      </w:r>
      <w:r w:rsidR="00892B42">
        <w:t xml:space="preserve"> fertilization </w:t>
      </w:r>
      <w:r w:rsidR="00EF12C8">
        <w:t xml:space="preserve">exerts a larger effect on </w:t>
      </w:r>
      <w:r w:rsidR="007F5909">
        <w:t>carbon</w:t>
      </w:r>
      <w:r w:rsidR="00EF12C8">
        <w:t xml:space="preserve"> balance </w:t>
      </w:r>
      <w:r w:rsidR="00DA7028">
        <w:t xml:space="preserve">than all other </w:t>
      </w:r>
      <w:r w:rsidR="00DA7028">
        <w:lastRenderedPageBreak/>
        <w:t>climate effects</w:t>
      </w:r>
      <w:r w:rsidR="00EF12C8">
        <w:t xml:space="preserve"> </w:t>
      </w:r>
      <w:r w:rsidR="00935AD7">
        <w:t>in many models</w:t>
      </w:r>
      <w:r w:rsidR="00D73A39">
        <w:t xml:space="preserve"> </w:t>
      </w:r>
      <w:r w:rsidR="00DC3996">
        <w:fldChar w:fldCharType="begin"/>
      </w:r>
      <w:r w:rsidR="00DC3996">
        <w:instrText xml:space="preserve"> ADDIN EN.CITE &lt;EndNote&gt;&lt;Cite&gt;&lt;Author&gt;Balshi&lt;/Author&gt;&lt;Year&gt;2009&lt;/Year&gt;&lt;RecNum&gt;684&lt;/RecNum&gt;&lt;DisplayText&gt;(Balshi&lt;style face="italic"&gt; et al.&lt;/style&gt;, 2009)&lt;/DisplayText&gt;&lt;record&gt;&lt;rec-number&gt;684&lt;/rec-number&gt;&lt;foreign-keys&gt;&lt;key app="EN" db-id="22xspzzv3x22tyex0tjpvds90vxwfs5srpsp"&gt;684&lt;/key&gt;&lt;/foreign-keys&gt;&lt;ref-type name="Journal Article"&gt;17&lt;/ref-type&gt;&lt;contributors&gt;&lt;authors&gt;&lt;author&gt;Balshi, M. S.&lt;/author&gt;&lt;author&gt;McGuire, A. D.&lt;/author&gt;&lt;author&gt;Duffy, P.&lt;/author&gt;&lt;author&gt;Flannigan, M.&lt;/author&gt;&lt;author&gt;Kicklighter, D. W.&lt;/author&gt;&lt;author&gt;Melillo, J.&lt;/author&gt;&lt;/authors&gt;&lt;/contributors&gt;&lt;titles&gt;&lt;title&gt;Vulnerability of carbon storage in North American boreal forests to wildfires during the 21st century&lt;/title&gt;&lt;secondary-title&gt;Global Change Biology&lt;/secondary-title&gt;&lt;/titles&gt;&lt;periodical&gt;&lt;full-title&gt;Global Change Biology&lt;/full-title&gt;&lt;abbr-1&gt;Glob. Change Biol.&lt;/abbr-1&gt;&lt;/periodical&gt;&lt;pages&gt;1491-1510&lt;/pages&gt;&lt;volume&gt;15&lt;/volume&gt;&lt;number&gt;6&lt;/number&gt;&lt;dates&gt;&lt;year&gt;2009&lt;/year&gt;&lt;pub-dates&gt;&lt;date&gt;Jun&lt;/date&gt;&lt;/pub-dates&gt;&lt;/dates&gt;&lt;isbn&gt;1354-1013&lt;/isbn&gt;&lt;accession-num&gt;ISI:000265771400011&lt;/accession-num&gt;&lt;urls&gt;&lt;related-urls&gt;&lt;url&gt;&amp;lt;Go to ISI&amp;gt;://000265771400011&lt;/url&gt;&lt;/related-urls&gt;&lt;/urls&gt;&lt;electronic-resource-num&gt;10.1111/j.1365-2486.2009.01877.x&lt;/electronic-resource-num&gt;&lt;/record&gt;&lt;/Cite&gt;&lt;/EndNote&gt;</w:instrText>
      </w:r>
      <w:r w:rsidR="00DC3996">
        <w:fldChar w:fldCharType="separate"/>
      </w:r>
      <w:r w:rsidR="00DC3996">
        <w:rPr>
          <w:noProof/>
        </w:rPr>
        <w:t>(</w:t>
      </w:r>
      <w:hyperlink w:anchor="_ENREF_7" w:tooltip="Balshi, 2009 #684" w:history="1">
        <w:r w:rsidR="004B430F">
          <w:rPr>
            <w:noProof/>
          </w:rPr>
          <w:t>Balshi</w:t>
        </w:r>
        <w:r w:rsidR="004B430F" w:rsidRPr="00DC3996">
          <w:rPr>
            <w:i/>
            <w:noProof/>
          </w:rPr>
          <w:t xml:space="preserve"> et al.</w:t>
        </w:r>
        <w:r w:rsidR="004B430F">
          <w:rPr>
            <w:noProof/>
          </w:rPr>
          <w:t>, 2009</w:t>
        </w:r>
      </w:hyperlink>
      <w:r w:rsidR="00DC3996">
        <w:rPr>
          <w:noProof/>
        </w:rPr>
        <w:t>)</w:t>
      </w:r>
      <w:r w:rsidR="00DC3996">
        <w:fldChar w:fldCharType="end"/>
      </w:r>
      <w:r w:rsidR="00CA541F">
        <w:t xml:space="preserve">, </w:t>
      </w:r>
      <w:r w:rsidR="00DC0A7B">
        <w:t xml:space="preserve">with </w:t>
      </w:r>
      <w:r w:rsidR="006C5193">
        <w:t>up to</w:t>
      </w:r>
      <w:r w:rsidR="00CA541F">
        <w:t xml:space="preserve"> </w:t>
      </w:r>
      <w:r w:rsidR="00DC0A7B">
        <w:t>8</w:t>
      </w:r>
      <w:r w:rsidR="006C5193">
        <w:t>8</w:t>
      </w:r>
      <w:r w:rsidR="00CA541F">
        <w:t xml:space="preserve"> Pg </w:t>
      </w:r>
      <w:r w:rsidR="00A31142">
        <w:t>carbon</w:t>
      </w:r>
      <w:r w:rsidR="00CA541F">
        <w:t xml:space="preserve"> difference between</w:t>
      </w:r>
      <w:r w:rsidR="00935AD7">
        <w:t xml:space="preserve"> </w:t>
      </w:r>
      <w:r w:rsidR="00CA541F">
        <w:t xml:space="preserve">model runs with </w:t>
      </w:r>
      <w:r w:rsidR="00DC0A7B">
        <w:t xml:space="preserve">and without </w:t>
      </w:r>
      <w:r w:rsidR="00CA541F">
        <w:t>CO</w:t>
      </w:r>
      <w:r w:rsidR="00CA541F" w:rsidRPr="00DC0A7B">
        <w:rPr>
          <w:vertAlign w:val="subscript"/>
        </w:rPr>
        <w:t>2</w:t>
      </w:r>
      <w:r w:rsidR="00DC0A7B">
        <w:t xml:space="preserve"> fertilization effects </w:t>
      </w:r>
      <w:r w:rsidR="00EF12C8">
        <w:t>for</w:t>
      </w:r>
      <w:r w:rsidR="00DC0A7B">
        <w:t xml:space="preserve"> some models</w:t>
      </w:r>
      <w:r w:rsidR="00412523">
        <w:t xml:space="preserve"> </w:t>
      </w:r>
      <w:r w:rsidR="00DC3996">
        <w:fldChar w:fldCharType="begin"/>
      </w:r>
      <w:r w:rsidR="00DC3996">
        <w:instrText xml:space="preserve"> ADDIN EN.CITE &lt;EndNote&gt;&lt;Cite&gt;&lt;Author&gt;Koven&lt;/Author&gt;&lt;Year&gt;2011&lt;/Year&gt;&lt;RecNum&gt;1255&lt;/RecNum&gt;&lt;DisplayText&gt;(Koven&lt;style face="italic"&gt; et al.&lt;/style&gt;, 2011)&lt;/DisplayText&gt;&lt;record&gt;&lt;rec-number&gt;1255&lt;/rec-number&gt;&lt;foreign-keys&gt;&lt;key app="EN" db-id="22xspzzv3x22tyex0tjpvds90vxwfs5srpsp"&gt;1255&lt;/key&gt;&lt;/foreign-keys&gt;&lt;ref-type name="Journal Article"&gt;17&lt;/ref-type&gt;&lt;contributors&gt;&lt;authors&gt;&lt;author&gt;Koven, C. D.&lt;/author&gt;&lt;author&gt;Ringeval, B.&lt;/author&gt;&lt;author&gt;Friedlingstein, P.&lt;/author&gt;&lt;author&gt;Ciais, P.&lt;/author&gt;&lt;author&gt;Cadule, P.&lt;/author&gt;&lt;author&gt;Khvorostyanov, D.&lt;/author&gt;&lt;author&gt;Krinner, G.&lt;/author&gt;&lt;author&gt;Tarnocai, C.&lt;/author&gt;&lt;/authors&gt;&lt;/contributors&gt;&lt;titles&gt;&lt;title&gt;Permafrost carbon-climate feedbacks accelerate global warming&lt;/title&gt;&lt;secondary-title&gt;Proceedings of the National Academy of Sciences of the United States of America&lt;/secondary-title&gt;&lt;/titles&gt;&lt;periodical&gt;&lt;full-title&gt;Proceedings of the National Academy of Sciences of the United States of America&lt;/full-title&gt;&lt;abbr-1&gt;P Natl Acad Sci USA&lt;/abbr-1&gt;&lt;/periodical&gt;&lt;pages&gt;14769-14774&lt;/pages&gt;&lt;volume&gt;108&lt;/volume&gt;&lt;number&gt;36&lt;/number&gt;&lt;dates&gt;&lt;year&gt;2011&lt;/year&gt;&lt;pub-dates&gt;&lt;date&gt;Sep&lt;/date&gt;&lt;/pub-dates&gt;&lt;/dates&gt;&lt;isbn&gt;0027-8424&lt;/isbn&gt;&lt;accession-num&gt;WOS:000294543400018&lt;/accession-num&gt;&lt;urls&gt;&lt;related-urls&gt;&lt;url&gt;&amp;lt;Go to ISI&amp;gt;://WOS:000294543400018&lt;/url&gt;&lt;/related-urls&gt;&lt;/urls&gt;&lt;electronic-resource-num&gt;10.1073/pnas.1103910108&lt;/electronic-resource-num&gt;&lt;/record&gt;&lt;/Cite&gt;&lt;/EndNote&gt;</w:instrText>
      </w:r>
      <w:r w:rsidR="00DC3996">
        <w:fldChar w:fldCharType="separate"/>
      </w:r>
      <w:r w:rsidR="00DC3996">
        <w:rPr>
          <w:noProof/>
        </w:rPr>
        <w:t>(</w:t>
      </w:r>
      <w:hyperlink w:anchor="_ENREF_40" w:tooltip="Koven, 2011 #1255" w:history="1">
        <w:r w:rsidR="004B430F">
          <w:rPr>
            <w:noProof/>
          </w:rPr>
          <w:t>Koven</w:t>
        </w:r>
        <w:r w:rsidR="004B430F" w:rsidRPr="00DC3996">
          <w:rPr>
            <w:i/>
            <w:noProof/>
          </w:rPr>
          <w:t xml:space="preserve"> et al.</w:t>
        </w:r>
        <w:r w:rsidR="004B430F">
          <w:rPr>
            <w:noProof/>
          </w:rPr>
          <w:t>, 2011</w:t>
        </w:r>
      </w:hyperlink>
      <w:r w:rsidR="00DC3996">
        <w:rPr>
          <w:noProof/>
        </w:rPr>
        <w:t>)</w:t>
      </w:r>
      <w:r w:rsidR="00DC3996">
        <w:fldChar w:fldCharType="end"/>
      </w:r>
      <w:r w:rsidR="00DC0A7B">
        <w:t>.</w:t>
      </w:r>
      <w:r w:rsidR="00CA541F">
        <w:t xml:space="preserve"> </w:t>
      </w:r>
      <w:r w:rsidR="00DC0A7B">
        <w:t>However, there is little field evidence that CO</w:t>
      </w:r>
      <w:r w:rsidR="00DC0A7B" w:rsidRPr="00DC0A7B">
        <w:rPr>
          <w:vertAlign w:val="subscript"/>
        </w:rPr>
        <w:t>2</w:t>
      </w:r>
      <w:r w:rsidR="00DC0A7B">
        <w:t xml:space="preserve"> fertilization results in long-term biomass accumulation in tundra and boreal ecosystems</w:t>
      </w:r>
      <w:r w:rsidR="00412523">
        <w:t xml:space="preserve"> </w:t>
      </w:r>
      <w:r w:rsidR="00DC3996">
        <w:fldChar w:fldCharType="begin">
          <w:fldData xml:space="preserve">PEVuZE5vdGU+PENpdGU+PEF1dGhvcj5IaWNrbGVyPC9BdXRob3I+PFllYXI+MjAwODwvWWVhcj48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</w:fldData>
        </w:fldChar>
      </w:r>
      <w:r w:rsidR="00DC3996">
        <w:instrText xml:space="preserve"> ADDIN EN.CITE </w:instrText>
      </w:r>
      <w:r w:rsidR="00DC3996">
        <w:fldChar w:fldCharType="begin">
          <w:fldData xml:space="preserve">PEVuZE5vdGU+PENpdGU+PEF1dGhvcj5IaWNrbGVyPC9BdXRob3I+PFllYXI+MjAwODwvWWVhcj48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</w:fldData>
        </w:fldChar>
      </w:r>
      <w:r w:rsidR="00DC3996">
        <w:instrText xml:space="preserve"> ADDIN EN.CITE.DATA </w:instrText>
      </w:r>
      <w:r w:rsidR="00DC3996">
        <w:fldChar w:fldCharType="end"/>
      </w:r>
      <w:r w:rsidR="00DC3996">
        <w:fldChar w:fldCharType="separate"/>
      </w:r>
      <w:r w:rsidR="00DC3996">
        <w:rPr>
          <w:noProof/>
        </w:rPr>
        <w:t>(</w:t>
      </w:r>
      <w:hyperlink w:anchor="_ENREF_28" w:tooltip="Hickler, 2008 #2340" w:history="1">
        <w:r w:rsidR="004B430F">
          <w:rPr>
            <w:noProof/>
          </w:rPr>
          <w:t>Hickler</w:t>
        </w:r>
        <w:r w:rsidR="004B430F" w:rsidRPr="00DC3996">
          <w:rPr>
            <w:i/>
            <w:noProof/>
          </w:rPr>
          <w:t xml:space="preserve"> et al.</w:t>
        </w:r>
        <w:r w:rsidR="004B430F">
          <w:rPr>
            <w:noProof/>
          </w:rPr>
          <w:t>, 2008</w:t>
        </w:r>
      </w:hyperlink>
      <w:r w:rsidR="00DC3996">
        <w:rPr>
          <w:noProof/>
        </w:rPr>
        <w:t xml:space="preserve">; </w:t>
      </w:r>
      <w:hyperlink w:anchor="_ENREF_58" w:tooltip="Peñuelas, 2011 #2489" w:history="1">
        <w:r w:rsidR="004B430F">
          <w:rPr>
            <w:noProof/>
          </w:rPr>
          <w:t>Peñuelas</w:t>
        </w:r>
        <w:r w:rsidR="004B430F" w:rsidRPr="00DC3996">
          <w:rPr>
            <w:i/>
            <w:noProof/>
          </w:rPr>
          <w:t xml:space="preserve"> et al.</w:t>
        </w:r>
        <w:r w:rsidR="004B430F">
          <w:rPr>
            <w:noProof/>
          </w:rPr>
          <w:t>, 2011</w:t>
        </w:r>
      </w:hyperlink>
      <w:r w:rsidR="00DC3996">
        <w:rPr>
          <w:noProof/>
        </w:rPr>
        <w:t xml:space="preserve">; </w:t>
      </w:r>
      <w:hyperlink w:anchor="_ENREF_20" w:tooltip="Gedalof, 2010 #2490" w:history="1">
        <w:r w:rsidR="004B430F">
          <w:rPr>
            <w:noProof/>
          </w:rPr>
          <w:t>Gedalof and Berg, 2010</w:t>
        </w:r>
      </w:hyperlink>
      <w:r w:rsidR="00DC3996">
        <w:rPr>
          <w:noProof/>
        </w:rPr>
        <w:t>)</w:t>
      </w:r>
      <w:r w:rsidR="00DC3996">
        <w:fldChar w:fldCharType="end"/>
      </w:r>
      <w:r w:rsidR="002D27F2">
        <w:t>.</w:t>
      </w:r>
      <w:r w:rsidR="00C7668A">
        <w:t xml:space="preserve"> </w:t>
      </w:r>
      <w:r w:rsidR="002D27F2">
        <w:t xml:space="preserve">Additionally, many models with large </w:t>
      </w:r>
      <w:r w:rsidR="00EF12C8">
        <w:t>CO</w:t>
      </w:r>
      <w:r w:rsidR="00EF12C8" w:rsidRPr="00EF12C8">
        <w:rPr>
          <w:vertAlign w:val="subscript"/>
        </w:rPr>
        <w:t>2</w:t>
      </w:r>
      <w:r w:rsidR="00EF12C8">
        <w:t xml:space="preserve"> </w:t>
      </w:r>
      <w:r w:rsidR="002D27F2">
        <w:t>effects do not include</w:t>
      </w:r>
      <w:r w:rsidR="00C7668A">
        <w:t xml:space="preserve"> other</w:t>
      </w:r>
      <w:r w:rsidR="00DC0A7B">
        <w:t xml:space="preserve"> limit</w:t>
      </w:r>
      <w:r w:rsidR="00C7668A">
        <w:t>ing factors</w:t>
      </w:r>
      <w:r w:rsidR="00D8553B">
        <w:t>,</w:t>
      </w:r>
      <w:r w:rsidR="00C7668A">
        <w:t xml:space="preserve"> such as nutrients and water</w:t>
      </w:r>
      <w:r w:rsidR="00D8553B">
        <w:t>,</w:t>
      </w:r>
      <w:r w:rsidR="00EF12C8">
        <w:t xml:space="preserve"> known to interact with CO</w:t>
      </w:r>
      <w:r w:rsidR="00EF12C8" w:rsidRPr="00EF12C8">
        <w:rPr>
          <w:vertAlign w:val="subscript"/>
        </w:rPr>
        <w:t>2</w:t>
      </w:r>
      <w:r w:rsidR="00EF12C8">
        <w:t xml:space="preserve"> fertilization</w:t>
      </w:r>
      <w:r w:rsidR="00412523">
        <w:t xml:space="preserve"> </w:t>
      </w:r>
      <w:r w:rsidR="00DC3996">
        <w:fldChar w:fldCharType="begin">
          <w:fldData xml:space="preserve">PEVuZE5vdGU+PENpdGU+PEF1dGhvcj5IeXZvbmVuPC9BdXRob3I+PFllYXI+MjAwNzwvWWVhcj48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</w:fldData>
        </w:fldChar>
      </w:r>
      <w:r w:rsidR="00437145">
        <w:instrText xml:space="preserve"> ADDIN EN.CITE </w:instrText>
      </w:r>
      <w:r w:rsidR="00437145">
        <w:fldChar w:fldCharType="begin">
          <w:fldData xml:space="preserve">PEVuZE5vdGU+PENpdGU+PEF1dGhvcj5IeXZvbmVuPC9BdXRob3I+PFllYXI+MjAwNzwvWWVhcj48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</w:fldData>
        </w:fldChar>
      </w:r>
      <w:r w:rsidR="00437145">
        <w:instrText xml:space="preserve"> ADDIN EN.CITE.DATA </w:instrText>
      </w:r>
      <w:r w:rsidR="00437145">
        <w:fldChar w:fldCharType="end"/>
      </w:r>
      <w:r w:rsidR="00DC3996">
        <w:fldChar w:fldCharType="separate"/>
      </w:r>
      <w:r w:rsidR="00437145">
        <w:rPr>
          <w:noProof/>
        </w:rPr>
        <w:t>(</w:t>
      </w:r>
      <w:hyperlink w:anchor="_ENREF_31" w:tooltip="Hyvonen, 2007 #2314" w:history="1">
        <w:r w:rsidR="004B430F">
          <w:rPr>
            <w:noProof/>
          </w:rPr>
          <w:t>Hyvonen</w:t>
        </w:r>
        <w:r w:rsidR="004B430F" w:rsidRPr="00437145">
          <w:rPr>
            <w:i/>
            <w:noProof/>
          </w:rPr>
          <w:t xml:space="preserve"> et al.</w:t>
        </w:r>
        <w:r w:rsidR="004B430F">
          <w:rPr>
            <w:noProof/>
          </w:rPr>
          <w:t>, 2007</w:t>
        </w:r>
      </w:hyperlink>
      <w:r w:rsidR="00437145">
        <w:rPr>
          <w:noProof/>
        </w:rPr>
        <w:t xml:space="preserve">; </w:t>
      </w:r>
      <w:hyperlink w:anchor="_ENREF_80" w:tooltip="Yarie, 2010 #1577" w:history="1">
        <w:r w:rsidR="004B430F">
          <w:rPr>
            <w:noProof/>
          </w:rPr>
          <w:t>Yarie and Van Cleve, 2010</w:t>
        </w:r>
      </w:hyperlink>
      <w:r w:rsidR="00437145">
        <w:rPr>
          <w:noProof/>
        </w:rPr>
        <w:t xml:space="preserve">; </w:t>
      </w:r>
      <w:hyperlink w:anchor="_ENREF_73" w:tooltip="Thornton, 2007 #2353" w:history="1">
        <w:r w:rsidR="004B430F">
          <w:rPr>
            <w:noProof/>
          </w:rPr>
          <w:t>Thornton</w:t>
        </w:r>
        <w:r w:rsidR="004B430F" w:rsidRPr="00437145">
          <w:rPr>
            <w:i/>
            <w:noProof/>
          </w:rPr>
          <w:t xml:space="preserve"> et al.</w:t>
        </w:r>
        <w:r w:rsidR="004B430F">
          <w:rPr>
            <w:noProof/>
          </w:rPr>
          <w:t>, 2007</w:t>
        </w:r>
      </w:hyperlink>
      <w:r w:rsidR="00437145">
        <w:rPr>
          <w:noProof/>
        </w:rPr>
        <w:t xml:space="preserve">; </w:t>
      </w:r>
      <w:hyperlink w:anchor="_ENREF_39" w:tooltip="Koven, 2015 #2565" w:history="1">
        <w:r w:rsidR="004B430F">
          <w:rPr>
            <w:noProof/>
          </w:rPr>
          <w:t>Koven</w:t>
        </w:r>
        <w:r w:rsidR="004B430F" w:rsidRPr="00437145">
          <w:rPr>
            <w:i/>
            <w:noProof/>
          </w:rPr>
          <w:t xml:space="preserve"> et al.</w:t>
        </w:r>
        <w:r w:rsidR="004B430F">
          <w:rPr>
            <w:noProof/>
          </w:rPr>
          <w:t>, 2015a</w:t>
        </w:r>
      </w:hyperlink>
      <w:r w:rsidR="00437145">
        <w:rPr>
          <w:noProof/>
        </w:rPr>
        <w:t xml:space="preserve">; </w:t>
      </w:r>
      <w:hyperlink w:anchor="_ENREF_47" w:tooltip="Maaroufi, 2015 #2569" w:history="1">
        <w:r w:rsidR="004B430F">
          <w:rPr>
            <w:noProof/>
          </w:rPr>
          <w:t>Maaroufi</w:t>
        </w:r>
        <w:r w:rsidR="004B430F" w:rsidRPr="00437145">
          <w:rPr>
            <w:i/>
            <w:noProof/>
          </w:rPr>
          <w:t xml:space="preserve"> et al.</w:t>
        </w:r>
        <w:r w:rsidR="004B430F">
          <w:rPr>
            <w:noProof/>
          </w:rPr>
          <w:t>, 2015</w:t>
        </w:r>
      </w:hyperlink>
      <w:r w:rsidR="00437145">
        <w:rPr>
          <w:noProof/>
        </w:rPr>
        <w:t>)</w:t>
      </w:r>
      <w:r w:rsidR="00DC3996">
        <w:fldChar w:fldCharType="end"/>
      </w:r>
      <w:r w:rsidR="00C7668A">
        <w:t xml:space="preserve">. </w:t>
      </w:r>
      <w:r w:rsidR="00EF12C8">
        <w:t>Secondly, m</w:t>
      </w:r>
      <w:r w:rsidR="00C7668A">
        <w:t>odels that do not account for disturbance</w:t>
      </w:r>
      <w:r w:rsidR="00AB354D">
        <w:t xml:space="preserve"> such as wildfire, permafrost collapse, insect damage</w:t>
      </w:r>
      <w:r w:rsidR="00AD53F6">
        <w:t>, and human resource extraction</w:t>
      </w:r>
      <w:r w:rsidR="00AB354D">
        <w:t xml:space="preserve"> likely overestimate </w:t>
      </w:r>
      <w:r w:rsidR="006C5193">
        <w:t xml:space="preserve">the </w:t>
      </w:r>
      <w:r w:rsidR="006B4DBB">
        <w:t xml:space="preserve">positive </w:t>
      </w:r>
      <w:r w:rsidR="00C8149E">
        <w:t xml:space="preserve">response of </w:t>
      </w:r>
      <w:r w:rsidR="006C5193">
        <w:t>biomass to climate change</w:t>
      </w:r>
      <w:r w:rsidR="00412523">
        <w:t xml:space="preserve"> </w:t>
      </w:r>
      <w:r w:rsidR="00DC3996">
        <w:fldChar w:fldCharType="begin">
          <w:fldData xml:space="preserve">PEVuZE5vdGU+PENpdGU+PEF1dGhvcj5LdXJ6PC9BdXRob3I+PFllYXI+MjAwODwvWWVhcj48UmVj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</w:fldData>
        </w:fldChar>
      </w:r>
      <w:r w:rsidR="000A4CA5">
        <w:instrText xml:space="preserve"> ADDIN EN.CITE </w:instrText>
      </w:r>
      <w:r w:rsidR="000A4CA5">
        <w:fldChar w:fldCharType="begin">
          <w:fldData xml:space="preserve">PEVuZE5vdGU+PENpdGU+PEF1dGhvcj5LdXJ6PC9BdXRob3I+PFllYXI+MjAwODwvWWVhcj48UmVj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</w:fldData>
        </w:fldChar>
      </w:r>
      <w:r w:rsidR="000A4CA5">
        <w:instrText xml:space="preserve"> ADDIN EN.CITE.DATA </w:instrText>
      </w:r>
      <w:r w:rsidR="000A4CA5">
        <w:fldChar w:fldCharType="end"/>
      </w:r>
      <w:r w:rsidR="00DC3996">
        <w:fldChar w:fldCharType="separate"/>
      </w:r>
      <w:r w:rsidR="000A4CA5">
        <w:rPr>
          <w:noProof/>
        </w:rPr>
        <w:t>(</w:t>
      </w:r>
      <w:hyperlink w:anchor="_ENREF_42" w:tooltip="Kurz, 2008 #2352" w:history="1">
        <w:r w:rsidR="004B430F">
          <w:rPr>
            <w:noProof/>
          </w:rPr>
          <w:t>Kurz</w:t>
        </w:r>
        <w:r w:rsidR="004B430F" w:rsidRPr="000A4CA5">
          <w:rPr>
            <w:i/>
            <w:noProof/>
          </w:rPr>
          <w:t xml:space="preserve"> et al.</w:t>
        </w:r>
        <w:r w:rsidR="004B430F">
          <w:rPr>
            <w:noProof/>
          </w:rPr>
          <w:t>, 2008</w:t>
        </w:r>
      </w:hyperlink>
      <w:r w:rsidR="000A4CA5">
        <w:rPr>
          <w:noProof/>
        </w:rPr>
        <w:t xml:space="preserve">; </w:t>
      </w:r>
      <w:hyperlink w:anchor="_ENREF_1" w:tooltip="Abbott, 2015 #2578" w:history="1">
        <w:r w:rsidR="004B430F">
          <w:rPr>
            <w:noProof/>
          </w:rPr>
          <w:t>Abbott and Jones, 2015</w:t>
        </w:r>
      </w:hyperlink>
      <w:r w:rsidR="000A4CA5">
        <w:rPr>
          <w:noProof/>
        </w:rPr>
        <w:t xml:space="preserve">; </w:t>
      </w:r>
      <w:hyperlink w:anchor="_ENREF_27" w:tooltip="Hewitt, 2015 #2582" w:history="1">
        <w:r w:rsidR="004B430F">
          <w:rPr>
            <w:noProof/>
          </w:rPr>
          <w:t>Hewitt</w:t>
        </w:r>
        <w:r w:rsidR="004B430F" w:rsidRPr="000A4CA5">
          <w:rPr>
            <w:i/>
            <w:noProof/>
          </w:rPr>
          <w:t xml:space="preserve"> et al.</w:t>
        </w:r>
        <w:r w:rsidR="004B430F">
          <w:rPr>
            <w:noProof/>
          </w:rPr>
          <w:t>, 2015</w:t>
        </w:r>
      </w:hyperlink>
      <w:r w:rsidR="000A4CA5">
        <w:rPr>
          <w:noProof/>
        </w:rPr>
        <w:t>)</w:t>
      </w:r>
      <w:r w:rsidR="00DC3996">
        <w:fldChar w:fldCharType="end"/>
      </w:r>
      <w:hyperlink w:anchor="_ENREF_36" w:tooltip="Kurz, 2008 #2352" w:history="1"/>
      <w:r w:rsidR="00A56DF7">
        <w:t>.</w:t>
      </w:r>
    </w:p>
    <w:p w14:paraId="05B29173" w14:textId="081BE5A5" w:rsidR="009A0355" w:rsidRDefault="00C53F39" w:rsidP="00DA7028">
      <w:pPr>
        <w:spacing w:line="480" w:lineRule="auto"/>
        <w:ind w:firstLine="720"/>
      </w:pPr>
      <w:r>
        <w:t xml:space="preserve">Considering the scenario of a complete biome shift is useful in evaluating both model projections of change and estimates from our </w:t>
      </w:r>
      <w:r w:rsidR="001903AB">
        <w:t>expert assessment</w:t>
      </w:r>
      <w:r w:rsidR="009A0355">
        <w:t xml:space="preserve">. If all boreal forest became temperate forest, living biomass would increase by 27%, resulting in the uptake of 16 Pg </w:t>
      </w:r>
      <w:r w:rsidR="00F513A9">
        <w:t>carbon</w:t>
      </w:r>
      <w:r w:rsidR="009A0355">
        <w:t xml:space="preserve"> based on average </w:t>
      </w:r>
      <w:r w:rsidR="00F513A9">
        <w:t>carbon</w:t>
      </w:r>
      <w:r w:rsidR="009A0355">
        <w:t xml:space="preserve"> densities from both ecosystems</w:t>
      </w:r>
      <w:r w:rsidR="00412523">
        <w:t xml:space="preserve"> </w:t>
      </w:r>
      <w:r w:rsidR="00DC3996">
        <w:fldChar w:fldCharType="begin"/>
      </w:r>
      <w:r w:rsidR="00DC3996">
        <w:instrText xml:space="preserve"> ADDIN EN.CITE &lt;EndNote&gt;&lt;Cite&gt;&lt;Author&gt;Pan&lt;/Author&gt;&lt;Year&gt;2011&lt;/Year&gt;&lt;RecNum&gt;1439&lt;/RecNum&gt;&lt;DisplayText&gt;(Pan&lt;style face="italic"&gt; et al.&lt;/style&gt;, 2011)&lt;/DisplayText&gt;&lt;record&gt;&lt;rec-number&gt;1439&lt;/rec-number&gt;&lt;foreign-keys&gt;&lt;key app="EN" db-id="22xspzzv3x22tyex0tjpvds90vxwfs5srpsp"&gt;1439&lt;/key&gt;&lt;/foreign-keys&gt;&lt;ref-type name="Journal Article"&gt;17&lt;/ref-type&gt;&lt;contributors&gt;&lt;authors&gt;&lt;author&gt;Pan, Yude&lt;/author&gt;&lt;author&gt;Birdsey, Richard A.&lt;/author&gt;&lt;author&gt;Fang, Jingyun&lt;/author&gt;&lt;author&gt;Houghton, Richard&lt;/author&gt;&lt;author&gt;Kauppi, Pekka E.&lt;/author&gt;&lt;author&gt;Kurz, Werner A.&lt;/author&gt;&lt;author&gt;Phillips, Oliver L.&lt;/author&gt;&lt;author&gt;Shvidenko, Anatoly&lt;/author&gt;&lt;author&gt;Lewis, Simon L.&lt;/author&gt;&lt;author&gt;Canadell, Josep G.&lt;/author&gt;&lt;author&gt;Ciais, Philippe&lt;/author&gt;&lt;author&gt;Jackson, Robert B.&lt;/author&gt;&lt;author&gt;Pacala, Stephen&lt;/author&gt;&lt;author&gt;McGuire, A. David&lt;/author&gt;&lt;author&gt;Piao, Shilong&lt;/author&gt;&lt;author&gt;Rautiainen, Aapo&lt;/author&gt;&lt;author&gt;Sitch, Stephen&lt;/author&gt;&lt;author&gt;Hayes, Daniel&lt;/author&gt;&lt;/authors&gt;&lt;/contributors&gt;&lt;titles&gt;&lt;title&gt;A Large and Persistent Carbon Sink in the World&amp;apos;s Forests&lt;/title&gt;&lt;secondary-title&gt;Science&lt;/secondary-title&gt;&lt;/titles&gt;&lt;periodical&gt;&lt;full-title&gt;Science&lt;/full-title&gt;&lt;abbr-1&gt;Science&lt;/abbr-1&gt;&lt;/periodical&gt;&lt;dates&gt;&lt;year&gt;2011&lt;/year&gt;&lt;/dates&gt;&lt;urls&gt;&lt;related-urls&gt;&lt;url&gt;http://www.sciencemag.org/content/early/2011/07/13/science.1201609.abstract&lt;/url&gt;&lt;/related-urls&gt;&lt;/urls&gt;&lt;/record&gt;&lt;/Cite&gt;&lt;/EndNote&gt;</w:instrText>
      </w:r>
      <w:r w:rsidR="00DC3996">
        <w:fldChar w:fldCharType="separate"/>
      </w:r>
      <w:r w:rsidR="00DC3996">
        <w:rPr>
          <w:noProof/>
        </w:rPr>
        <w:t>(</w:t>
      </w:r>
      <w:hyperlink w:anchor="_ENREF_56" w:tooltip="Pan, 2011 #1439" w:history="1">
        <w:r w:rsidR="004B430F">
          <w:rPr>
            <w:noProof/>
          </w:rPr>
          <w:t>Pan</w:t>
        </w:r>
        <w:r w:rsidR="004B430F" w:rsidRPr="00DC3996">
          <w:rPr>
            <w:i/>
            <w:noProof/>
          </w:rPr>
          <w:t xml:space="preserve"> et al.</w:t>
        </w:r>
        <w:r w:rsidR="004B430F">
          <w:rPr>
            <w:noProof/>
          </w:rPr>
          <w:t>, 2011</w:t>
        </w:r>
      </w:hyperlink>
      <w:r w:rsidR="00DC3996">
        <w:rPr>
          <w:noProof/>
        </w:rPr>
        <w:t>)</w:t>
      </w:r>
      <w:r w:rsidR="00DC3996">
        <w:fldChar w:fldCharType="end"/>
      </w:r>
      <w:r w:rsidR="009A0355">
        <w:t xml:space="preserve">. However, 22 Pg </w:t>
      </w:r>
      <w:r w:rsidR="00F513A9">
        <w:t>carbon</w:t>
      </w:r>
      <w:r w:rsidR="009A0355">
        <w:t xml:space="preserve"> would be lost due to decreases in dead wood and litter, resulting in a net circumboreal loss of 6 Pg </w:t>
      </w:r>
      <w:r w:rsidR="00F513A9">
        <w:t>carbon</w:t>
      </w:r>
      <w:r w:rsidR="009A0355">
        <w:t>. If all tundra became boreal forest, non-soil biomass would increase by 205%</w:t>
      </w:r>
      <w:r w:rsidR="00412523">
        <w:t xml:space="preserve"> </w:t>
      </w:r>
      <w:r w:rsidR="00DC3996">
        <w:fldChar w:fldCharType="begin">
          <w:fldData xml:space="preserve">PEVuZE5vdGU+PENpdGU+PEF1dGhvcj5FcHN0ZWluPC9BdXRob3I+PFllYXI+MjAxMjwvWWVhcj48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=
</w:fldData>
        </w:fldChar>
      </w:r>
      <w:r w:rsidR="00DC3996">
        <w:instrText xml:space="preserve"> ADDIN EN.CITE </w:instrText>
      </w:r>
      <w:r w:rsidR="00DC3996">
        <w:fldChar w:fldCharType="begin">
          <w:fldData xml:space="preserve">PEVuZE5vdGU+PENpdGU+PEF1dGhvcj5FcHN0ZWluPC9BdXRob3I+PFllYXI+MjAxMjwvWWVhcj48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=
</w:fldData>
        </w:fldChar>
      </w:r>
      <w:r w:rsidR="00DC3996">
        <w:instrText xml:space="preserve"> ADDIN EN.CITE.DATA </w:instrText>
      </w:r>
      <w:r w:rsidR="00DC3996">
        <w:fldChar w:fldCharType="end"/>
      </w:r>
      <w:r w:rsidR="00DC3996">
        <w:fldChar w:fldCharType="separate"/>
      </w:r>
      <w:r w:rsidR="00DC3996">
        <w:rPr>
          <w:noProof/>
        </w:rPr>
        <w:t>(</w:t>
      </w:r>
      <w:hyperlink w:anchor="_ENREF_16" w:tooltip="Epstein, 2012 #1907" w:history="1">
        <w:r w:rsidR="004B430F">
          <w:rPr>
            <w:noProof/>
          </w:rPr>
          <w:t>Epstein</w:t>
        </w:r>
        <w:r w:rsidR="004B430F" w:rsidRPr="00DC3996">
          <w:rPr>
            <w:i/>
            <w:noProof/>
          </w:rPr>
          <w:t xml:space="preserve"> et al.</w:t>
        </w:r>
        <w:r w:rsidR="004B430F">
          <w:rPr>
            <w:noProof/>
          </w:rPr>
          <w:t>, 2012</w:t>
        </w:r>
      </w:hyperlink>
      <w:r w:rsidR="00DC3996">
        <w:rPr>
          <w:noProof/>
        </w:rPr>
        <w:t xml:space="preserve">; </w:t>
      </w:r>
      <w:hyperlink w:anchor="_ENREF_61" w:tooltip="Raynolds, 2012 #1909" w:history="1">
        <w:r w:rsidR="004B430F">
          <w:rPr>
            <w:noProof/>
          </w:rPr>
          <w:t>Raynolds</w:t>
        </w:r>
        <w:r w:rsidR="004B430F" w:rsidRPr="00DC3996">
          <w:rPr>
            <w:i/>
            <w:noProof/>
          </w:rPr>
          <w:t xml:space="preserve"> et al.</w:t>
        </w:r>
        <w:r w:rsidR="004B430F">
          <w:rPr>
            <w:noProof/>
          </w:rPr>
          <w:t>, 2012</w:t>
        </w:r>
      </w:hyperlink>
      <w:r w:rsidR="00DC3996">
        <w:rPr>
          <w:noProof/>
        </w:rPr>
        <w:t xml:space="preserve">; </w:t>
      </w:r>
      <w:hyperlink w:anchor="_ENREF_64" w:tooltip="Saugier, 2001 #1920" w:history="1">
        <w:r w:rsidR="004B430F">
          <w:rPr>
            <w:noProof/>
          </w:rPr>
          <w:t>Saugier</w:t>
        </w:r>
        <w:r w:rsidR="004B430F" w:rsidRPr="00DC3996">
          <w:rPr>
            <w:i/>
            <w:noProof/>
          </w:rPr>
          <w:t xml:space="preserve"> et al.</w:t>
        </w:r>
        <w:r w:rsidR="004B430F">
          <w:rPr>
            <w:noProof/>
          </w:rPr>
          <w:t>, 2001</w:t>
        </w:r>
      </w:hyperlink>
      <w:r w:rsidR="00DC3996">
        <w:rPr>
          <w:noProof/>
        </w:rPr>
        <w:t>)</w:t>
      </w:r>
      <w:r w:rsidR="00DC3996">
        <w:fldChar w:fldCharType="end"/>
      </w:r>
      <w:r w:rsidR="009A0355">
        <w:t xml:space="preserve">, taking up 17 Pg </w:t>
      </w:r>
      <w:r w:rsidR="00F513A9">
        <w:t>carbon</w:t>
      </w:r>
      <w:r w:rsidR="009A0355">
        <w:t>.</w:t>
      </w:r>
      <w:r w:rsidR="00D8553B">
        <w:t xml:space="preserve"> T</w:t>
      </w:r>
      <w:r w:rsidR="00FB4E53">
        <w:t xml:space="preserve">his scenario </w:t>
      </w:r>
      <w:r w:rsidR="00D8553B">
        <w:t>may</w:t>
      </w:r>
      <w:r w:rsidR="00FB4E53">
        <w:t xml:space="preserve"> not represent the up</w:t>
      </w:r>
      <w:r w:rsidR="00D8553B">
        <w:t xml:space="preserve">per limit of possible </w:t>
      </w:r>
      <w:r w:rsidR="00F513A9">
        <w:t>carbon</w:t>
      </w:r>
      <w:r w:rsidR="00D8553B">
        <w:t xml:space="preserve"> uptake if </w:t>
      </w:r>
      <w:r w:rsidR="00FB4E53">
        <w:t xml:space="preserve">other </w:t>
      </w:r>
      <w:r w:rsidR="00D8553B">
        <w:t xml:space="preserve">unforeseen </w:t>
      </w:r>
      <w:r w:rsidR="00FB4E53">
        <w:t>shift</w:t>
      </w:r>
      <w:r w:rsidR="00E635FC">
        <w:t xml:space="preserve">s in C allocation </w:t>
      </w:r>
      <w:r w:rsidR="00FD251A">
        <w:t>take place;</w:t>
      </w:r>
      <w:r w:rsidR="00D8553B">
        <w:t xml:space="preserve"> however, it highlights the relatively modest </w:t>
      </w:r>
      <w:r w:rsidR="00F513A9">
        <w:t>carbon</w:t>
      </w:r>
      <w:r w:rsidR="00D8553B">
        <w:t xml:space="preserve"> gains probable on century timescales</w:t>
      </w:r>
      <w:r w:rsidR="00E635FC">
        <w:t>.</w:t>
      </w:r>
    </w:p>
    <w:p w14:paraId="08F0657D" w14:textId="5A27AC1D" w:rsidR="005E46E5" w:rsidRDefault="00E71DB3" w:rsidP="005E46E5">
      <w:pPr>
        <w:spacing w:line="480" w:lineRule="auto"/>
        <w:ind w:firstLine="720"/>
      </w:pPr>
      <w:r>
        <w:t xml:space="preserve">While </w:t>
      </w:r>
      <w:r w:rsidR="00C92E0B">
        <w:t xml:space="preserve">model </w:t>
      </w:r>
      <w:r w:rsidR="00620B83">
        <w:t xml:space="preserve">regional </w:t>
      </w:r>
      <w:r w:rsidR="00A1744C">
        <w:t xml:space="preserve">projections of </w:t>
      </w:r>
      <w:r w:rsidR="006800B1">
        <w:t>boreal wildfire vary in sign</w:t>
      </w:r>
      <w:r w:rsidR="00A1744C">
        <w:t xml:space="preserve"> and magnitude</w:t>
      </w:r>
      <w:r w:rsidR="00620B83">
        <w:t xml:space="preserve"> (Supplementary information System summaries)</w:t>
      </w:r>
      <w:r w:rsidR="00A1744C">
        <w:t>,</w:t>
      </w:r>
      <w:r>
        <w:t xml:space="preserve"> </w:t>
      </w:r>
      <w:r w:rsidR="00620B83">
        <w:t>most circumboreal models agree</w:t>
      </w:r>
      <w:r w:rsidR="004B724A">
        <w:t xml:space="preserve"> that </w:t>
      </w:r>
      <w:r>
        <w:t xml:space="preserve">fire emissions will increase </w:t>
      </w:r>
      <w:r w:rsidR="00A1744C">
        <w:t>several-</w:t>
      </w:r>
      <w:r w:rsidR="004B724A">
        <w:t xml:space="preserve">fold, with </w:t>
      </w:r>
      <w:r w:rsidR="00A1744C">
        <w:t xml:space="preserve">increases of </w:t>
      </w:r>
      <w:r>
        <w:t>200</w:t>
      </w:r>
      <w:r w:rsidR="000B626E">
        <w:t xml:space="preserve"> to </w:t>
      </w:r>
      <w:r w:rsidR="004B724A">
        <w:t>560%</w:t>
      </w:r>
      <w:r w:rsidR="00F63B9D">
        <w:t xml:space="preserve"> </w:t>
      </w:r>
      <w:r w:rsidR="00A1744C">
        <w:t xml:space="preserve">projected </w:t>
      </w:r>
      <w:r w:rsidR="004B724A">
        <w:t>by the end of the century</w:t>
      </w:r>
      <w:r w:rsidR="00412523">
        <w:t xml:space="preserve"> </w:t>
      </w:r>
      <w:r w:rsidR="00DC3996">
        <w:fldChar w:fldCharType="begin">
          <w:fldData xml:space="preserve">PEVuZE5vdGU+PENpdGU+PEF1dGhvcj5LbG9zdGVyPC9BdXRob3I+PFllYXI+MjAxMjwvWWVhcj48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</w:fldData>
        </w:fldChar>
      </w:r>
      <w:r w:rsidR="00DC3996">
        <w:instrText xml:space="preserve"> ADDIN EN.CITE </w:instrText>
      </w:r>
      <w:r w:rsidR="00DC3996">
        <w:fldChar w:fldCharType="begin">
          <w:fldData xml:space="preserve">PEVuZE5vdGU+PENpdGU+PEF1dGhvcj5LbG9zdGVyPC9BdXRob3I+PFllYXI+MjAxMjwvWWVhcj48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</w:fldData>
        </w:fldChar>
      </w:r>
      <w:r w:rsidR="00DC3996">
        <w:instrText xml:space="preserve"> ADDIN EN.CITE.DATA </w:instrText>
      </w:r>
      <w:r w:rsidR="00DC3996">
        <w:fldChar w:fldCharType="end"/>
      </w:r>
      <w:r w:rsidR="00DC3996">
        <w:fldChar w:fldCharType="separate"/>
      </w:r>
      <w:r w:rsidR="00DC3996">
        <w:rPr>
          <w:noProof/>
        </w:rPr>
        <w:t>(</w:t>
      </w:r>
      <w:hyperlink w:anchor="_ENREF_38" w:tooltip="Kloster, 2012 #2335" w:history="1">
        <w:r w:rsidR="004B430F">
          <w:rPr>
            <w:noProof/>
          </w:rPr>
          <w:t>Kloster</w:t>
        </w:r>
        <w:r w:rsidR="004B430F" w:rsidRPr="00DC3996">
          <w:rPr>
            <w:i/>
            <w:noProof/>
          </w:rPr>
          <w:t xml:space="preserve"> et al.</w:t>
        </w:r>
        <w:r w:rsidR="004B430F">
          <w:rPr>
            <w:noProof/>
          </w:rPr>
          <w:t>, 2012</w:t>
        </w:r>
      </w:hyperlink>
      <w:r w:rsidR="00DC3996">
        <w:rPr>
          <w:noProof/>
        </w:rPr>
        <w:t xml:space="preserve">; </w:t>
      </w:r>
      <w:hyperlink w:anchor="_ENREF_18" w:tooltip="Flannigan, 2009 #2354" w:history="1">
        <w:r w:rsidR="004B430F">
          <w:rPr>
            <w:noProof/>
          </w:rPr>
          <w:t>Flannigan</w:t>
        </w:r>
        <w:r w:rsidR="004B430F" w:rsidRPr="00DC3996">
          <w:rPr>
            <w:i/>
            <w:noProof/>
          </w:rPr>
          <w:t xml:space="preserve"> et al.</w:t>
        </w:r>
        <w:r w:rsidR="004B430F">
          <w:rPr>
            <w:noProof/>
          </w:rPr>
          <w:t>, 2009</w:t>
        </w:r>
      </w:hyperlink>
      <w:r w:rsidR="00DC3996">
        <w:rPr>
          <w:noProof/>
        </w:rPr>
        <w:t>)</w:t>
      </w:r>
      <w:r w:rsidR="00DC3996">
        <w:fldChar w:fldCharType="end"/>
      </w:r>
      <w:r w:rsidR="00075192">
        <w:t>.</w:t>
      </w:r>
      <w:r w:rsidR="00715B73">
        <w:t xml:space="preserve"> </w:t>
      </w:r>
      <w:r w:rsidR="00F513A9">
        <w:t>Interquartile ranges</w:t>
      </w:r>
      <w:r w:rsidR="004B724A">
        <w:t xml:space="preserve"> from </w:t>
      </w:r>
      <w:r w:rsidR="000A03CA">
        <w:lastRenderedPageBreak/>
        <w:t>our</w:t>
      </w:r>
      <w:r w:rsidR="004B724A">
        <w:t xml:space="preserve"> study are </w:t>
      </w:r>
      <w:r w:rsidR="00A31142">
        <w:t>somewhat lower</w:t>
      </w:r>
      <w:r w:rsidR="004B724A">
        <w:t xml:space="preserve"> (</w:t>
      </w:r>
      <w:r w:rsidR="00A31142">
        <w:t>40 to 300</w:t>
      </w:r>
      <w:r w:rsidR="00F63B9D">
        <w:t>%</w:t>
      </w:r>
      <w:r w:rsidR="00A1744C">
        <w:t xml:space="preserve">, </w:t>
      </w:r>
      <w:r w:rsidR="002E3170">
        <w:t xml:space="preserve">median </w:t>
      </w:r>
      <w:r w:rsidR="00A31142">
        <w:t>170</w:t>
      </w:r>
      <w:r w:rsidR="00A1744C">
        <w:t xml:space="preserve">%), </w:t>
      </w:r>
      <w:r w:rsidR="00A31142">
        <w:t xml:space="preserve">but </w:t>
      </w:r>
      <w:r w:rsidR="005E098C">
        <w:t xml:space="preserve">participant confidence in these estimates was low, </w:t>
      </w:r>
      <w:r w:rsidR="00A1744C">
        <w:t>suggest</w:t>
      </w:r>
      <w:r w:rsidR="005E098C">
        <w:t>ing</w:t>
      </w:r>
      <w:r w:rsidR="00A1744C">
        <w:t xml:space="preserve"> </w:t>
      </w:r>
      <w:r w:rsidR="004B724A">
        <w:t xml:space="preserve">considerable uncertainty in the future response of </w:t>
      </w:r>
      <w:r w:rsidR="00A1744C">
        <w:t xml:space="preserve">boreal </w:t>
      </w:r>
      <w:r w:rsidR="004B724A">
        <w:t xml:space="preserve">fire. </w:t>
      </w:r>
      <w:r w:rsidR="00A1744C">
        <w:t xml:space="preserve">The </w:t>
      </w:r>
      <w:r w:rsidR="00A31142">
        <w:t>60 to 480%</w:t>
      </w:r>
      <w:r w:rsidR="00715B73">
        <w:t xml:space="preserve"> increas</w:t>
      </w:r>
      <w:r w:rsidR="00A1744C">
        <w:t>e in tundra fire</w:t>
      </w:r>
      <w:r w:rsidR="006800B1">
        <w:t xml:space="preserve"> projected by </w:t>
      </w:r>
      <w:r w:rsidR="000A03CA">
        <w:t>our</w:t>
      </w:r>
      <w:r w:rsidR="006800B1">
        <w:t xml:space="preserve"> study</w:t>
      </w:r>
      <w:r w:rsidR="00A1744C">
        <w:t xml:space="preserve"> would represent an </w:t>
      </w:r>
      <w:r w:rsidR="00DA7028">
        <w:t>even larger</w:t>
      </w:r>
      <w:r w:rsidR="00A1744C">
        <w:t xml:space="preserve"> ecological shift</w:t>
      </w:r>
      <w:r w:rsidR="00B76CFE">
        <w:t xml:space="preserve"> </w:t>
      </w:r>
      <w:r w:rsidR="00DA7028">
        <w:t xml:space="preserve">than experienced by the boreal forest, </w:t>
      </w:r>
      <w:r w:rsidR="00B76CFE">
        <w:t xml:space="preserve">with </w:t>
      </w:r>
      <w:r w:rsidR="005E46E5">
        <w:t xml:space="preserve">implications for regional biomass, habitat, and </w:t>
      </w:r>
      <w:r w:rsidR="00F513A9">
        <w:t>carbon</w:t>
      </w:r>
      <w:r w:rsidR="005E46E5">
        <w:t xml:space="preserve"> balance, </w:t>
      </w:r>
      <w:r w:rsidR="00A1744C">
        <w:t xml:space="preserve">though there are </w:t>
      </w:r>
      <w:r w:rsidR="003D4DA4">
        <w:t>few</w:t>
      </w:r>
      <w:r w:rsidR="00715B73">
        <w:t xml:space="preserve"> models</w:t>
      </w:r>
      <w:r w:rsidR="00A1744C">
        <w:t xml:space="preserve"> </w:t>
      </w:r>
      <w:r w:rsidR="003D4DA4">
        <w:t>that project</w:t>
      </w:r>
      <w:r w:rsidR="00C92E0B">
        <w:t xml:space="preserve"> changes in tundra fire</w:t>
      </w:r>
      <w:r w:rsidR="00412523">
        <w:t xml:space="preserve"> </w:t>
      </w:r>
      <w:r w:rsidR="00DC3996">
        <w:fldChar w:fldCharType="begin"/>
      </w:r>
      <w:r w:rsidR="00DC3996">
        <w:instrText xml:space="preserve"> ADDIN EN.CITE &lt;EndNote&gt;&lt;Cite&gt;&lt;Author&gt;Rupp&lt;/Author&gt;&lt;Year&gt;2000&lt;/Year&gt;&lt;RecNum&gt;2469&lt;/RecNum&gt;&lt;DisplayText&gt;(Rupp&lt;style face="italic"&gt; et al.&lt;/style&gt;, 2000)&lt;/DisplayText&gt;&lt;record&gt;&lt;rec-number&gt;2469&lt;/rec-number&gt;&lt;foreign-keys&gt;&lt;key app="EN" db-id="22xspzzv3x22tyex0tjpvds90vxwfs5srpsp"&gt;2469&lt;/key&gt;&lt;/foreign-keys&gt;&lt;ref-type name="Journal Article"&gt;17&lt;/ref-type&gt;&lt;contributors&gt;&lt;authors&gt;&lt;author&gt;Rupp, T Scott&lt;/author&gt;&lt;author&gt;Starfield, Anthony M&lt;/author&gt;&lt;author&gt;Chapin Iii, F Stuart&lt;/author&gt;&lt;/authors&gt;&lt;/contributors&gt;&lt;titles&gt;&lt;title&gt;A frame-based spatially explicit model of subarctic vegetation response to climatic change: comparison with a point model&lt;/title&gt;&lt;secondary-title&gt;Landscape Ecology&lt;/secondary-title&gt;&lt;/titles&gt;&lt;periodical&gt;&lt;full-title&gt;Landscape Ecology&lt;/full-title&gt;&lt;abbr-1&gt;Landscape Ecol&lt;/abbr-1&gt;&lt;/periodical&gt;&lt;pages&gt;383-400&lt;/pages&gt;&lt;volume&gt;15&lt;/volume&gt;&lt;number&gt;4&lt;/number&gt;&lt;dates&gt;&lt;year&gt;2000&lt;/year&gt;&lt;/dates&gt;&lt;isbn&gt;0921-2973&lt;/isbn&gt;&lt;urls&gt;&lt;/urls&gt;&lt;/record&gt;&lt;/Cite&gt;&lt;/EndNote&gt;</w:instrText>
      </w:r>
      <w:r w:rsidR="00DC3996">
        <w:fldChar w:fldCharType="separate"/>
      </w:r>
      <w:r w:rsidR="00DC3996">
        <w:rPr>
          <w:noProof/>
        </w:rPr>
        <w:t>(</w:t>
      </w:r>
      <w:hyperlink w:anchor="_ENREF_63" w:tooltip="Rupp, 2000 #2469" w:history="1">
        <w:r w:rsidR="004B430F">
          <w:rPr>
            <w:noProof/>
          </w:rPr>
          <w:t>Rupp</w:t>
        </w:r>
        <w:r w:rsidR="004B430F" w:rsidRPr="00DC3996">
          <w:rPr>
            <w:i/>
            <w:noProof/>
          </w:rPr>
          <w:t xml:space="preserve"> et al.</w:t>
        </w:r>
        <w:r w:rsidR="004B430F">
          <w:rPr>
            <w:noProof/>
          </w:rPr>
          <w:t>, 2000</w:t>
        </w:r>
      </w:hyperlink>
      <w:r w:rsidR="00DC3996">
        <w:rPr>
          <w:noProof/>
        </w:rPr>
        <w:t>)</w:t>
      </w:r>
      <w:r w:rsidR="00DC3996">
        <w:fldChar w:fldCharType="end"/>
      </w:r>
      <w:r w:rsidR="003D4DA4">
        <w:t xml:space="preserve"> and none at a circumarctic scale</w:t>
      </w:r>
      <w:r w:rsidR="00412523">
        <w:t xml:space="preserve"> </w:t>
      </w:r>
      <w:r w:rsidR="00DC3996">
        <w:fldChar w:fldCharType="begin"/>
      </w:r>
      <w:r w:rsidR="00DC3996">
        <w:instrText xml:space="preserve"> ADDIN EN.CITE &lt;EndNote&gt;&lt;Cite&gt;&lt;Author&gt;Mack&lt;/Author&gt;&lt;Year&gt;2011&lt;/Year&gt;&lt;RecNum&gt;1214&lt;/RecNum&gt;&lt;DisplayText&gt;(Mack&lt;style face="italic"&gt; et al.&lt;/style&gt;, 2011)&lt;/DisplayText&gt;&lt;record&gt;&lt;rec-number&gt;1214&lt;/rec-number&gt;&lt;foreign-keys&gt;&lt;key app="EN" db-id="22xspzzv3x22tyex0tjpvds90vxwfs5srpsp"&gt;1214&lt;/key&gt;&lt;/foreign-keys&gt;&lt;ref-type name="Journal Article"&gt;17&lt;/ref-type&gt;&lt;contributors&gt;&lt;authors&gt;&lt;author&gt;Mack, Michelle C.&lt;/author&gt;&lt;author&gt;Bret-Harte, M. Syndonia&lt;/author&gt;&lt;author&gt;Hollingsworth, Teresa N.&lt;/author&gt;&lt;author&gt;Jandt, Randi R.&lt;/author&gt;&lt;author&gt;Schuur, Edward A. G.&lt;/author&gt;&lt;author&gt;Shaver, Gaius R.&lt;/author&gt;&lt;author&gt;Verbyla, David L.&lt;/author&gt;&lt;/authors&gt;&lt;/contributors&gt;&lt;titles&gt;&lt;title&gt;Carbon loss from an unprecedented Arctic tundra wildfire&lt;/title&gt;&lt;secondary-title&gt;Nature&lt;/secondary-title&gt;&lt;/titles&gt;&lt;periodical&gt;&lt;full-title&gt;Nature&lt;/full-title&gt;&lt;abbr-1&gt;Nature&lt;/abbr-1&gt;&lt;/periodical&gt;&lt;pages&gt;489-492&lt;/pages&gt;&lt;volume&gt;475&lt;/volume&gt;&lt;number&gt;7357&lt;/number&gt;&lt;dates&gt;&lt;year&gt;2011&lt;/year&gt;&lt;/dates&gt;&lt;publisher&gt;Nature Publishing Group, a division of Macmillan Publishers Limited. All Rights Reserved.&lt;/publisher&gt;&lt;isbn&gt;0028-0836&lt;/isbn&gt;&lt;work-type&gt;10.1038/nature10283&lt;/work-type&gt;&lt;urls&gt;&lt;related-urls&gt;&lt;url&gt;http://dx.doi.org/10.1038/nature10283&lt;/url&gt;&lt;/related-urls&gt;&lt;/urls&gt;&lt;electronic-resource-num&gt;http://www.nature.com/nature/journal/v475/n7357/abs/nature10283.html#supplementary-information&lt;/electronic-resource-num&gt;&lt;/record&gt;&lt;/Cite&gt;&lt;/EndNote&gt;</w:instrText>
      </w:r>
      <w:r w:rsidR="00DC3996">
        <w:fldChar w:fldCharType="separate"/>
      </w:r>
      <w:r w:rsidR="00DC3996">
        <w:rPr>
          <w:noProof/>
        </w:rPr>
        <w:t>(</w:t>
      </w:r>
      <w:hyperlink w:anchor="_ENREF_49" w:tooltip="Mack, 2011 #1214" w:history="1">
        <w:r w:rsidR="004B430F">
          <w:rPr>
            <w:noProof/>
          </w:rPr>
          <w:t>Mack</w:t>
        </w:r>
        <w:r w:rsidR="004B430F" w:rsidRPr="00DC3996">
          <w:rPr>
            <w:i/>
            <w:noProof/>
          </w:rPr>
          <w:t xml:space="preserve"> et al.</w:t>
        </w:r>
        <w:r w:rsidR="004B430F">
          <w:rPr>
            <w:noProof/>
          </w:rPr>
          <w:t>, 2011</w:t>
        </w:r>
      </w:hyperlink>
      <w:r w:rsidR="00DC3996">
        <w:rPr>
          <w:noProof/>
        </w:rPr>
        <w:t>)</w:t>
      </w:r>
      <w:r w:rsidR="00DC3996">
        <w:fldChar w:fldCharType="end"/>
      </w:r>
      <w:r w:rsidR="007C7C05">
        <w:t>.</w:t>
      </w:r>
      <w:r w:rsidR="00125792">
        <w:t xml:space="preserve"> </w:t>
      </w:r>
    </w:p>
    <w:p w14:paraId="0A723111" w14:textId="7A991A06" w:rsidR="00BB5097" w:rsidRDefault="00565EBA" w:rsidP="005E46E5">
      <w:pPr>
        <w:spacing w:line="480" w:lineRule="auto"/>
        <w:ind w:firstLine="720"/>
      </w:pPr>
      <w:r>
        <w:t xml:space="preserve">The production of </w:t>
      </w:r>
      <w:r w:rsidR="00D94A53">
        <w:t>A</w:t>
      </w:r>
      <w:r>
        <w:t xml:space="preserve">rctic DOC and POC depends on abundance of </w:t>
      </w:r>
      <w:r w:rsidR="00F513A9">
        <w:t>carbon</w:t>
      </w:r>
      <w:r>
        <w:t xml:space="preserve"> sources in terrestrial ecosystems (influenced by biomass, wildfire, </w:t>
      </w:r>
      <w:r w:rsidR="006D4730">
        <w:t xml:space="preserve">temperature, </w:t>
      </w:r>
      <w:r>
        <w:t xml:space="preserve">and permafrost degradation) and the ability of hydrologic flow to transport that </w:t>
      </w:r>
      <w:r w:rsidR="00F513A9">
        <w:t>carbon</w:t>
      </w:r>
      <w:r>
        <w:t xml:space="preserve"> (determine</w:t>
      </w:r>
      <w:r w:rsidR="00523FF3">
        <w:t>d</w:t>
      </w:r>
      <w:r>
        <w:t xml:space="preserve"> by factors such as precipitation, runoff, depth of flow through soil, and </w:t>
      </w:r>
      <w:r w:rsidR="00037937">
        <w:t>coastal erosion</w:t>
      </w:r>
      <w:r>
        <w:t>)</w:t>
      </w:r>
      <w:r w:rsidR="00412523">
        <w:t xml:space="preserve"> </w:t>
      </w:r>
      <w:r w:rsidR="00DC3996">
        <w:fldChar w:fldCharType="begin">
          <w:fldData xml:space="preserve">PEVuZE5vdGU+PENpdGU+PEF1dGhvcj5HdW88L0F1dGhvcj48WWVhcj4yMDA3PC9ZZWFyPjxSZWNO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</w:fldData>
        </w:fldChar>
      </w:r>
      <w:r w:rsidR="00DC3996">
        <w:instrText xml:space="preserve"> ADDIN EN.CITE </w:instrText>
      </w:r>
      <w:r w:rsidR="00DC3996">
        <w:fldChar w:fldCharType="begin">
          <w:fldData xml:space="preserve">PEVuZE5vdGU+PENpdGU+PEF1dGhvcj5HdW88L0F1dGhvcj48WWVhcj4yMDA3PC9ZZWFyPjxSZWNO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</w:fldData>
        </w:fldChar>
      </w:r>
      <w:r w:rsidR="00DC3996">
        <w:instrText xml:space="preserve"> ADDIN EN.CITE.DATA </w:instrText>
      </w:r>
      <w:r w:rsidR="00DC3996">
        <w:fldChar w:fldCharType="end"/>
      </w:r>
      <w:r w:rsidR="00DC3996">
        <w:fldChar w:fldCharType="separate"/>
      </w:r>
      <w:r w:rsidR="00DC3996">
        <w:rPr>
          <w:noProof/>
        </w:rPr>
        <w:t>(</w:t>
      </w:r>
      <w:hyperlink w:anchor="_ENREF_23" w:tooltip="Guo, 2007 #818" w:history="1">
        <w:r w:rsidR="004B430F">
          <w:rPr>
            <w:noProof/>
          </w:rPr>
          <w:t>Guo</w:t>
        </w:r>
        <w:r w:rsidR="004B430F" w:rsidRPr="00DC3996">
          <w:rPr>
            <w:i/>
            <w:noProof/>
          </w:rPr>
          <w:t xml:space="preserve"> et al.</w:t>
        </w:r>
        <w:r w:rsidR="004B430F">
          <w:rPr>
            <w:noProof/>
          </w:rPr>
          <w:t>, 2007</w:t>
        </w:r>
      </w:hyperlink>
      <w:r w:rsidR="00DC3996">
        <w:rPr>
          <w:noProof/>
        </w:rPr>
        <w:t xml:space="preserve">; </w:t>
      </w:r>
      <w:hyperlink w:anchor="_ENREF_37" w:tooltip="Kicklighter, 2013 #2289" w:history="1">
        <w:r w:rsidR="004B430F">
          <w:rPr>
            <w:noProof/>
          </w:rPr>
          <w:t>Kicklighter</w:t>
        </w:r>
        <w:r w:rsidR="004B430F" w:rsidRPr="00DC3996">
          <w:rPr>
            <w:i/>
            <w:noProof/>
          </w:rPr>
          <w:t xml:space="preserve"> et al.</w:t>
        </w:r>
        <w:r w:rsidR="004B430F">
          <w:rPr>
            <w:noProof/>
          </w:rPr>
          <w:t>, 2013</w:t>
        </w:r>
      </w:hyperlink>
      <w:r w:rsidR="00DC3996">
        <w:rPr>
          <w:noProof/>
        </w:rPr>
        <w:t xml:space="preserve">; </w:t>
      </w:r>
      <w:hyperlink w:anchor="_ENREF_2" w:tooltip="Abbott, 2015 #2568" w:history="1">
        <w:r w:rsidR="004B430F">
          <w:rPr>
            <w:noProof/>
          </w:rPr>
          <w:t>Abbott</w:t>
        </w:r>
        <w:r w:rsidR="004B430F" w:rsidRPr="00DC3996">
          <w:rPr>
            <w:i/>
            <w:noProof/>
          </w:rPr>
          <w:t xml:space="preserve"> et al.</w:t>
        </w:r>
        <w:r w:rsidR="004B430F">
          <w:rPr>
            <w:noProof/>
          </w:rPr>
          <w:t>, 2015</w:t>
        </w:r>
      </w:hyperlink>
      <w:r w:rsidR="00DC3996">
        <w:rPr>
          <w:noProof/>
        </w:rPr>
        <w:t>)</w:t>
      </w:r>
      <w:r w:rsidR="00DC3996">
        <w:fldChar w:fldCharType="end"/>
      </w:r>
      <w:r>
        <w:t xml:space="preserve">. </w:t>
      </w:r>
      <w:r w:rsidR="00037937">
        <w:t>Due to the</w:t>
      </w:r>
      <w:r w:rsidR="00A15609">
        <w:t>se</w:t>
      </w:r>
      <w:r w:rsidR="00037937">
        <w:t xml:space="preserve"> complexities </w:t>
      </w:r>
      <w:r w:rsidR="00A15609">
        <w:t xml:space="preserve">and others, </w:t>
      </w:r>
      <w:r w:rsidR="00037937">
        <w:t>t</w:t>
      </w:r>
      <w:r w:rsidR="00715B73">
        <w:t xml:space="preserve">here are </w:t>
      </w:r>
      <w:r w:rsidR="006C6DE9">
        <w:t xml:space="preserve">currently </w:t>
      </w:r>
      <w:r w:rsidR="00715B73">
        <w:t xml:space="preserve">no </w:t>
      </w:r>
      <w:r w:rsidR="00A15609">
        <w:t>quantitative</w:t>
      </w:r>
      <w:r w:rsidR="00715B73">
        <w:t xml:space="preserve"> </w:t>
      </w:r>
      <w:r w:rsidR="00A37751">
        <w:t>projections</w:t>
      </w:r>
      <w:r w:rsidR="00715B73">
        <w:t xml:space="preserve"> of </w:t>
      </w:r>
      <w:r w:rsidR="003D4DA4">
        <w:t xml:space="preserve">future </w:t>
      </w:r>
      <w:r w:rsidR="00B20C1C">
        <w:t>DOC and POC</w:t>
      </w:r>
      <w:r w:rsidR="00037937">
        <w:t xml:space="preserve"> </w:t>
      </w:r>
      <w:r w:rsidR="00A15609">
        <w:t>flux from the circumarctic</w:t>
      </w:r>
      <w:r w:rsidR="00811663">
        <w:t>.</w:t>
      </w:r>
      <w:r w:rsidR="00B20C1C">
        <w:t xml:space="preserve"> </w:t>
      </w:r>
      <w:r w:rsidR="00037937">
        <w:t>H</w:t>
      </w:r>
      <w:r w:rsidR="00555772">
        <w:t xml:space="preserve">owever, </w:t>
      </w:r>
      <w:r w:rsidR="005E46E5">
        <w:t>estimates</w:t>
      </w:r>
      <w:r w:rsidR="00555772">
        <w:t xml:space="preserve"> from </w:t>
      </w:r>
      <w:r w:rsidR="005F4CBB">
        <w:t>our</w:t>
      </w:r>
      <w:r w:rsidR="00555772">
        <w:t xml:space="preserve"> study suggest a substantial departure from historical rates of change. For RCP8.5, hydrologic </w:t>
      </w:r>
      <w:r w:rsidR="00681E9B">
        <w:t>organic carbon</w:t>
      </w:r>
      <w:r w:rsidR="00555772">
        <w:t xml:space="preserve"> loading would increase 4-20 times faster in the 21</w:t>
      </w:r>
      <w:r w:rsidR="00555772" w:rsidRPr="00555772">
        <w:rPr>
          <w:vertAlign w:val="superscript"/>
        </w:rPr>
        <w:t>st</w:t>
      </w:r>
      <w:r w:rsidR="00555772">
        <w:t xml:space="preserve"> century than it did in the 20</w:t>
      </w:r>
      <w:r w:rsidR="00555772" w:rsidRPr="00555772">
        <w:rPr>
          <w:vertAlign w:val="superscript"/>
        </w:rPr>
        <w:t>th</w:t>
      </w:r>
      <w:r w:rsidR="00555772">
        <w:t xml:space="preserve"> </w:t>
      </w:r>
      <w:r w:rsidR="00DC3996">
        <w:fldChar w:fldCharType="begin"/>
      </w:r>
      <w:r w:rsidR="00DC3996">
        <w:instrText xml:space="preserve"> ADDIN EN.CITE &lt;EndNote&gt;&lt;Cite&gt;&lt;Author&gt;Kicklighter&lt;/Author&gt;&lt;Year&gt;2013&lt;/Year&gt;&lt;RecNum&gt;2289&lt;/RecNum&gt;&lt;DisplayText&gt;(Kicklighter&lt;style face="italic"&gt; et al.&lt;/style&gt;, 2013)&lt;/DisplayText&gt;&lt;record&gt;&lt;rec-number&gt;2289&lt;/rec-number&gt;&lt;foreign-keys&gt;&lt;key app="EN" db-id="22xspzzv3x22tyex0tjpvds90vxwfs5srpsp"&gt;2289&lt;/key&gt;&lt;/foreign-keys&gt;&lt;ref-type name="Journal Article"&gt;17&lt;/ref-type&gt;&lt;contributors&gt;&lt;authors&gt;&lt;author&gt;Kicklighter, D. W.&lt;/author&gt;&lt;author&gt;Hayes, D. J.&lt;/author&gt;&lt;author&gt;McClelland, J. W.&lt;/author&gt;&lt;author&gt;Peterson, B. J.&lt;/author&gt;&lt;author&gt;McGuire, A. D.&lt;/author&gt;&lt;author&gt;Melillo, J. M.&lt;/author&gt;&lt;/authors&gt;&lt;/contributors&gt;&lt;titles&gt;&lt;title&gt;Insights and issues with simulating terrestrial DOC loading of Arctic river networks&lt;/title&gt;&lt;secondary-title&gt;Ecological Applications&lt;/secondary-title&gt;&lt;/titles&gt;&lt;periodical&gt;&lt;full-title&gt;Ecological Applications&lt;/full-title&gt;&lt;/periodical&gt;&lt;pages&gt;1817-1836&lt;/pages&gt;&lt;volume&gt;23&lt;/volume&gt;&lt;number&gt;8&lt;/number&gt;&lt;dates&gt;&lt;year&gt;2013&lt;/year&gt;&lt;pub-dates&gt;&lt;date&gt;Dec&lt;/date&gt;&lt;/pub-dates&gt;&lt;/dates&gt;&lt;isbn&gt;1051-0761&lt;/isbn&gt;&lt;accession-num&gt;WOS:000328568400007&lt;/accession-num&gt;&lt;urls&gt;&lt;related-urls&gt;&lt;url&gt;&amp;lt;Go to ISI&amp;gt;://WOS:000328568400007&lt;/url&gt;&lt;/related-urls&gt;&lt;/urls&gt;&lt;electronic-resource-num&gt;10.1890/11-1050.1&lt;/electronic-resource-num&gt;&lt;/record&gt;&lt;/Cite&gt;&lt;/EndNote&gt;</w:instrText>
      </w:r>
      <w:r w:rsidR="00DC3996">
        <w:fldChar w:fldCharType="separate"/>
      </w:r>
      <w:r w:rsidR="00DC3996">
        <w:rPr>
          <w:noProof/>
        </w:rPr>
        <w:t>(</w:t>
      </w:r>
      <w:hyperlink w:anchor="_ENREF_37" w:tooltip="Kicklighter, 2013 #2289" w:history="1">
        <w:r w:rsidR="004B430F">
          <w:rPr>
            <w:noProof/>
          </w:rPr>
          <w:t>Kicklighter</w:t>
        </w:r>
        <w:r w:rsidR="004B430F" w:rsidRPr="00DC3996">
          <w:rPr>
            <w:i/>
            <w:noProof/>
          </w:rPr>
          <w:t xml:space="preserve"> et al.</w:t>
        </w:r>
        <w:r w:rsidR="004B430F">
          <w:rPr>
            <w:noProof/>
          </w:rPr>
          <w:t>, 2013</w:t>
        </w:r>
      </w:hyperlink>
      <w:r w:rsidR="00DC3996">
        <w:rPr>
          <w:noProof/>
        </w:rPr>
        <w:t>)</w:t>
      </w:r>
      <w:r w:rsidR="00DC3996">
        <w:fldChar w:fldCharType="end"/>
      </w:r>
      <w:r w:rsidR="00555772">
        <w:t>, representin</w:t>
      </w:r>
      <w:r w:rsidR="00037937">
        <w:t>g a non-linear response to high-</w:t>
      </w:r>
      <w:r w:rsidR="00555772">
        <w:t>latitude warming.</w:t>
      </w:r>
      <w:r w:rsidR="005E46E5">
        <w:t xml:space="preserve"> </w:t>
      </w:r>
      <w:r w:rsidR="00037937">
        <w:t xml:space="preserve">The lack of consensus on the response of DOC, the largest component of hydrologic </w:t>
      </w:r>
      <w:r w:rsidR="00681E9B">
        <w:t>organic carbon</w:t>
      </w:r>
      <w:r w:rsidR="00037937">
        <w:t xml:space="preserve"> flux, highlights the importance of developing </w:t>
      </w:r>
      <w:r w:rsidR="00D8553B">
        <w:t xml:space="preserve">and testing </w:t>
      </w:r>
      <w:r w:rsidR="00037937">
        <w:t>conceptual frameworks to be incorporated into models</w:t>
      </w:r>
      <w:r w:rsidR="00412523">
        <w:t xml:space="preserve"> </w:t>
      </w:r>
      <w:r w:rsidR="00DC3996">
        <w:fldChar w:fldCharType="begin"/>
      </w:r>
      <w:r w:rsidR="00DC3996">
        <w:instrText xml:space="preserve"> ADDIN EN.CITE &lt;EndNote&gt;&lt;Cite&gt;&lt;Author&gt;Laudon&lt;/Author&gt;&lt;Year&gt;2012&lt;/Year&gt;&lt;RecNum&gt;2487&lt;/RecNum&gt;&lt;DisplayText&gt;(Laudon&lt;style face="italic"&gt; et al.&lt;/style&gt;, 2012)&lt;/DisplayText&gt;&lt;record&gt;&lt;rec-number&gt;2487&lt;/rec-number&gt;&lt;foreign-keys&gt;&lt;key app="EN" db-id="22xspzzv3x22tyex0tjpvds90vxwfs5srpsp"&gt;2487&lt;/key&gt;&lt;/foreign-keys&gt;&lt;ref-type name="Journal Article"&gt;17&lt;/ref-type&gt;&lt;contributors&gt;&lt;authors&gt;&lt;author&gt;Laudon, Hjalmar&lt;/author&gt;&lt;author&gt;Buttle, Jim&lt;/author&gt;&lt;author&gt;Carey, Sean K.&lt;/author&gt;&lt;author&gt;McDonnell, Jeff&lt;/author&gt;&lt;author&gt;McGuire, Kevin&lt;/author&gt;&lt;author&gt;Seibert, Jan&lt;/author&gt;&lt;author&gt;Shanley, Jamie&lt;/author&gt;&lt;author&gt;Soulsby, Chris&lt;/author&gt;&lt;author&gt;Tetzlaff, Doerthe&lt;/author&gt;&lt;/authors&gt;&lt;/contributors&gt;&lt;titles&gt;&lt;title&gt;Cross-regional prediction of long-term trajectory of stream water DOC response to climate change&lt;/title&gt;&lt;secondary-title&gt;Geophysical Research Letters&lt;/secondary-title&gt;&lt;/titles&gt;&lt;periodical&gt;&lt;full-title&gt;Geophysical Research Letters&lt;/full-title&gt;&lt;/periodical&gt;&lt;pages&gt;L18404&lt;/pages&gt;&lt;volume&gt;39&lt;/volume&gt;&lt;number&gt;18&lt;/number&gt;&lt;keywords&gt;&lt;keyword&gt;DOC&lt;/keyword&gt;&lt;keyword&gt;climate change&lt;/keyword&gt;&lt;keyword&gt;dissolved organic carbon&lt;/keyword&gt;&lt;keyword&gt;stream water&lt;/keyword&gt;&lt;keyword&gt;0428 Carbon cycling&lt;/keyword&gt;&lt;keyword&gt;0439 Ecosystems, structure and dynamics&lt;/keyword&gt;&lt;keyword&gt;0496 Water quality&lt;/keyword&gt;&lt;keyword&gt;0702 Permafrost&lt;/keyword&gt;&lt;keyword&gt;1804 Catchment&lt;/keyword&gt;&lt;/keywords&gt;&lt;dates&gt;&lt;year&gt;2012&lt;/year&gt;&lt;/dates&gt;&lt;isbn&gt;1944-8007&lt;/isbn&gt;&lt;urls&gt;&lt;related-urls&gt;&lt;url&gt;http://dx.doi.org/10.1029/2012GL053033&lt;/url&gt;&lt;/related-urls&gt;&lt;/urls&gt;&lt;electronic-resource-num&gt;10.1029/2012GL053033&lt;/electronic-resource-num&gt;&lt;/record&gt;&lt;/Cite&gt;&lt;/EndNote&gt;</w:instrText>
      </w:r>
      <w:r w:rsidR="00DC3996">
        <w:fldChar w:fldCharType="separate"/>
      </w:r>
      <w:r w:rsidR="00DC3996">
        <w:rPr>
          <w:noProof/>
        </w:rPr>
        <w:t>(</w:t>
      </w:r>
      <w:hyperlink w:anchor="_ENREF_43" w:tooltip="Laudon, 2012 #2487" w:history="1">
        <w:r w:rsidR="004B430F">
          <w:rPr>
            <w:noProof/>
          </w:rPr>
          <w:t>Laudon</w:t>
        </w:r>
        <w:r w:rsidR="004B430F" w:rsidRPr="00DC3996">
          <w:rPr>
            <w:i/>
            <w:noProof/>
          </w:rPr>
          <w:t xml:space="preserve"> et al.</w:t>
        </w:r>
        <w:r w:rsidR="004B430F">
          <w:rPr>
            <w:noProof/>
          </w:rPr>
          <w:t>, 2012</w:t>
        </w:r>
      </w:hyperlink>
      <w:r w:rsidR="00DC3996">
        <w:rPr>
          <w:noProof/>
        </w:rPr>
        <w:t>)</w:t>
      </w:r>
      <w:r w:rsidR="00DC3996">
        <w:fldChar w:fldCharType="end"/>
      </w:r>
      <w:r w:rsidR="00125792">
        <w:t>.</w:t>
      </w:r>
    </w:p>
    <w:p w14:paraId="4876F1CE" w14:textId="342107B5" w:rsidR="00E635FC" w:rsidRDefault="00E635FC" w:rsidP="00A949AF">
      <w:pPr>
        <w:spacing w:line="480" w:lineRule="auto"/>
        <w:ind w:firstLine="720"/>
      </w:pPr>
      <w:r>
        <w:t xml:space="preserve">An alternative explanation for differences between expert </w:t>
      </w:r>
      <w:r w:rsidR="00C92E0B">
        <w:t xml:space="preserve">estimates </w:t>
      </w:r>
      <w:r>
        <w:t xml:space="preserve">and modeled </w:t>
      </w:r>
      <w:r w:rsidR="002879DB">
        <w:t>projections</w:t>
      </w:r>
      <w:r>
        <w:t xml:space="preserve"> is the possibility of bias in the group of experts. Participants in </w:t>
      </w:r>
      <w:r w:rsidR="000A03CA">
        <w:t>our</w:t>
      </w:r>
      <w:r>
        <w:t xml:space="preserve"> </w:t>
      </w:r>
      <w:r w:rsidR="001903AB">
        <w:t>assessment</w:t>
      </w:r>
      <w:r>
        <w:t xml:space="preserve"> tended to have more field than modeling experience (Table 1) and may have therefore been skeptical of </w:t>
      </w:r>
      <w:r w:rsidR="003D4DA4">
        <w:t xml:space="preserve">simulated </w:t>
      </w:r>
      <w:r>
        <w:t xml:space="preserve">ecosystem responses </w:t>
      </w:r>
      <w:r w:rsidR="003D4DA4">
        <w:t>that</w:t>
      </w:r>
      <w:r>
        <w:t xml:space="preserve"> have not been observed in the field such as CO</w:t>
      </w:r>
      <w:r w:rsidRPr="00FB4E53">
        <w:rPr>
          <w:vertAlign w:val="subscript"/>
        </w:rPr>
        <w:t>2</w:t>
      </w:r>
      <w:r>
        <w:t xml:space="preserve"> fertilization and rapid migration of treeline</w:t>
      </w:r>
      <w:r w:rsidR="00412523">
        <w:t xml:space="preserve"> </w:t>
      </w:r>
      <w:r w:rsidR="00DC3996">
        <w:fldChar w:fldCharType="begin"/>
      </w:r>
      <w:r w:rsidR="00DC3996">
        <w:instrText xml:space="preserve"> ADDIN EN.CITE &lt;EndNote&gt;&lt;Cite&gt;&lt;Author&gt;McGuire&lt;/Author&gt;&lt;Year&gt;2009&lt;/Year&gt;&lt;RecNum&gt;18&lt;/RecNum&gt;&lt;DisplayText&gt;(McGuire&lt;style face="italic"&gt; et al.&lt;/style&gt;, 2009)&lt;/DisplayText&gt;&lt;record&gt;&lt;rec-number&gt;18&lt;/rec-number&gt;&lt;foreign-keys&gt;&lt;key app="EN" db-id="22xspzzv3x22tyex0tjpvds90vxwfs5srpsp"&gt;18&lt;/key&gt;&lt;/foreign-keys&gt;&lt;ref-type name="Journal Article"&gt;17&lt;/ref-type&gt;&lt;contributors&gt;&lt;authors&gt;&lt;author&gt;McGuire, A. David&lt;/author&gt;&lt;author&gt;Anderson, Leif G.&lt;/author&gt;&lt;author&gt;Christensen, Torben R.&lt;/author&gt;&lt;author&gt;Dallimore, Scott&lt;/author&gt;&lt;author&gt;Guo, Laodong&lt;/author&gt;&lt;author&gt;Hayes, Daniel J.&lt;/author&gt;&lt;author&gt;Heimann, Martin&lt;/author&gt;&lt;author&gt;Lorenson, Thomas D.&lt;/author&gt;&lt;author&gt;Macdonald, Robie W.&lt;/author&gt;&lt;author&gt;Roulet, Nigel&lt;/author&gt;&lt;/authors&gt;&lt;/contributors&gt;&lt;titles&gt;&lt;title&gt;Sensitivity of the carbon cycle in the Arctic to climate change&lt;/title&gt;&lt;secondary-title&gt;Ecological Monographs&lt;/secondary-title&gt;&lt;/titles&gt;&lt;periodical&gt;&lt;full-title&gt;Ecological Monographs&lt;/full-title&gt;&lt;/periodical&gt;&lt;pages&gt;523-555&lt;/pages&gt;&lt;volume&gt;79&lt;/volume&gt;&lt;number&gt;4&lt;/number&gt;&lt;dates&gt;&lt;year&gt;2009&lt;/year&gt;&lt;/dates&gt;&lt;urls&gt;&lt;related-urls&gt;&lt;url&gt;http://www.esajournals.org/doi/abs/10.1890/08-2025.1&lt;/url&gt;&lt;/related-urls&gt;&lt;/urls&gt;&lt;electronic-resource-num&gt;doi:10.1890/08-2025.1&lt;/electronic-resource-num&gt;&lt;/record&gt;&lt;/Cite&gt;&lt;/EndNote&gt;</w:instrText>
      </w:r>
      <w:r w:rsidR="00DC3996">
        <w:fldChar w:fldCharType="separate"/>
      </w:r>
      <w:r w:rsidR="00DC3996">
        <w:rPr>
          <w:noProof/>
        </w:rPr>
        <w:t>(</w:t>
      </w:r>
      <w:hyperlink w:anchor="_ENREF_50" w:tooltip="McGuire, 2009 #18" w:history="1">
        <w:r w:rsidR="004B430F">
          <w:rPr>
            <w:noProof/>
          </w:rPr>
          <w:t>McGuire</w:t>
        </w:r>
        <w:r w:rsidR="004B430F" w:rsidRPr="00DC3996">
          <w:rPr>
            <w:i/>
            <w:noProof/>
          </w:rPr>
          <w:t xml:space="preserve"> et al.</w:t>
        </w:r>
        <w:r w:rsidR="004B430F">
          <w:rPr>
            <w:noProof/>
          </w:rPr>
          <w:t>, 2009</w:t>
        </w:r>
      </w:hyperlink>
      <w:r w:rsidR="00DC3996">
        <w:rPr>
          <w:noProof/>
        </w:rPr>
        <w:t>)</w:t>
      </w:r>
      <w:r w:rsidR="00DC3996">
        <w:fldChar w:fldCharType="end"/>
      </w:r>
      <w:r>
        <w:t xml:space="preserve">. Because </w:t>
      </w:r>
      <w:r>
        <w:lastRenderedPageBreak/>
        <w:t>f</w:t>
      </w:r>
      <w:r w:rsidR="002879DB">
        <w:t xml:space="preserve">uture dynamics cannot always </w:t>
      </w:r>
      <w:r>
        <w:t xml:space="preserve">reliably </w:t>
      </w:r>
      <w:r w:rsidR="002879DB">
        <w:t xml:space="preserve">be </w:t>
      </w:r>
      <w:r>
        <w:t xml:space="preserve">predicted </w:t>
      </w:r>
      <w:r w:rsidR="002879DB">
        <w:t>on the basis of</w:t>
      </w:r>
      <w:r>
        <w:t xml:space="preserve"> past system behavior, this bias may or may not result in </w:t>
      </w:r>
      <w:r w:rsidR="00523FF3">
        <w:t xml:space="preserve">overly </w:t>
      </w:r>
      <w:r>
        <w:t xml:space="preserve">conservative estimates. </w:t>
      </w:r>
      <w:r w:rsidR="002879DB">
        <w:t>Furthermore, b</w:t>
      </w:r>
      <w:r w:rsidR="001F205E">
        <w:t xml:space="preserve">ecause experts are likely to base projections on the </w:t>
      </w:r>
      <w:r w:rsidR="002E4A2C">
        <w:t>study areas</w:t>
      </w:r>
      <w:r w:rsidR="001F205E">
        <w:t xml:space="preserve"> with which they are most familiar, regional differences could be a source of bias.</w:t>
      </w:r>
      <w:r>
        <w:t xml:space="preserve"> </w:t>
      </w:r>
      <w:r w:rsidR="001D7487">
        <w:t>Fundamental</w:t>
      </w:r>
      <w:r w:rsidR="00681E9B">
        <w:t xml:space="preserve"> differences </w:t>
      </w:r>
      <w:r w:rsidR="000A03CA">
        <w:t xml:space="preserve">among </w:t>
      </w:r>
      <w:r w:rsidR="001D7487">
        <w:t>region</w:t>
      </w:r>
      <w:r w:rsidR="000A03CA">
        <w:t>s in the</w:t>
      </w:r>
      <w:r w:rsidR="00681E9B">
        <w:t xml:space="preserve"> response of DOC flux and fire-regime </w:t>
      </w:r>
      <w:r w:rsidR="001D7487">
        <w:t>to warming</w:t>
      </w:r>
      <w:r w:rsidR="00681E9B">
        <w:t xml:space="preserve"> </w:t>
      </w:r>
      <w:r w:rsidR="001D7487">
        <w:t>h</w:t>
      </w:r>
      <w:r w:rsidR="00E54387">
        <w:t xml:space="preserve">ave been observed </w:t>
      </w:r>
      <w:r w:rsidR="00DC3996" w:rsidRPr="000A03CA">
        <w:rPr>
          <w:highlight w:val="yellow"/>
        </w:rPr>
        <w:fldChar w:fldCharType="begin">
          <w:fldData xml:space="preserve">PEVuZE5vdGU+PENpdGU+PEF1dGhvcj5LaWNrbGlnaHRlcjwvQXV0aG9yPjxZZWFyPjIwMTM8L1ll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</w:fldData>
        </w:fldChar>
      </w:r>
      <w:r w:rsidR="00DC3996" w:rsidRPr="000A03CA">
        <w:rPr>
          <w:highlight w:val="yellow"/>
        </w:rPr>
        <w:instrText xml:space="preserve"> ADDIN EN.CITE </w:instrText>
      </w:r>
      <w:r w:rsidR="00DC3996" w:rsidRPr="000A03CA">
        <w:rPr>
          <w:highlight w:val="yellow"/>
        </w:rPr>
        <w:fldChar w:fldCharType="begin">
          <w:fldData xml:space="preserve">PEVuZE5vdGU+PENpdGU+PEF1dGhvcj5LaWNrbGlnaHRlcjwvQXV0aG9yPjxZZWFyPjIwMTM8L1ll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</w:fldData>
        </w:fldChar>
      </w:r>
      <w:r w:rsidR="00DC3996" w:rsidRPr="000A03CA">
        <w:rPr>
          <w:highlight w:val="yellow"/>
        </w:rPr>
        <w:instrText xml:space="preserve"> ADDIN EN.CITE.DATA </w:instrText>
      </w:r>
      <w:r w:rsidR="00DC3996" w:rsidRPr="000A03CA">
        <w:rPr>
          <w:highlight w:val="yellow"/>
        </w:rPr>
      </w:r>
      <w:r w:rsidR="00DC3996" w:rsidRPr="000A03CA">
        <w:rPr>
          <w:highlight w:val="yellow"/>
        </w:rPr>
        <w:fldChar w:fldCharType="end"/>
      </w:r>
      <w:r w:rsidR="00DC3996" w:rsidRPr="000A03CA">
        <w:rPr>
          <w:highlight w:val="yellow"/>
        </w:rPr>
      </w:r>
      <w:r w:rsidR="00DC3996" w:rsidRPr="000A03CA">
        <w:rPr>
          <w:highlight w:val="yellow"/>
        </w:rPr>
        <w:fldChar w:fldCharType="separate"/>
      </w:r>
      <w:r w:rsidR="00DC3996" w:rsidRPr="000A03CA">
        <w:rPr>
          <w:noProof/>
          <w:highlight w:val="yellow"/>
        </w:rPr>
        <w:t>(</w:t>
      </w:r>
      <w:hyperlink w:anchor="_ENREF_37" w:tooltip="Kicklighter, 2013 #2289" w:history="1">
        <w:r w:rsidR="004B430F" w:rsidRPr="000A03CA">
          <w:rPr>
            <w:noProof/>
            <w:highlight w:val="yellow"/>
          </w:rPr>
          <w:t>Kicklighter</w:t>
        </w:r>
        <w:r w:rsidR="004B430F" w:rsidRPr="000A03CA">
          <w:rPr>
            <w:i/>
            <w:noProof/>
            <w:highlight w:val="yellow"/>
          </w:rPr>
          <w:t xml:space="preserve"> et al.</w:t>
        </w:r>
        <w:r w:rsidR="004B430F" w:rsidRPr="000A03CA">
          <w:rPr>
            <w:noProof/>
            <w:highlight w:val="yellow"/>
          </w:rPr>
          <w:t>, 2013</w:t>
        </w:r>
      </w:hyperlink>
      <w:r w:rsidR="00DC3996" w:rsidRPr="000A03CA">
        <w:rPr>
          <w:noProof/>
          <w:highlight w:val="yellow"/>
        </w:rPr>
        <w:t xml:space="preserve">; </w:t>
      </w:r>
      <w:hyperlink w:anchor="_ENREF_14" w:tooltip="de Groot, 2013 #2119" w:history="1">
        <w:r w:rsidR="004B430F" w:rsidRPr="000A03CA">
          <w:rPr>
            <w:noProof/>
            <w:highlight w:val="yellow"/>
          </w:rPr>
          <w:t>de Groot</w:t>
        </w:r>
        <w:r w:rsidR="004B430F" w:rsidRPr="000A03CA">
          <w:rPr>
            <w:i/>
            <w:noProof/>
            <w:highlight w:val="yellow"/>
          </w:rPr>
          <w:t xml:space="preserve"> et al.</w:t>
        </w:r>
        <w:r w:rsidR="004B430F" w:rsidRPr="000A03CA">
          <w:rPr>
            <w:noProof/>
            <w:highlight w:val="yellow"/>
          </w:rPr>
          <w:t>, 2013</w:t>
        </w:r>
      </w:hyperlink>
      <w:r w:rsidR="00DC3996" w:rsidRPr="000A03CA">
        <w:rPr>
          <w:noProof/>
          <w:highlight w:val="yellow"/>
        </w:rPr>
        <w:t>)</w:t>
      </w:r>
      <w:r w:rsidR="00DC3996" w:rsidRPr="000A03CA">
        <w:rPr>
          <w:highlight w:val="yellow"/>
        </w:rPr>
        <w:fldChar w:fldCharType="end"/>
      </w:r>
      <w:r w:rsidR="00273462" w:rsidRPr="000A03CA">
        <w:rPr>
          <w:highlight w:val="yellow"/>
        </w:rPr>
        <w:t>; Supplementary information System summaries</w:t>
      </w:r>
      <w:r w:rsidR="001D7487">
        <w:t xml:space="preserve">). </w:t>
      </w:r>
      <w:r>
        <w:t>Asia, which represents more than half of the total permafrost region, was under-represented in all three surveys, particularly wildfire (Table 1).</w:t>
      </w:r>
      <w:r w:rsidR="001F205E">
        <w:t xml:space="preserve"> However, the regional bias in this study may not be greater t</w:t>
      </w:r>
      <w:r w:rsidR="002879DB">
        <w:t>han that of model projections, which</w:t>
      </w:r>
      <w:r w:rsidR="001F205E">
        <w:t xml:space="preserve"> depend on obse</w:t>
      </w:r>
      <w:r w:rsidR="002879DB">
        <w:t>rvational and experimental data that</w:t>
      </w:r>
      <w:r w:rsidR="001F205E">
        <w:t xml:space="preserve"> are not evenly distributed through</w:t>
      </w:r>
      <w:r w:rsidR="003D4DA4">
        <w:t>out</w:t>
      </w:r>
      <w:r w:rsidR="001F205E">
        <w:t xml:space="preserve"> the permafrost region.</w:t>
      </w:r>
    </w:p>
    <w:p w14:paraId="52C7DB8E" w14:textId="22CAD92E" w:rsidR="00352AD9" w:rsidRPr="009B3534" w:rsidRDefault="004B6EFF" w:rsidP="00A949AF">
      <w:pPr>
        <w:spacing w:line="480" w:lineRule="auto"/>
        <w:rPr>
          <w:b/>
        </w:rPr>
      </w:pPr>
      <w:r>
        <w:rPr>
          <w:b/>
        </w:rPr>
        <w:t xml:space="preserve">Reducing uncertainty </w:t>
      </w:r>
      <w:r w:rsidR="00797D08">
        <w:rPr>
          <w:b/>
        </w:rPr>
        <w:t>surrounding the permafrost carbon feedback</w:t>
      </w:r>
    </w:p>
    <w:p w14:paraId="1E8AEFFC" w14:textId="139FF5C5" w:rsidR="00797D08" w:rsidRDefault="00C303D7" w:rsidP="00912E48">
      <w:pPr>
        <w:spacing w:line="480" w:lineRule="auto"/>
        <w:ind w:firstLine="720"/>
      </w:pPr>
      <w:r>
        <w:t>Experts identified</w:t>
      </w:r>
      <w:r w:rsidR="004C0457">
        <w:t xml:space="preserve"> w</w:t>
      </w:r>
      <w:r w:rsidR="00390031" w:rsidRPr="00C336FC">
        <w:rPr>
          <w:color w:val="222222"/>
          <w:shd w:val="clear" w:color="auto" w:fill="FFFFFF"/>
        </w:rPr>
        <w:t>ater balance, vegetation distribut</w:t>
      </w:r>
      <w:r w:rsidR="00390031">
        <w:rPr>
          <w:color w:val="222222"/>
          <w:shd w:val="clear" w:color="auto" w:fill="FFFFFF"/>
        </w:rPr>
        <w:t>ion, and permafrost degradation</w:t>
      </w:r>
      <w:r>
        <w:rPr>
          <w:color w:val="222222"/>
          <w:shd w:val="clear" w:color="auto" w:fill="FFFFFF"/>
        </w:rPr>
        <w:t xml:space="preserve"> as </w:t>
      </w:r>
      <w:r>
        <w:t>the most important sources of uncertainty in predicting the timing and magnitude of the permafrost carbon feedback</w:t>
      </w:r>
      <w:r w:rsidR="000908A3">
        <w:t xml:space="preserve"> (Table 3)</w:t>
      </w:r>
      <w:r>
        <w:t xml:space="preserve">. These </w:t>
      </w:r>
      <w:r w:rsidR="004C0457">
        <w:rPr>
          <w:color w:val="222222"/>
          <w:shd w:val="clear" w:color="auto" w:fill="FFFFFF"/>
        </w:rPr>
        <w:t xml:space="preserve">three processes </w:t>
      </w:r>
      <w:r w:rsidR="00390031">
        <w:rPr>
          <w:color w:val="222222"/>
          <w:shd w:val="clear" w:color="auto" w:fill="FFFFFF"/>
        </w:rPr>
        <w:t xml:space="preserve">are closely interconnected </w:t>
      </w:r>
      <w:r w:rsidR="004C0457">
        <w:rPr>
          <w:color w:val="222222"/>
          <w:shd w:val="clear" w:color="auto" w:fill="FFFFFF"/>
        </w:rPr>
        <w:t>by</w:t>
      </w:r>
      <w:r w:rsidR="00390031">
        <w:rPr>
          <w:color w:val="222222"/>
          <w:shd w:val="clear" w:color="auto" w:fill="FFFFFF"/>
        </w:rPr>
        <w:t xml:space="preserve"> several internal feedba</w:t>
      </w:r>
      <w:r w:rsidR="00390031" w:rsidRPr="00C72930">
        <w:rPr>
          <w:color w:val="222222"/>
          <w:shd w:val="clear" w:color="auto" w:fill="FFFFFF"/>
        </w:rPr>
        <w:t>cks</w:t>
      </w:r>
      <w:r w:rsidR="00390031">
        <w:rPr>
          <w:color w:val="222222"/>
          <w:shd w:val="clear" w:color="auto" w:fill="FFFFFF"/>
        </w:rPr>
        <w:t xml:space="preserve"> </w:t>
      </w:r>
      <w:r w:rsidR="00DC3996">
        <w:fldChar w:fldCharType="begin">
          <w:fldData xml:space="preserve">PEVuZE5vdGU+PENpdGU+PEF1dGhvcj5Kb3JnZW5zb248L0F1dGhvcj48WWVhcj4yMDEzPC9ZZWFy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</w:fldData>
        </w:fldChar>
      </w:r>
      <w:r w:rsidR="00C72930">
        <w:instrText xml:space="preserve"> ADDIN EN.CITE </w:instrText>
      </w:r>
      <w:r w:rsidR="00C72930">
        <w:fldChar w:fldCharType="begin">
          <w:fldData xml:space="preserve">PEVuZE5vdGU+PENpdGU+PEF1dGhvcj5Kb3JnZW5zb248L0F1dGhvcj48WWVhcj4yMDEzPC9ZZWFy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</w:fldData>
        </w:fldChar>
      </w:r>
      <w:r w:rsidR="00C72930">
        <w:instrText xml:space="preserve"> ADDIN EN.CITE.DATA </w:instrText>
      </w:r>
      <w:r w:rsidR="00C72930">
        <w:fldChar w:fldCharType="end"/>
      </w:r>
      <w:r w:rsidR="00DC3996">
        <w:fldChar w:fldCharType="separate"/>
      </w:r>
      <w:r w:rsidR="00C72930">
        <w:rPr>
          <w:noProof/>
        </w:rPr>
        <w:t>(</w:t>
      </w:r>
      <w:hyperlink w:anchor="_ENREF_36" w:tooltip="Jorgenson, 2013 #2562" w:history="1">
        <w:r w:rsidR="004B430F">
          <w:rPr>
            <w:noProof/>
          </w:rPr>
          <w:t>Jorgenson</w:t>
        </w:r>
        <w:r w:rsidR="004B430F" w:rsidRPr="00C72930">
          <w:rPr>
            <w:i/>
            <w:noProof/>
          </w:rPr>
          <w:t xml:space="preserve"> et al.</w:t>
        </w:r>
        <w:r w:rsidR="004B430F">
          <w:rPr>
            <w:noProof/>
          </w:rPr>
          <w:t>, 2013</w:t>
        </w:r>
      </w:hyperlink>
      <w:r w:rsidR="00C72930">
        <w:rPr>
          <w:noProof/>
        </w:rPr>
        <w:t xml:space="preserve">; </w:t>
      </w:r>
      <w:hyperlink w:anchor="_ENREF_70" w:tooltip="Shur, 2007 #433" w:history="1">
        <w:r w:rsidR="004B430F">
          <w:rPr>
            <w:noProof/>
          </w:rPr>
          <w:t>Shur and Jorgenson, 2007</w:t>
        </w:r>
      </w:hyperlink>
      <w:r w:rsidR="00C72930">
        <w:rPr>
          <w:noProof/>
        </w:rPr>
        <w:t xml:space="preserve">; </w:t>
      </w:r>
      <w:hyperlink w:anchor="_ENREF_4" w:tooltip="Anisimov, 2006 #2563" w:history="1">
        <w:r w:rsidR="004B430F">
          <w:rPr>
            <w:noProof/>
          </w:rPr>
          <w:t>Anisimov and Reneva, 2006</w:t>
        </w:r>
      </w:hyperlink>
      <w:r w:rsidR="00C72930">
        <w:rPr>
          <w:noProof/>
        </w:rPr>
        <w:t xml:space="preserve">; </w:t>
      </w:r>
      <w:hyperlink w:anchor="_ENREF_22" w:tooltip="Girardin, 2015 #2581" w:history="1">
        <w:r w:rsidR="004B430F">
          <w:rPr>
            <w:noProof/>
          </w:rPr>
          <w:t>Girardin</w:t>
        </w:r>
        <w:r w:rsidR="004B430F" w:rsidRPr="00C72930">
          <w:rPr>
            <w:i/>
            <w:noProof/>
          </w:rPr>
          <w:t xml:space="preserve"> et al.</w:t>
        </w:r>
        <w:r w:rsidR="004B430F">
          <w:rPr>
            <w:noProof/>
          </w:rPr>
          <w:t>, 2015</w:t>
        </w:r>
      </w:hyperlink>
      <w:r w:rsidR="00C72930">
        <w:rPr>
          <w:noProof/>
        </w:rPr>
        <w:t>)</w:t>
      </w:r>
      <w:r w:rsidR="00DC3996">
        <w:fldChar w:fldCharType="end"/>
      </w:r>
      <w:r w:rsidR="00390031">
        <w:t xml:space="preserve">. For example, </w:t>
      </w:r>
      <w:r w:rsidR="00F65841">
        <w:t>wildfire or drought</w:t>
      </w:r>
      <w:r w:rsidR="00EC586E">
        <w:t xml:space="preserve"> can trigger a</w:t>
      </w:r>
      <w:r w:rsidR="00F65841">
        <w:t xml:space="preserve"> </w:t>
      </w:r>
      <w:r>
        <w:t xml:space="preserve">transition from coniferous to deciduous </w:t>
      </w:r>
      <w:r w:rsidR="00EC586E">
        <w:t>dominance,</w:t>
      </w:r>
      <w:r>
        <w:t xml:space="preserve"> </w:t>
      </w:r>
      <w:r w:rsidR="00EC586E">
        <w:t xml:space="preserve">warming </w:t>
      </w:r>
      <w:r w:rsidR="005C5274">
        <w:rPr>
          <w:color w:val="222222"/>
          <w:lang w:eastAsia="fr-FR"/>
        </w:rPr>
        <w:t>permafrost</w:t>
      </w:r>
      <w:r w:rsidR="00F65841">
        <w:rPr>
          <w:color w:val="222222"/>
          <w:lang w:eastAsia="fr-FR"/>
        </w:rPr>
        <w:t xml:space="preserve"> </w:t>
      </w:r>
      <w:r w:rsidR="00EC586E">
        <w:rPr>
          <w:color w:val="222222"/>
          <w:lang w:eastAsia="fr-FR"/>
        </w:rPr>
        <w:t xml:space="preserve">by </w:t>
      </w:r>
      <w:r w:rsidR="00EC586E">
        <w:t xml:space="preserve">up to </w:t>
      </w:r>
      <w:r w:rsidR="00EC586E" w:rsidRPr="00713554">
        <w:rPr>
          <w:color w:val="222222"/>
          <w:lang w:eastAsia="fr-FR"/>
        </w:rPr>
        <w:t>7°C</w:t>
      </w:r>
      <w:r w:rsidR="00EC586E">
        <w:rPr>
          <w:color w:val="222222"/>
          <w:lang w:eastAsia="fr-FR"/>
        </w:rPr>
        <w:t xml:space="preserve"> </w:t>
      </w:r>
      <w:r w:rsidR="00F65841">
        <w:rPr>
          <w:color w:val="222222"/>
          <w:lang w:eastAsia="fr-FR"/>
        </w:rPr>
        <w:t xml:space="preserve">due to </w:t>
      </w:r>
      <w:r w:rsidR="00F65841">
        <w:t xml:space="preserve">loss of insulating moss and associated changes </w:t>
      </w:r>
      <w:r w:rsidR="00DC3996">
        <w:rPr>
          <w:color w:val="222222"/>
          <w:lang w:eastAsia="fr-FR"/>
        </w:rPr>
        <w:fldChar w:fldCharType="begin">
          <w:fldData xml:space="preserve">PEVuZE5vdGU+PENpdGU+PEF1dGhvcj5TaHVyPC9BdXRob3I+PFllYXI+MjAwNzwvWWVhcj48UmVj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</w:fldData>
        </w:fldChar>
      </w:r>
      <w:r w:rsidR="00DC3996">
        <w:rPr>
          <w:color w:val="222222"/>
          <w:lang w:eastAsia="fr-FR"/>
        </w:rPr>
        <w:instrText xml:space="preserve"> ADDIN EN.CITE </w:instrText>
      </w:r>
      <w:r w:rsidR="00DC3996">
        <w:rPr>
          <w:color w:val="222222"/>
          <w:lang w:eastAsia="fr-FR"/>
        </w:rPr>
        <w:fldChar w:fldCharType="begin">
          <w:fldData xml:space="preserve">PEVuZE5vdGU+PENpdGU+PEF1dGhvcj5TaHVyPC9BdXRob3I+PFllYXI+MjAwNzwvWWVhcj48UmVj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</w:fldData>
        </w:fldChar>
      </w:r>
      <w:r w:rsidR="00DC3996">
        <w:rPr>
          <w:color w:val="222222"/>
          <w:lang w:eastAsia="fr-FR"/>
        </w:rPr>
        <w:instrText xml:space="preserve"> ADDIN EN.CITE.DATA </w:instrText>
      </w:r>
      <w:r w:rsidR="00DC3996">
        <w:rPr>
          <w:color w:val="222222"/>
          <w:lang w:eastAsia="fr-FR"/>
        </w:rPr>
      </w:r>
      <w:r w:rsidR="00DC3996">
        <w:rPr>
          <w:color w:val="222222"/>
          <w:lang w:eastAsia="fr-FR"/>
        </w:rPr>
        <w:fldChar w:fldCharType="end"/>
      </w:r>
      <w:r w:rsidR="00DC3996">
        <w:rPr>
          <w:color w:val="222222"/>
          <w:lang w:eastAsia="fr-FR"/>
        </w:rPr>
      </w:r>
      <w:r w:rsidR="00DC3996">
        <w:rPr>
          <w:color w:val="222222"/>
          <w:lang w:eastAsia="fr-FR"/>
        </w:rPr>
        <w:fldChar w:fldCharType="separate"/>
      </w:r>
      <w:r w:rsidR="00DC3996">
        <w:rPr>
          <w:noProof/>
          <w:color w:val="222222"/>
          <w:lang w:eastAsia="fr-FR"/>
        </w:rPr>
        <w:t>(</w:t>
      </w:r>
      <w:hyperlink w:anchor="_ENREF_70" w:tooltip="Shur, 2007 #433" w:history="1">
        <w:r w:rsidR="004B430F">
          <w:rPr>
            <w:noProof/>
            <w:color w:val="222222"/>
            <w:lang w:eastAsia="fr-FR"/>
          </w:rPr>
          <w:t>Shur and Jorgenson, 2007</w:t>
        </w:r>
      </w:hyperlink>
      <w:r w:rsidR="00DC3996">
        <w:rPr>
          <w:noProof/>
          <w:color w:val="222222"/>
          <w:lang w:eastAsia="fr-FR"/>
        </w:rPr>
        <w:t xml:space="preserve">; </w:t>
      </w:r>
      <w:hyperlink w:anchor="_ENREF_71" w:tooltip="Sturm, 2001 #1063" w:history="1">
        <w:r w:rsidR="004B430F">
          <w:rPr>
            <w:noProof/>
            <w:color w:val="222222"/>
            <w:lang w:eastAsia="fr-FR"/>
          </w:rPr>
          <w:t>Sturm</w:t>
        </w:r>
        <w:r w:rsidR="004B430F" w:rsidRPr="00DC3996">
          <w:rPr>
            <w:i/>
            <w:noProof/>
            <w:color w:val="222222"/>
            <w:lang w:eastAsia="fr-FR"/>
          </w:rPr>
          <w:t xml:space="preserve"> et al.</w:t>
        </w:r>
        <w:r w:rsidR="004B430F">
          <w:rPr>
            <w:noProof/>
            <w:color w:val="222222"/>
            <w:lang w:eastAsia="fr-FR"/>
          </w:rPr>
          <w:t>, 2001</w:t>
        </w:r>
      </w:hyperlink>
      <w:r w:rsidR="00DC3996">
        <w:rPr>
          <w:noProof/>
          <w:color w:val="222222"/>
          <w:lang w:eastAsia="fr-FR"/>
        </w:rPr>
        <w:t xml:space="preserve">; </w:t>
      </w:r>
      <w:hyperlink w:anchor="_ENREF_80" w:tooltip="Yarie, 2010 #1577" w:history="1">
        <w:r w:rsidR="004B430F">
          <w:rPr>
            <w:noProof/>
            <w:color w:val="222222"/>
            <w:lang w:eastAsia="fr-FR"/>
          </w:rPr>
          <w:t>Yarie and Van Cleve, 2010</w:t>
        </w:r>
      </w:hyperlink>
      <w:r w:rsidR="00DC3996">
        <w:rPr>
          <w:noProof/>
          <w:color w:val="222222"/>
          <w:lang w:eastAsia="fr-FR"/>
        </w:rPr>
        <w:t>)</w:t>
      </w:r>
      <w:r w:rsidR="00DC3996">
        <w:rPr>
          <w:color w:val="222222"/>
          <w:lang w:eastAsia="fr-FR"/>
        </w:rPr>
        <w:fldChar w:fldCharType="end"/>
      </w:r>
      <w:r w:rsidR="00390031">
        <w:rPr>
          <w:color w:val="222222"/>
          <w:lang w:eastAsia="fr-FR"/>
        </w:rPr>
        <w:t xml:space="preserve">. </w:t>
      </w:r>
      <w:r w:rsidR="00EC586E">
        <w:rPr>
          <w:color w:val="222222"/>
          <w:lang w:eastAsia="fr-FR"/>
        </w:rPr>
        <w:t>The subsequent recovery</w:t>
      </w:r>
      <w:r w:rsidR="00E651DD">
        <w:rPr>
          <w:color w:val="222222"/>
          <w:lang w:eastAsia="fr-FR"/>
        </w:rPr>
        <w:t xml:space="preserve"> trajectories</w:t>
      </w:r>
      <w:r w:rsidR="00EC586E">
        <w:rPr>
          <w:color w:val="222222"/>
          <w:lang w:eastAsia="fr-FR"/>
        </w:rPr>
        <w:t xml:space="preserve"> </w:t>
      </w:r>
      <w:r w:rsidR="00E651DD">
        <w:rPr>
          <w:color w:val="222222"/>
          <w:lang w:eastAsia="fr-FR"/>
        </w:rPr>
        <w:t>of vegetation and permafrost</w:t>
      </w:r>
      <w:r w:rsidR="005C5274">
        <w:rPr>
          <w:color w:val="222222"/>
          <w:lang w:eastAsia="fr-FR"/>
        </w:rPr>
        <w:t>, as well as the proportion of thawed carbon released CO</w:t>
      </w:r>
      <w:r w:rsidR="005C5274" w:rsidRPr="00073E8D">
        <w:rPr>
          <w:color w:val="222222"/>
          <w:vertAlign w:val="subscript"/>
          <w:lang w:eastAsia="fr-FR"/>
        </w:rPr>
        <w:t>2</w:t>
      </w:r>
      <w:r w:rsidR="005C5274">
        <w:rPr>
          <w:color w:val="222222"/>
          <w:lang w:eastAsia="fr-FR"/>
        </w:rPr>
        <w:t xml:space="preserve"> or CH</w:t>
      </w:r>
      <w:r w:rsidR="005C5274" w:rsidRPr="00073E8D">
        <w:rPr>
          <w:color w:val="222222"/>
          <w:vertAlign w:val="subscript"/>
          <w:lang w:eastAsia="fr-FR"/>
        </w:rPr>
        <w:t>4</w:t>
      </w:r>
      <w:r w:rsidR="005C5274">
        <w:rPr>
          <w:color w:val="222222"/>
          <w:vertAlign w:val="subscript"/>
          <w:lang w:eastAsia="fr-FR"/>
        </w:rPr>
        <w:t>,</w:t>
      </w:r>
      <w:r w:rsidR="00E651DD">
        <w:rPr>
          <w:color w:val="222222"/>
          <w:lang w:eastAsia="fr-FR"/>
        </w:rPr>
        <w:t xml:space="preserve"> then </w:t>
      </w:r>
      <w:r w:rsidR="00EC586E">
        <w:rPr>
          <w:color w:val="222222"/>
          <w:lang w:eastAsia="fr-FR"/>
        </w:rPr>
        <w:t>depend largely on</w:t>
      </w:r>
      <w:r w:rsidR="00CC6540">
        <w:rPr>
          <w:color w:val="222222"/>
          <w:lang w:eastAsia="fr-FR"/>
        </w:rPr>
        <w:t xml:space="preserve"> near-surface</w:t>
      </w:r>
      <w:r w:rsidR="00EC586E">
        <w:rPr>
          <w:color w:val="222222"/>
          <w:lang w:eastAsia="fr-FR"/>
        </w:rPr>
        <w:t xml:space="preserve"> </w:t>
      </w:r>
      <w:r w:rsidR="00CC6540">
        <w:rPr>
          <w:color w:val="222222"/>
          <w:lang w:eastAsia="fr-FR"/>
        </w:rPr>
        <w:t>hydrologic conditions</w:t>
      </w:r>
      <w:r w:rsidR="002D4CAF">
        <w:rPr>
          <w:color w:val="222222"/>
          <w:lang w:eastAsia="fr-FR"/>
        </w:rPr>
        <w:t xml:space="preserve"> </w:t>
      </w:r>
      <w:r w:rsidR="00DC3996">
        <w:rPr>
          <w:color w:val="222222"/>
          <w:lang w:eastAsia="fr-FR"/>
        </w:rPr>
        <w:fldChar w:fldCharType="begin">
          <w:fldData xml:space="preserve">PEVuZE5vdGU+PENpdGU+PEF1dGhvcj5NeWVycy1TbWl0aDwvQXV0aG9yPjxZZWFyPjIwMDg8L1ll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</w:fldData>
        </w:fldChar>
      </w:r>
      <w:r w:rsidR="004B430F">
        <w:rPr>
          <w:color w:val="222222"/>
          <w:lang w:eastAsia="fr-FR"/>
        </w:rPr>
        <w:instrText xml:space="preserve"> ADDIN EN.CITE </w:instrText>
      </w:r>
      <w:r w:rsidR="004B430F">
        <w:rPr>
          <w:color w:val="222222"/>
          <w:lang w:eastAsia="fr-FR"/>
        </w:rPr>
        <w:fldChar w:fldCharType="begin">
          <w:fldData xml:space="preserve">PEVuZE5vdGU+PENpdGU+PEF1dGhvcj5NeWVycy1TbWl0aDwvQXV0aG9yPjxZZWFyPjIwMDg8L1ll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</w:fldData>
        </w:fldChar>
      </w:r>
      <w:r w:rsidR="004B430F">
        <w:rPr>
          <w:color w:val="222222"/>
          <w:lang w:eastAsia="fr-FR"/>
        </w:rPr>
        <w:instrText xml:space="preserve"> ADDIN EN.CITE.DATA </w:instrText>
      </w:r>
      <w:r w:rsidR="004B430F">
        <w:rPr>
          <w:color w:val="222222"/>
          <w:lang w:eastAsia="fr-FR"/>
        </w:rPr>
      </w:r>
      <w:r w:rsidR="004B430F">
        <w:rPr>
          <w:color w:val="222222"/>
          <w:lang w:eastAsia="fr-FR"/>
        </w:rPr>
        <w:fldChar w:fldCharType="end"/>
      </w:r>
      <w:r w:rsidR="00DC3996">
        <w:rPr>
          <w:color w:val="222222"/>
          <w:lang w:eastAsia="fr-FR"/>
        </w:rPr>
      </w:r>
      <w:r w:rsidR="00DC3996">
        <w:rPr>
          <w:color w:val="222222"/>
          <w:lang w:eastAsia="fr-FR"/>
        </w:rPr>
        <w:fldChar w:fldCharType="separate"/>
      </w:r>
      <w:r w:rsidR="00C72930">
        <w:rPr>
          <w:noProof/>
          <w:color w:val="222222"/>
          <w:lang w:eastAsia="fr-FR"/>
        </w:rPr>
        <w:t>(</w:t>
      </w:r>
      <w:hyperlink w:anchor="_ENREF_54" w:tooltip="Myers-Smith, 2008 #1041" w:history="1">
        <w:r w:rsidR="004B430F">
          <w:rPr>
            <w:noProof/>
            <w:color w:val="222222"/>
            <w:lang w:eastAsia="fr-FR"/>
          </w:rPr>
          <w:t>Myers-Smith</w:t>
        </w:r>
        <w:r w:rsidR="004B430F" w:rsidRPr="00C72930">
          <w:rPr>
            <w:i/>
            <w:noProof/>
            <w:color w:val="222222"/>
            <w:lang w:eastAsia="fr-FR"/>
          </w:rPr>
          <w:t xml:space="preserve"> et al.</w:t>
        </w:r>
        <w:r w:rsidR="004B430F">
          <w:rPr>
            <w:noProof/>
            <w:color w:val="222222"/>
            <w:lang w:eastAsia="fr-FR"/>
          </w:rPr>
          <w:t>, 2008</w:t>
        </w:r>
      </w:hyperlink>
      <w:r w:rsidR="00C72930">
        <w:rPr>
          <w:noProof/>
          <w:color w:val="222222"/>
          <w:lang w:eastAsia="fr-FR"/>
        </w:rPr>
        <w:t xml:space="preserve">; </w:t>
      </w:r>
      <w:hyperlink w:anchor="_ENREF_55" w:tooltip="O'Donnell, 2011 #966" w:history="1">
        <w:r w:rsidR="004B430F">
          <w:rPr>
            <w:noProof/>
            <w:color w:val="222222"/>
            <w:lang w:eastAsia="fr-FR"/>
          </w:rPr>
          <w:t>O'Donnell</w:t>
        </w:r>
        <w:r w:rsidR="004B430F" w:rsidRPr="00C72930">
          <w:rPr>
            <w:i/>
            <w:noProof/>
            <w:color w:val="222222"/>
            <w:lang w:eastAsia="fr-FR"/>
          </w:rPr>
          <w:t xml:space="preserve"> et al.</w:t>
        </w:r>
        <w:r w:rsidR="004B430F">
          <w:rPr>
            <w:noProof/>
            <w:color w:val="222222"/>
            <w:lang w:eastAsia="fr-FR"/>
          </w:rPr>
          <w:t>, 2011</w:t>
        </w:r>
      </w:hyperlink>
      <w:r w:rsidR="00C72930">
        <w:rPr>
          <w:noProof/>
          <w:color w:val="222222"/>
          <w:lang w:eastAsia="fr-FR"/>
        </w:rPr>
        <w:t xml:space="preserve">; </w:t>
      </w:r>
      <w:hyperlink w:anchor="_ENREF_35" w:tooltip="Jorgenson, 2010 #967" w:history="1">
        <w:r w:rsidR="004B430F">
          <w:rPr>
            <w:noProof/>
            <w:color w:val="222222"/>
            <w:lang w:eastAsia="fr-FR"/>
          </w:rPr>
          <w:t>Jorgenson</w:t>
        </w:r>
        <w:r w:rsidR="004B430F" w:rsidRPr="00C72930">
          <w:rPr>
            <w:i/>
            <w:noProof/>
            <w:color w:val="222222"/>
            <w:lang w:eastAsia="fr-FR"/>
          </w:rPr>
          <w:t xml:space="preserve"> et al.</w:t>
        </w:r>
        <w:r w:rsidR="004B430F">
          <w:rPr>
            <w:noProof/>
            <w:color w:val="222222"/>
            <w:lang w:eastAsia="fr-FR"/>
          </w:rPr>
          <w:t>, 2010</w:t>
        </w:r>
      </w:hyperlink>
      <w:r w:rsidR="00C72930">
        <w:rPr>
          <w:noProof/>
          <w:color w:val="222222"/>
          <w:lang w:eastAsia="fr-FR"/>
        </w:rPr>
        <w:t xml:space="preserve">; </w:t>
      </w:r>
      <w:hyperlink w:anchor="_ENREF_12" w:tooltip="Chapin, 2010 #811" w:history="1">
        <w:r w:rsidR="004B430F">
          <w:rPr>
            <w:noProof/>
            <w:color w:val="222222"/>
            <w:lang w:eastAsia="fr-FR"/>
          </w:rPr>
          <w:t>Chapin</w:t>
        </w:r>
        <w:r w:rsidR="004B430F" w:rsidRPr="00C72930">
          <w:rPr>
            <w:i/>
            <w:noProof/>
            <w:color w:val="222222"/>
            <w:lang w:eastAsia="fr-FR"/>
          </w:rPr>
          <w:t xml:space="preserve"> et al.</w:t>
        </w:r>
        <w:r w:rsidR="004B430F">
          <w:rPr>
            <w:noProof/>
            <w:color w:val="222222"/>
            <w:lang w:eastAsia="fr-FR"/>
          </w:rPr>
          <w:t>, 2010</w:t>
        </w:r>
      </w:hyperlink>
      <w:r w:rsidR="00C72930">
        <w:rPr>
          <w:noProof/>
          <w:color w:val="222222"/>
          <w:lang w:eastAsia="fr-FR"/>
        </w:rPr>
        <w:t xml:space="preserve">; </w:t>
      </w:r>
      <w:hyperlink w:anchor="_ENREF_44" w:tooltip="Lawrence, 2015 #2577" w:history="1">
        <w:r w:rsidR="004B430F">
          <w:rPr>
            <w:noProof/>
            <w:color w:val="222222"/>
            <w:lang w:eastAsia="fr-FR"/>
          </w:rPr>
          <w:t>Lawrence</w:t>
        </w:r>
        <w:r w:rsidR="004B430F" w:rsidRPr="00C72930">
          <w:rPr>
            <w:i/>
            <w:noProof/>
            <w:color w:val="222222"/>
            <w:lang w:eastAsia="fr-FR"/>
          </w:rPr>
          <w:t xml:space="preserve"> et al.</w:t>
        </w:r>
        <w:r w:rsidR="004B430F">
          <w:rPr>
            <w:noProof/>
            <w:color w:val="222222"/>
            <w:lang w:eastAsia="fr-FR"/>
          </w:rPr>
          <w:t>, 2015</w:t>
        </w:r>
      </w:hyperlink>
      <w:r w:rsidR="00C72930">
        <w:rPr>
          <w:noProof/>
          <w:color w:val="222222"/>
          <w:lang w:eastAsia="fr-FR"/>
        </w:rPr>
        <w:t xml:space="preserve">; </w:t>
      </w:r>
      <w:hyperlink w:anchor="_ENREF_57" w:tooltip="Payette, 2004 #2580" w:history="1">
        <w:r w:rsidR="004B430F">
          <w:rPr>
            <w:noProof/>
            <w:color w:val="222222"/>
            <w:lang w:eastAsia="fr-FR"/>
          </w:rPr>
          <w:t>Payette</w:t>
        </w:r>
        <w:r w:rsidR="004B430F" w:rsidRPr="00C72930">
          <w:rPr>
            <w:i/>
            <w:noProof/>
            <w:color w:val="222222"/>
            <w:lang w:eastAsia="fr-FR"/>
          </w:rPr>
          <w:t xml:space="preserve"> et al.</w:t>
        </w:r>
        <w:r w:rsidR="004B430F">
          <w:rPr>
            <w:noProof/>
            <w:color w:val="222222"/>
            <w:lang w:eastAsia="fr-FR"/>
          </w:rPr>
          <w:t>, 2004</w:t>
        </w:r>
      </w:hyperlink>
      <w:r w:rsidR="00C72930">
        <w:rPr>
          <w:noProof/>
          <w:color w:val="222222"/>
          <w:lang w:eastAsia="fr-FR"/>
        </w:rPr>
        <w:t>)</w:t>
      </w:r>
      <w:r w:rsidR="00DC3996">
        <w:rPr>
          <w:color w:val="222222"/>
          <w:lang w:eastAsia="fr-FR"/>
        </w:rPr>
        <w:fldChar w:fldCharType="end"/>
      </w:r>
      <w:r w:rsidR="00390031">
        <w:rPr>
          <w:color w:val="222222"/>
          <w:lang w:eastAsia="fr-FR"/>
        </w:rPr>
        <w:t xml:space="preserve">. </w:t>
      </w:r>
      <w:r w:rsidR="00390031">
        <w:t>These interdepencies mean that improving projections of the permafrost carbon feedbac</w:t>
      </w:r>
      <w:r w:rsidR="00227EF5">
        <w:t>k will require conceptualizing</w:t>
      </w:r>
      <w:r w:rsidR="00390031">
        <w:t xml:space="preserve"> these parameters together</w:t>
      </w:r>
      <w:r w:rsidR="00390031" w:rsidRPr="00C336FC">
        <w:t>.</w:t>
      </w:r>
      <w:r w:rsidR="00240383" w:rsidRPr="00240383">
        <w:rPr>
          <w:color w:val="222222"/>
          <w:lang w:eastAsia="fr-FR"/>
        </w:rPr>
        <w:t xml:space="preserve"> </w:t>
      </w:r>
      <w:r w:rsidR="00240383">
        <w:rPr>
          <w:color w:val="222222"/>
          <w:lang w:eastAsia="fr-FR"/>
        </w:rPr>
        <w:t xml:space="preserve">The question of water </w:t>
      </w:r>
      <w:r w:rsidR="00912E48">
        <w:rPr>
          <w:color w:val="222222"/>
          <w:lang w:eastAsia="fr-FR"/>
        </w:rPr>
        <w:t xml:space="preserve">balance is additionally important in </w:t>
      </w:r>
      <w:r w:rsidR="00912E48">
        <w:rPr>
          <w:color w:val="222222"/>
          <w:lang w:eastAsia="fr-FR"/>
        </w:rPr>
        <w:lastRenderedPageBreak/>
        <w:t>Arctic and boreal ecosystems where hydrologic carbon flux can be the determining factor causing net carbon uptake or release (Oquist et al ; Kling et al). The lack of model projections of hydrologic carbon fluxes is a major gap in our ability to estimate the permafrost carbon feedback.</w:t>
      </w:r>
    </w:p>
    <w:p w14:paraId="7C3FA30E" w14:textId="5F5BADCC" w:rsidR="00F941E3" w:rsidRDefault="00F941E3" w:rsidP="00A949AF">
      <w:pPr>
        <w:spacing w:line="480" w:lineRule="auto"/>
        <w:ind w:firstLine="720"/>
        <w:contextualSpacing/>
      </w:pPr>
      <w:r>
        <w:t xml:space="preserve">The permafrost region has responded differently to various climatic perturbations in the past, </w:t>
      </w:r>
      <w:r w:rsidR="00CC6540">
        <w:t>representing</w:t>
      </w:r>
      <w:r>
        <w:t xml:space="preserve"> </w:t>
      </w:r>
      <w:r w:rsidR="00CC6540">
        <w:t xml:space="preserve">another tool to </w:t>
      </w:r>
      <w:r w:rsidR="007028AD">
        <w:t>constrain</w:t>
      </w:r>
      <w:r>
        <w:t xml:space="preserve"> possible future response </w:t>
      </w:r>
      <w:r w:rsidR="00DC3996">
        <w:fldChar w:fldCharType="begin"/>
      </w:r>
      <w:r w:rsidR="00DC3996">
        <w:instrText xml:space="preserve"> ADDIN EN.CITE &lt;EndNote&gt;&lt;Cite&gt;&lt;Author&gt;Zachos&lt;/Author&gt;&lt;Year&gt;2008&lt;/Year&gt;&lt;RecNum&gt;2540&lt;/RecNum&gt;&lt;DisplayText&gt;(Zachos&lt;style face="italic"&gt; et al.&lt;/style&gt;, 2008)&lt;/DisplayText&gt;&lt;record&gt;&lt;rec-number&gt;2540&lt;/rec-number&gt;&lt;foreign-keys&gt;&lt;key app="EN" db-id="22xspzzv3x22tyex0tjpvds90vxwfs5srpsp"&gt;2540&lt;/key&gt;&lt;/foreign-keys&gt;&lt;ref-type name="Journal Article"&gt;17&lt;/ref-type&gt;&lt;contributors&gt;&lt;authors&gt;&lt;author&gt;Zachos, James C.&lt;/author&gt;&lt;author&gt;Dickens, Gerald R.&lt;/author&gt;&lt;author&gt;Zeebe, Richard E.&lt;/author&gt;&lt;/authors&gt;&lt;/contributors&gt;&lt;titles&gt;&lt;title&gt;An early Cenozoic perspective on greenhouse warming and carbon-cycle dynamics&lt;/title&gt;&lt;secondary-title&gt;Nature&lt;/secondary-title&gt;&lt;/titles&gt;&lt;periodical&gt;&lt;full-title&gt;Nature&lt;/full-title&gt;&lt;abbr-1&gt;Nature&lt;/abbr-1&gt;&lt;/periodical&gt;&lt;pages&gt;279-283&lt;/pages&gt;&lt;volume&gt;451&lt;/volume&gt;&lt;number&gt;7176&lt;/number&gt;&lt;dates&gt;&lt;year&gt;2008&lt;/year&gt;&lt;pub-dates&gt;&lt;date&gt;01/17/print&lt;/date&gt;&lt;/pub-dates&gt;&lt;/dates&gt;&lt;publisher&gt;Nature Publishing Group&lt;/publisher&gt;&lt;isbn&gt;0028-0836&lt;/isbn&gt;&lt;work-type&gt;10.1038/nature06588&lt;/work-type&gt;&lt;urls&gt;&lt;related-urls&gt;&lt;url&gt;http://dx.doi.org/10.1038/nature06588&lt;/url&gt;&lt;/related-urls&gt;&lt;/urls&gt;&lt;/record&gt;&lt;/Cite&gt;&lt;/EndNote&gt;</w:instrText>
      </w:r>
      <w:r w:rsidR="00DC3996">
        <w:fldChar w:fldCharType="separate"/>
      </w:r>
      <w:r w:rsidR="00DC3996">
        <w:rPr>
          <w:noProof/>
        </w:rPr>
        <w:t>(</w:t>
      </w:r>
      <w:hyperlink w:anchor="_ENREF_81" w:tooltip="Zachos, 2008 #2540" w:history="1">
        <w:r w:rsidR="004B430F">
          <w:rPr>
            <w:noProof/>
          </w:rPr>
          <w:t>Zachos</w:t>
        </w:r>
        <w:r w:rsidR="004B430F" w:rsidRPr="00DC3996">
          <w:rPr>
            <w:i/>
            <w:noProof/>
          </w:rPr>
          <w:t xml:space="preserve"> et al.</w:t>
        </w:r>
        <w:r w:rsidR="004B430F">
          <w:rPr>
            <w:noProof/>
          </w:rPr>
          <w:t>, 2008</w:t>
        </w:r>
      </w:hyperlink>
      <w:r w:rsidR="00DC3996">
        <w:rPr>
          <w:noProof/>
        </w:rPr>
        <w:t>)</w:t>
      </w:r>
      <w:r w:rsidR="00DC3996">
        <w:fldChar w:fldCharType="end"/>
      </w:r>
      <w:r>
        <w:t xml:space="preserve">. </w:t>
      </w:r>
      <w:r w:rsidR="005C4936">
        <w:t>D</w:t>
      </w:r>
      <w:r>
        <w:t xml:space="preserve">uring the </w:t>
      </w:r>
      <w:r w:rsidRPr="00052EA1">
        <w:t>Paleocene-Eocene Thermal Maximum</w:t>
      </w:r>
      <w:r>
        <w:t xml:space="preserve">, high-latitude </w:t>
      </w:r>
      <w:r w:rsidR="006A5421">
        <w:t>temperature warmed more than</w:t>
      </w:r>
      <w:r>
        <w:t xml:space="preserve"> 10°C</w:t>
      </w:r>
      <w:r w:rsidR="005C4936">
        <w:t>,</w:t>
      </w:r>
      <w:r>
        <w:t xml:space="preserve"> </w:t>
      </w:r>
      <w:r w:rsidR="005C4936">
        <w:t>causing</w:t>
      </w:r>
      <w:r>
        <w:t xml:space="preserve"> almost complete loss of permafrost and the mineralization of most permafrost soil organic matter </w:t>
      </w:r>
      <w:r w:rsidR="00DC3996">
        <w:fldChar w:fldCharType="begin">
          <w:fldData xml:space="preserve">PEVuZE5vdGU+PENpdGU+PEF1dGhvcj5EZUNvbnRvPC9BdXRob3I+PFllYXI+MjAxMjwvWWVhcj48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I5Mi0y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=
</w:fldData>
        </w:fldChar>
      </w:r>
      <w:r w:rsidR="00DC3996">
        <w:instrText xml:space="preserve"> ADDIN EN.CITE </w:instrText>
      </w:r>
      <w:r w:rsidR="00DC3996">
        <w:fldChar w:fldCharType="begin">
          <w:fldData xml:space="preserve">PEVuZE5vdGU+PENpdGU+PEF1dGhvcj5EZUNvbnRvPC9BdXRob3I+PFllYXI+MjAxMjwvWWVhcj48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I5Mi0y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=
</w:fldData>
        </w:fldChar>
      </w:r>
      <w:r w:rsidR="00DC3996">
        <w:instrText xml:space="preserve"> ADDIN EN.CITE.DATA </w:instrText>
      </w:r>
      <w:r w:rsidR="00DC3996">
        <w:fldChar w:fldCharType="end"/>
      </w:r>
      <w:r w:rsidR="00DC3996">
        <w:fldChar w:fldCharType="separate"/>
      </w:r>
      <w:r w:rsidR="00DC3996">
        <w:rPr>
          <w:noProof/>
        </w:rPr>
        <w:t>(</w:t>
      </w:r>
      <w:hyperlink w:anchor="_ENREF_15" w:tooltip="DeConto, 2012 #2459" w:history="1">
        <w:r w:rsidR="004B430F">
          <w:rPr>
            <w:noProof/>
          </w:rPr>
          <w:t>DeConto</w:t>
        </w:r>
        <w:r w:rsidR="004B430F" w:rsidRPr="00DC3996">
          <w:rPr>
            <w:i/>
            <w:noProof/>
          </w:rPr>
          <w:t xml:space="preserve"> et al.</w:t>
        </w:r>
        <w:r w:rsidR="004B430F">
          <w:rPr>
            <w:noProof/>
          </w:rPr>
          <w:t>, 2012</w:t>
        </w:r>
      </w:hyperlink>
      <w:r w:rsidR="00DC3996">
        <w:rPr>
          <w:noProof/>
        </w:rPr>
        <w:t xml:space="preserve">; </w:t>
      </w:r>
      <w:hyperlink w:anchor="_ENREF_11" w:tooltip="Bowen, 2010 #2468" w:history="1">
        <w:r w:rsidR="004B430F">
          <w:rPr>
            <w:noProof/>
          </w:rPr>
          <w:t>Bowen and Zachos, 2010</w:t>
        </w:r>
      </w:hyperlink>
      <w:r w:rsidR="00DC3996">
        <w:rPr>
          <w:noProof/>
        </w:rPr>
        <w:t>)</w:t>
      </w:r>
      <w:r w:rsidR="00DC3996">
        <w:fldChar w:fldCharType="end"/>
      </w:r>
      <w:r w:rsidRPr="00052EA1">
        <w:t>.</w:t>
      </w:r>
      <w:r>
        <w:t xml:space="preserve"> More recently, the 2-4</w:t>
      </w:r>
      <w:r w:rsidRPr="00052EA1">
        <w:t>°C</w:t>
      </w:r>
      <w:r>
        <w:t xml:space="preserve"> warming at high-latitudes during the early Holocene caused active-layer deepening throughout the permafrost region but did not trigger complete permafrost loss or widespread carbon release </w:t>
      </w:r>
      <w:r w:rsidR="00DC3996">
        <w:fldChar w:fldCharType="begin">
          <w:fldData xml:space="preserve">PEVuZE5vdGU+PENpdGU+PEF1dGhvcj5GcmVuY2g8L0F1dGhvcj48WWVhcj4xOTk5PC9ZZWFyPjxS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</w:fldData>
        </w:fldChar>
      </w:r>
      <w:r w:rsidR="00C72930">
        <w:instrText xml:space="preserve"> ADDIN EN.CITE </w:instrText>
      </w:r>
      <w:r w:rsidR="00C72930">
        <w:fldChar w:fldCharType="begin">
          <w:fldData xml:space="preserve">PEVuZE5vdGU+PENpdGU+PEF1dGhvcj5GcmVuY2g8L0F1dGhvcj48WWVhcj4xOTk5PC9ZZWFyPjxS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</w:fldData>
        </w:fldChar>
      </w:r>
      <w:r w:rsidR="00C72930">
        <w:instrText xml:space="preserve"> ADDIN EN.CITE.DATA </w:instrText>
      </w:r>
      <w:r w:rsidR="00C72930">
        <w:fldChar w:fldCharType="end"/>
      </w:r>
      <w:r w:rsidR="00DC3996">
        <w:fldChar w:fldCharType="separate"/>
      </w:r>
      <w:r w:rsidR="00C72930">
        <w:rPr>
          <w:noProof/>
        </w:rPr>
        <w:t>(</w:t>
      </w:r>
      <w:hyperlink w:anchor="_ENREF_19" w:tooltip="French, 1999 #2539" w:history="1">
        <w:r w:rsidR="004B430F">
          <w:rPr>
            <w:noProof/>
          </w:rPr>
          <w:t>French, 1999</w:t>
        </w:r>
      </w:hyperlink>
      <w:r w:rsidR="00C72930">
        <w:rPr>
          <w:noProof/>
        </w:rPr>
        <w:t xml:space="preserve">; </w:t>
      </w:r>
      <w:hyperlink w:anchor="_ENREF_67" w:tooltip="Schirrmeister, 2002 #881" w:history="1">
        <w:r w:rsidR="004B430F">
          <w:rPr>
            <w:noProof/>
          </w:rPr>
          <w:t>Schirrmeister</w:t>
        </w:r>
        <w:r w:rsidR="004B430F" w:rsidRPr="00C72930">
          <w:rPr>
            <w:i/>
            <w:noProof/>
          </w:rPr>
          <w:t xml:space="preserve"> et al.</w:t>
        </w:r>
        <w:r w:rsidR="004B430F">
          <w:rPr>
            <w:noProof/>
          </w:rPr>
          <w:t>, 2002</w:t>
        </w:r>
      </w:hyperlink>
      <w:r w:rsidR="00C72930">
        <w:rPr>
          <w:noProof/>
        </w:rPr>
        <w:t xml:space="preserve">; </w:t>
      </w:r>
      <w:hyperlink w:anchor="_ENREF_36" w:tooltip="Jorgenson, 2013 #2562" w:history="1">
        <w:r w:rsidR="004B430F">
          <w:rPr>
            <w:noProof/>
          </w:rPr>
          <w:t>Jorgenson</w:t>
        </w:r>
        <w:r w:rsidR="004B430F" w:rsidRPr="00C72930">
          <w:rPr>
            <w:i/>
            <w:noProof/>
          </w:rPr>
          <w:t xml:space="preserve"> et al.</w:t>
        </w:r>
        <w:r w:rsidR="004B430F">
          <w:rPr>
            <w:noProof/>
          </w:rPr>
          <w:t>, 2013</w:t>
        </w:r>
      </w:hyperlink>
      <w:r w:rsidR="00C72930">
        <w:rPr>
          <w:noProof/>
        </w:rPr>
        <w:t>)</w:t>
      </w:r>
      <w:r w:rsidR="00DC3996">
        <w:fldChar w:fldCharType="end"/>
      </w:r>
      <w:r>
        <w:t>. While there are many differences between the Paleozoic and Holo</w:t>
      </w:r>
      <w:r w:rsidR="000A03CA">
        <w:t>cene</w:t>
      </w:r>
      <w:r w:rsidR="0027401A">
        <w:t xml:space="preserve"> warming events, </w:t>
      </w:r>
      <w:r w:rsidR="007E5BC4">
        <w:t xml:space="preserve">one clear distinction is the degree of warming. </w:t>
      </w:r>
      <w:r w:rsidR="00396154">
        <w:t>T</w:t>
      </w:r>
      <w:r w:rsidR="00EB78AA">
        <w:t>here may have been a threshold</w:t>
      </w:r>
      <w:r w:rsidR="00BF1E13" w:rsidRPr="007164F7">
        <w:t xml:space="preserve"> between 4 and 10°C</w:t>
      </w:r>
      <w:r w:rsidR="00BF1E13">
        <w:t xml:space="preserve"> high-latitude warming</w:t>
      </w:r>
      <w:r w:rsidR="00EB78AA">
        <w:t xml:space="preserve"> </w:t>
      </w:r>
      <w:r w:rsidR="001E59CF">
        <w:t>due to</w:t>
      </w:r>
      <w:r w:rsidR="00396154">
        <w:t xml:space="preserve"> positive feedbacks such as </w:t>
      </w:r>
      <w:r w:rsidR="001E59CF">
        <w:t>a coniferous—deciduous shif</w:t>
      </w:r>
      <w:r w:rsidR="00BC36A4">
        <w:t>t or abrupt change in hydrology.</w:t>
      </w:r>
      <w:r w:rsidR="00BF1E13">
        <w:t xml:space="preserve"> I</w:t>
      </w:r>
      <w:r>
        <w:t xml:space="preserve">f </w:t>
      </w:r>
      <w:r w:rsidR="0027401A">
        <w:t>a</w:t>
      </w:r>
      <w:r>
        <w:t xml:space="preserve"> tipping point </w:t>
      </w:r>
      <w:r w:rsidR="00BC36A4">
        <w:t xml:space="preserve">does </w:t>
      </w:r>
      <w:r>
        <w:t xml:space="preserve">exist </w:t>
      </w:r>
      <w:r w:rsidR="0027401A">
        <w:t xml:space="preserve">between 4 and 10°C high-latitude warming, </w:t>
      </w:r>
      <w:r>
        <w:t xml:space="preserve">it </w:t>
      </w:r>
      <w:r w:rsidR="0027401A">
        <w:t xml:space="preserve">would </w:t>
      </w:r>
      <w:r>
        <w:t>fall between scenarios RCP4.5 and RCP8.5, representing maximum atmospheric CO</w:t>
      </w:r>
      <w:r w:rsidRPr="00E02388">
        <w:rPr>
          <w:vertAlign w:val="subscript"/>
        </w:rPr>
        <w:t>2</w:t>
      </w:r>
      <w:r>
        <w:t xml:space="preserve"> of 650 and 850 ppm, respectively </w:t>
      </w:r>
      <w:r w:rsidR="00DC3996">
        <w:fldChar w:fldCharType="begin">
          <w:fldData xml:space="preserve">PEVuZE5vdGU+PENpdGU+PEF1dGhvcj5Nb3NzPC9BdXRob3I+PFllYXI+MjAxMDwvWWVhcj48UmVj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zQ3LTc1NjwvcGFnZXM+PHZvbHVtZT40NjM8L3ZvbHVtZT48bnVtYmVyPjcy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</w:fldData>
        </w:fldChar>
      </w:r>
      <w:r w:rsidR="00DC3996">
        <w:instrText xml:space="preserve"> ADDIN EN.CITE </w:instrText>
      </w:r>
      <w:r w:rsidR="00DC3996">
        <w:fldChar w:fldCharType="begin">
          <w:fldData xml:space="preserve">PEVuZE5vdGU+PENpdGU+PEF1dGhvcj5Nb3NzPC9BdXRob3I+PFllYXI+MjAxMDwvWWVhcj48UmVj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zQ3LTc1NjwvcGFnZXM+PHZvbHVtZT40NjM8L3ZvbHVtZT48bnVtYmVyPjcy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</w:fldData>
        </w:fldChar>
      </w:r>
      <w:r w:rsidR="00DC3996">
        <w:instrText xml:space="preserve"> ADDIN EN.CITE.DATA </w:instrText>
      </w:r>
      <w:r w:rsidR="00DC3996">
        <w:fldChar w:fldCharType="end"/>
      </w:r>
      <w:r w:rsidR="00DC3996">
        <w:fldChar w:fldCharType="separate"/>
      </w:r>
      <w:r w:rsidR="00DC3996">
        <w:rPr>
          <w:noProof/>
        </w:rPr>
        <w:t>(</w:t>
      </w:r>
      <w:hyperlink w:anchor="_ENREF_53" w:tooltip="Moss, 2010 #2360" w:history="1">
        <w:r w:rsidR="004B430F">
          <w:rPr>
            <w:noProof/>
          </w:rPr>
          <w:t>Moss</w:t>
        </w:r>
        <w:r w:rsidR="004B430F" w:rsidRPr="00DC3996">
          <w:rPr>
            <w:i/>
            <w:noProof/>
          </w:rPr>
          <w:t xml:space="preserve"> et al.</w:t>
        </w:r>
        <w:r w:rsidR="004B430F">
          <w:rPr>
            <w:noProof/>
          </w:rPr>
          <w:t>, 2010</w:t>
        </w:r>
      </w:hyperlink>
      <w:r w:rsidR="00DC3996">
        <w:rPr>
          <w:noProof/>
        </w:rPr>
        <w:t xml:space="preserve">; </w:t>
      </w:r>
      <w:hyperlink w:anchor="_ENREF_45" w:tooltip="Lawrence, 2012 #1729" w:history="1">
        <w:r w:rsidR="004B430F">
          <w:rPr>
            <w:noProof/>
          </w:rPr>
          <w:t>Lawrence</w:t>
        </w:r>
        <w:r w:rsidR="004B430F" w:rsidRPr="00DC3996">
          <w:rPr>
            <w:i/>
            <w:noProof/>
          </w:rPr>
          <w:t xml:space="preserve"> et al.</w:t>
        </w:r>
        <w:r w:rsidR="004B430F">
          <w:rPr>
            <w:noProof/>
          </w:rPr>
          <w:t>, 2012</w:t>
        </w:r>
      </w:hyperlink>
      <w:r w:rsidR="00DC3996">
        <w:rPr>
          <w:noProof/>
        </w:rPr>
        <w:t>)</w:t>
      </w:r>
      <w:r w:rsidR="00DC3996">
        <w:fldChar w:fldCharType="end"/>
      </w:r>
      <w:r>
        <w:t>. RCP4.5 is still widely accepted as politically and technically attainable, though it assumes global CO</w:t>
      </w:r>
      <w:r w:rsidRPr="0003675D">
        <w:rPr>
          <w:vertAlign w:val="subscript"/>
        </w:rPr>
        <w:t>2</w:t>
      </w:r>
      <w:r>
        <w:t xml:space="preserve"> emissions peak before 2050 and decrease by half by 2080 </w:t>
      </w:r>
      <w:r w:rsidR="00DC3996">
        <w:fldChar w:fldCharType="begin">
          <w:fldData xml:space="preserve">PEVuZE5vdGU+PENpdGU+PEF1dGhvcj5Nb3NzPC9BdXRob3I+PFllYXI+MjAxMDwvWWVhcj48UmVj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3NDctNzU2PC9wYWdlcz48dm9sdW1lPjQ2Mzwvdm9sdW1lPjxudW1i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</w:fldData>
        </w:fldChar>
      </w:r>
      <w:r w:rsidR="00DC3996">
        <w:instrText xml:space="preserve"> ADDIN EN.CITE </w:instrText>
      </w:r>
      <w:r w:rsidR="00DC3996">
        <w:fldChar w:fldCharType="begin">
          <w:fldData xml:space="preserve">PEVuZE5vdGU+PENpdGU+PEF1dGhvcj5Nb3NzPC9BdXRob3I+PFllYXI+MjAxMDwvWWVhcj48UmVj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3NDctNzU2PC9wYWdlcz48dm9sdW1lPjQ2Mzwvdm9sdW1lPjxudW1i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</w:fldData>
        </w:fldChar>
      </w:r>
      <w:r w:rsidR="00DC3996">
        <w:instrText xml:space="preserve"> ADDIN EN.CITE.DATA </w:instrText>
      </w:r>
      <w:r w:rsidR="00DC3996">
        <w:fldChar w:fldCharType="end"/>
      </w:r>
      <w:r w:rsidR="00DC3996">
        <w:fldChar w:fldCharType="separate"/>
      </w:r>
      <w:r w:rsidR="00DC3996">
        <w:rPr>
          <w:noProof/>
        </w:rPr>
        <w:t>(</w:t>
      </w:r>
      <w:hyperlink w:anchor="_ENREF_53" w:tooltip="Moss, 2010 #2360" w:history="1">
        <w:r w:rsidR="004B430F">
          <w:rPr>
            <w:noProof/>
          </w:rPr>
          <w:t>Moss</w:t>
        </w:r>
        <w:r w:rsidR="004B430F" w:rsidRPr="00DC3996">
          <w:rPr>
            <w:i/>
            <w:noProof/>
          </w:rPr>
          <w:t xml:space="preserve"> et al.</w:t>
        </w:r>
        <w:r w:rsidR="004B430F">
          <w:rPr>
            <w:noProof/>
          </w:rPr>
          <w:t>, 2010</w:t>
        </w:r>
      </w:hyperlink>
      <w:r w:rsidR="00DC3996">
        <w:rPr>
          <w:noProof/>
        </w:rPr>
        <w:t>)</w:t>
      </w:r>
      <w:r w:rsidR="00DC3996">
        <w:fldChar w:fldCharType="end"/>
      </w:r>
      <w:r>
        <w:t>.</w:t>
      </w:r>
    </w:p>
    <w:p w14:paraId="5CAAB52B" w14:textId="77D4266B" w:rsidR="00AA07D2" w:rsidRPr="00484E09" w:rsidRDefault="00484E09" w:rsidP="00A949AF">
      <w:pPr>
        <w:spacing w:line="480" w:lineRule="auto"/>
        <w:rPr>
          <w:b/>
        </w:rPr>
      </w:pPr>
      <w:r w:rsidRPr="00484E09">
        <w:rPr>
          <w:b/>
        </w:rPr>
        <w:t>Conclusions</w:t>
      </w:r>
    </w:p>
    <w:p w14:paraId="69650C36" w14:textId="7821BD7C" w:rsidR="008E24E0" w:rsidRDefault="00F941E3" w:rsidP="007028AD">
      <w:pPr>
        <w:spacing w:line="480" w:lineRule="auto"/>
        <w:ind w:firstLine="720"/>
      </w:pPr>
      <w:r>
        <w:t xml:space="preserve">The permafrost climate feedback has been portrayed in popular media (and to a lesser extent in peer-reviewed literature) as an all-or-nothing scenario. Permafrost greenhouse gas release has been described as a tipping point, a runaway climate feedback, </w:t>
      </w:r>
      <w:r>
        <w:lastRenderedPageBreak/>
        <w:t>and</w:t>
      </w:r>
      <w:r w:rsidR="007028AD">
        <w:t>,</w:t>
      </w:r>
      <w:r>
        <w:t xml:space="preserve"> most dramatically</w:t>
      </w:r>
      <w:r w:rsidR="007028AD">
        <w:t>,</w:t>
      </w:r>
      <w:r>
        <w:t xml:space="preserve"> a time bomb </w:t>
      </w:r>
      <w:r w:rsidR="00DC3996">
        <w:fldChar w:fldCharType="begin">
          <w:fldData xml:space="preserve">PEVuZE5vdGU+PENpdGU+PEF1dGhvcj5XaWVjem9yZWs8L0F1dGhvcj48WWVhcj4yMDExPC9ZZWFy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</w:fldData>
        </w:fldChar>
      </w:r>
      <w:r w:rsidR="00DC3996">
        <w:instrText xml:space="preserve"> ADDIN EN.CITE </w:instrText>
      </w:r>
      <w:r w:rsidR="00DC3996">
        <w:fldChar w:fldCharType="begin">
          <w:fldData xml:space="preserve">PEVuZE5vdGU+PENpdGU+PEF1dGhvcj5XaWVjem9yZWs8L0F1dGhvcj48WWVhcj4yMDExPC9ZZWFy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</w:fldData>
        </w:fldChar>
      </w:r>
      <w:r w:rsidR="00DC3996">
        <w:instrText xml:space="preserve"> ADDIN EN.CITE.DATA </w:instrText>
      </w:r>
      <w:r w:rsidR="00DC3996">
        <w:fldChar w:fldCharType="end"/>
      </w:r>
      <w:r w:rsidR="00DC3996">
        <w:fldChar w:fldCharType="separate"/>
      </w:r>
      <w:r w:rsidR="00DC3996">
        <w:rPr>
          <w:noProof/>
        </w:rPr>
        <w:t>(</w:t>
      </w:r>
      <w:hyperlink w:anchor="_ENREF_79" w:tooltip="Wieczorek, 2011 #2463" w:history="1">
        <w:r w:rsidR="004B430F">
          <w:rPr>
            <w:noProof/>
          </w:rPr>
          <w:t>Wieczorek</w:t>
        </w:r>
        <w:r w:rsidR="004B430F" w:rsidRPr="00DC3996">
          <w:rPr>
            <w:i/>
            <w:noProof/>
          </w:rPr>
          <w:t xml:space="preserve"> et al.</w:t>
        </w:r>
        <w:r w:rsidR="004B430F">
          <w:rPr>
            <w:noProof/>
          </w:rPr>
          <w:t>, 2011</w:t>
        </w:r>
      </w:hyperlink>
      <w:r w:rsidR="00DC3996">
        <w:rPr>
          <w:noProof/>
        </w:rPr>
        <w:t xml:space="preserve">; </w:t>
      </w:r>
      <w:hyperlink w:anchor="_ENREF_74" w:tooltip="Treat, 2013 #2465" w:history="1">
        <w:r w:rsidR="004B430F">
          <w:rPr>
            <w:noProof/>
          </w:rPr>
          <w:t>Treat and Frolking, 2013</w:t>
        </w:r>
      </w:hyperlink>
      <w:r w:rsidR="00DC3996">
        <w:rPr>
          <w:noProof/>
        </w:rPr>
        <w:t xml:space="preserve">; </w:t>
      </w:r>
      <w:hyperlink w:anchor="_ENREF_78" w:tooltip="Whiteman, 2013 #2466" w:history="1">
        <w:r w:rsidR="004B430F">
          <w:rPr>
            <w:noProof/>
          </w:rPr>
          <w:t>Whiteman</w:t>
        </w:r>
        <w:r w:rsidR="004B430F" w:rsidRPr="00DC3996">
          <w:rPr>
            <w:i/>
            <w:noProof/>
          </w:rPr>
          <w:t xml:space="preserve"> et al.</w:t>
        </w:r>
        <w:r w:rsidR="004B430F">
          <w:rPr>
            <w:noProof/>
          </w:rPr>
          <w:t>, 2013</w:t>
        </w:r>
      </w:hyperlink>
      <w:r w:rsidR="00DC3996">
        <w:rPr>
          <w:noProof/>
        </w:rPr>
        <w:t>)</w:t>
      </w:r>
      <w:r w:rsidR="00DC3996">
        <w:fldChar w:fldCharType="end"/>
      </w:r>
      <w:r>
        <w:t xml:space="preserve">. On the other extreme, some have dismissed the importance of this feedback, asserting that increases in biomass will offset any </w:t>
      </w:r>
      <w:r w:rsidRPr="00CD1286">
        <w:t xml:space="preserve">carbon </w:t>
      </w:r>
      <w:r>
        <w:t xml:space="preserve">losses from soil, or that changes will occur too slowly to concern current governments </w:t>
      </w:r>
      <w:r w:rsidR="00DC3996">
        <w:fldChar w:fldCharType="begin"/>
      </w:r>
      <w:r w:rsidR="00DC3996">
        <w:instrText xml:space="preserve"> ADDIN EN.CITE &lt;EndNote&gt;&lt;Cite&gt;&lt;Author&gt;Idso&lt;/Author&gt;&lt;Year&gt;2014&lt;/Year&gt;&lt;RecNum&gt;2461&lt;/RecNum&gt;&lt;DisplayText&gt;(Idso&lt;style face="italic"&gt; et al.&lt;/style&gt;, 2014)&lt;/DisplayText&gt;&lt;record&gt;&lt;rec-number&gt;2461&lt;/rec-number&gt;&lt;foreign-keys&gt;&lt;key app="EN" db-id="22xspzzv3x22tyex0tjpvds90vxwfs5srpsp"&gt;2461&lt;/key&gt;&lt;/foreign-keys&gt;&lt;ref-type name="Report"&gt;27&lt;/ref-type&gt;&lt;contributors&gt;&lt;authors&gt;&lt;author&gt;Idso, C. D.&lt;/author&gt;&lt;author&gt;Idso, S. B.&lt;/author&gt;&lt;author&gt;Carter, R. M.&lt;/author&gt;&lt;author&gt;Singer, S. F.&lt;/author&gt;&lt;/authors&gt;&lt;secondary-authors&gt;&lt;author&gt;Heartland Institute&lt;/author&gt;&lt;/secondary-authors&gt;&lt;/contributors&gt;&lt;titles&gt;&lt;title&gt;Climate Change Reconsidered: Biological Impacts&lt;/title&gt;&lt;secondary-title&gt;Report of the Nongovernmental International Panel on Climate Change (NIPCC) &lt;/secondary-title&gt;&lt;/titles&gt;&lt;volume&gt;II&lt;/volume&gt;&lt;dates&gt;&lt;year&gt;2014&lt;/year&gt;&lt;/dates&gt;&lt;pub-location&gt;Chicago, Illinois, U.S.A.&lt;/pub-location&gt;&lt;publisher&gt;Heartland Institute&lt;/publisher&gt;&lt;urls&gt;&lt;/urls&gt;&lt;/record&gt;&lt;/Cite&gt;&lt;/EndNote&gt;</w:instrText>
      </w:r>
      <w:r w:rsidR="00DC3996">
        <w:fldChar w:fldCharType="separate"/>
      </w:r>
      <w:r w:rsidR="00DC3996">
        <w:rPr>
          <w:noProof/>
        </w:rPr>
        <w:t>(</w:t>
      </w:r>
      <w:hyperlink w:anchor="_ENREF_32" w:tooltip="Idso, 2014 #2461" w:history="1">
        <w:r w:rsidR="004B430F">
          <w:rPr>
            <w:noProof/>
          </w:rPr>
          <w:t>Idso</w:t>
        </w:r>
        <w:r w:rsidR="004B430F" w:rsidRPr="00DC3996">
          <w:rPr>
            <w:i/>
            <w:noProof/>
          </w:rPr>
          <w:t xml:space="preserve"> et al.</w:t>
        </w:r>
        <w:r w:rsidR="004B430F">
          <w:rPr>
            <w:noProof/>
          </w:rPr>
          <w:t>, 2014</w:t>
        </w:r>
      </w:hyperlink>
      <w:r w:rsidR="00DC3996">
        <w:rPr>
          <w:noProof/>
        </w:rPr>
        <w:t>)</w:t>
      </w:r>
      <w:r w:rsidR="00DC3996">
        <w:fldChar w:fldCharType="end"/>
      </w:r>
      <w:r>
        <w:t>.</w:t>
      </w:r>
      <w:r w:rsidR="007028AD">
        <w:t xml:space="preserve"> </w:t>
      </w:r>
      <w:r w:rsidR="000A03CA">
        <w:t>Our e</w:t>
      </w:r>
      <w:r w:rsidR="00484E09">
        <w:t>xpert estimates suggest that</w:t>
      </w:r>
      <w:r w:rsidR="00A037FE">
        <w:t>,</w:t>
      </w:r>
      <w:r w:rsidR="00484E09">
        <w:t xml:space="preserve"> </w:t>
      </w:r>
      <w:r w:rsidR="001D7487">
        <w:t>while A</w:t>
      </w:r>
      <w:r w:rsidR="00484E09">
        <w:t xml:space="preserve">rctic and boreal biomass </w:t>
      </w:r>
      <w:r w:rsidR="00990C10">
        <w:t xml:space="preserve">may offset much </w:t>
      </w:r>
      <w:r w:rsidR="00AD4927">
        <w:t xml:space="preserve">or all </w:t>
      </w:r>
      <w:r w:rsidR="00990C10">
        <w:t xml:space="preserve">of mid-century </w:t>
      </w:r>
      <w:r w:rsidR="00AD4927">
        <w:t xml:space="preserve">permafrost </w:t>
      </w:r>
      <w:r w:rsidR="00CE2BBD">
        <w:t>carbon</w:t>
      </w:r>
      <w:r w:rsidR="00AD4927">
        <w:t xml:space="preserve"> release</w:t>
      </w:r>
      <w:r w:rsidR="002A03A9">
        <w:t xml:space="preserve">, the permafrost region will become a carbon source to the atmosphere </w:t>
      </w:r>
      <w:r w:rsidR="00A7613D">
        <w:t xml:space="preserve">by 2100 </w:t>
      </w:r>
      <w:r w:rsidR="002A03A9">
        <w:t>regardless of warming scenaio</w:t>
      </w:r>
      <w:r w:rsidR="00990C10">
        <w:t xml:space="preserve">. </w:t>
      </w:r>
      <w:r w:rsidR="00AD4927">
        <w:t>However, r</w:t>
      </w:r>
      <w:r w:rsidR="0057275A">
        <w:t xml:space="preserve">esults indicate </w:t>
      </w:r>
      <w:r w:rsidR="00C37950">
        <w:t>a 5-fold difference in emissions between the business as usual scenario (RCP8.5) and active reduction of human emissions (</w:t>
      </w:r>
      <w:r w:rsidR="000E79FD">
        <w:t>RCP</w:t>
      </w:r>
      <w:r w:rsidR="00C37950">
        <w:t>2.</w:t>
      </w:r>
      <w:r w:rsidR="00CE55AB">
        <w:t>6</w:t>
      </w:r>
      <w:r w:rsidR="00C37950">
        <w:t>)</w:t>
      </w:r>
      <w:r w:rsidR="009C1E41">
        <w:t>,</w:t>
      </w:r>
      <w:r w:rsidR="00C37950">
        <w:t xml:space="preserve"> </w:t>
      </w:r>
      <w:r w:rsidR="00A7613D">
        <w:t>suggesting that</w:t>
      </w:r>
      <w:r w:rsidR="009C1E41">
        <w:t xml:space="preserve"> up to 85</w:t>
      </w:r>
      <w:r w:rsidR="00C37950">
        <w:t>% of carbon release from the permafrost region can still be avoided</w:t>
      </w:r>
      <w:r w:rsidR="009C1E41">
        <w:t>, though the window of opportunity for keeping that carbon in the ground is rapidly closing</w:t>
      </w:r>
      <w:r w:rsidR="00323556">
        <w:t xml:space="preserve">. </w:t>
      </w:r>
      <w:r w:rsidR="0088726A">
        <w:t xml:space="preserve">Models projecting a strong boreal </w:t>
      </w:r>
      <w:r w:rsidR="00CE2BBD">
        <w:t>carbon</w:t>
      </w:r>
      <w:r w:rsidR="0088726A">
        <w:t xml:space="preserve"> sink and models </w:t>
      </w:r>
      <w:r w:rsidR="00D36EFE">
        <w:t xml:space="preserve">that </w:t>
      </w:r>
      <w:r w:rsidR="0088726A">
        <w:t xml:space="preserve">do not consider hydrologic and fire emissions may substantially underestimate net </w:t>
      </w:r>
      <w:r w:rsidR="00CE2BBD">
        <w:t>carbon</w:t>
      </w:r>
      <w:r w:rsidR="0088726A">
        <w:t xml:space="preserve"> release from the permafrost region</w:t>
      </w:r>
      <w:r w:rsidR="008E24E0">
        <w:t xml:space="preserve">. If </w:t>
      </w:r>
      <w:r w:rsidR="0057275A">
        <w:t xml:space="preserve">such projections are </w:t>
      </w:r>
      <w:r w:rsidR="008E24E0">
        <w:t>used as the basis for emission</w:t>
      </w:r>
      <w:r w:rsidR="008850C6">
        <w:t>s negotiations, climate targets are likely to be overshot.</w:t>
      </w:r>
    </w:p>
    <w:p w14:paraId="204AAF46" w14:textId="77777777" w:rsidR="008130C4" w:rsidRDefault="008130C4" w:rsidP="007028AD">
      <w:pPr>
        <w:spacing w:line="480" w:lineRule="auto"/>
        <w:ind w:firstLine="720"/>
      </w:pPr>
    </w:p>
    <w:p w14:paraId="6F53661B" w14:textId="4C83B544" w:rsidR="00391B47" w:rsidRPr="00C50A0F" w:rsidRDefault="00391B47" w:rsidP="00391B47">
      <w:pPr>
        <w:spacing w:line="480" w:lineRule="auto"/>
        <w:rPr>
          <w:b/>
        </w:rPr>
      </w:pPr>
      <w:r>
        <w:rPr>
          <w:b/>
        </w:rPr>
        <w:t>Acknowledgments</w:t>
      </w:r>
    </w:p>
    <w:p w14:paraId="05CED025" w14:textId="4AD9729E" w:rsidR="005143D2" w:rsidRDefault="008F10A4" w:rsidP="005143D2">
      <w:pPr>
        <w:spacing w:line="480" w:lineRule="auto"/>
        <w:ind w:firstLine="720"/>
      </w:pPr>
      <w:r>
        <w:t xml:space="preserve">Peter J. Fix provided </w:t>
      </w:r>
      <w:r w:rsidR="00CD520F">
        <w:t xml:space="preserve">valuable </w:t>
      </w:r>
      <w:r>
        <w:t xml:space="preserve">input </w:t>
      </w:r>
      <w:r w:rsidR="00CD520F">
        <w:t>on</w:t>
      </w:r>
      <w:r>
        <w:t xml:space="preserve"> the methods and manuscript. This work was supported by the National Science Foundation ARCSS </w:t>
      </w:r>
      <w:r w:rsidR="00B07237">
        <w:t xml:space="preserve">program </w:t>
      </w:r>
      <w:r>
        <w:t>and Vulnerability of Permafrost Carbon R</w:t>
      </w:r>
      <w:r w:rsidR="00B07237">
        <w:t>esearch Coordination Network (</w:t>
      </w:r>
      <w:r w:rsidR="0076297B">
        <w:t xml:space="preserve">grants </w:t>
      </w:r>
      <w:r w:rsidR="00B07237">
        <w:t xml:space="preserve">OPP-0806465, </w:t>
      </w:r>
      <w:r w:rsidR="00B07237" w:rsidRPr="004F27FF">
        <w:t>OPP-0806394</w:t>
      </w:r>
      <w:r w:rsidR="0076297B">
        <w:t>,</w:t>
      </w:r>
      <w:r w:rsidR="00B07237">
        <w:t xml:space="preserve"> and </w:t>
      </w:r>
      <w:r>
        <w:t>955713</w:t>
      </w:r>
      <w:r w:rsidR="00B07237">
        <w:t>)</w:t>
      </w:r>
      <w:r>
        <w:t>.</w:t>
      </w:r>
      <w:r w:rsidR="005143D2">
        <w:t xml:space="preserve"> Any use of trade, firm, or product names is for descriptive purposes only and does not imply endorsement by the U.S. Government.</w:t>
      </w:r>
    </w:p>
    <w:p w14:paraId="5B0C9905" w14:textId="0F49304E" w:rsidR="00391B47" w:rsidRDefault="00391B47" w:rsidP="00391B47">
      <w:pPr>
        <w:spacing w:line="480" w:lineRule="auto"/>
      </w:pPr>
    </w:p>
    <w:p w14:paraId="77B3C24D" w14:textId="77777777" w:rsidR="00AE6822" w:rsidRDefault="00AE6822" w:rsidP="00AE6822">
      <w:pPr>
        <w:spacing w:line="480" w:lineRule="auto"/>
      </w:pPr>
    </w:p>
    <w:p w14:paraId="23EFF19B" w14:textId="1A618B12" w:rsidR="000577F7" w:rsidRDefault="001266AC" w:rsidP="0058613D">
      <w:pPr>
        <w:spacing w:line="480" w:lineRule="auto"/>
        <w:rPr>
          <w:noProof/>
        </w:rPr>
      </w:pPr>
      <w:r>
        <w:br w:type="column"/>
      </w:r>
      <w:r w:rsidR="00801D4A">
        <w:rPr>
          <w:b/>
          <w:noProof/>
        </w:rPr>
        <w:lastRenderedPageBreak/>
        <w:t>Figure 1</w:t>
      </w:r>
      <w:r w:rsidR="00801D4A" w:rsidRPr="008C327A">
        <w:rPr>
          <w:b/>
          <w:noProof/>
        </w:rPr>
        <w:t>.</w:t>
      </w:r>
      <w:r w:rsidR="00801D4A">
        <w:rPr>
          <w:noProof/>
        </w:rPr>
        <w:t xml:space="preserve"> Conceptual model of</w:t>
      </w:r>
      <w:r w:rsidR="000577F7">
        <w:rPr>
          <w:noProof/>
        </w:rPr>
        <w:t xml:space="preserve"> the role of expert assessment in generating and communicating scientific understanding. Modelling and field research generate quantitative and qualitative understanding of the system (in this case the permafrost zone). Expert assessment synthesize</w:t>
      </w:r>
      <w:r w:rsidR="00401EC7">
        <w:rPr>
          <w:noProof/>
        </w:rPr>
        <w:t>s</w:t>
      </w:r>
      <w:r w:rsidR="000577F7">
        <w:rPr>
          <w:noProof/>
        </w:rPr>
        <w:t xml:space="preserve"> </w:t>
      </w:r>
      <w:r w:rsidR="00401EC7">
        <w:rPr>
          <w:noProof/>
        </w:rPr>
        <w:t>current understanding including qualitative information not yet included in numerical models</w:t>
      </w:r>
      <w:r w:rsidR="008863D4">
        <w:rPr>
          <w:noProof/>
        </w:rPr>
        <w:t xml:space="preserve">. These syntheses </w:t>
      </w:r>
      <w:r w:rsidR="00927D34">
        <w:rPr>
          <w:noProof/>
        </w:rPr>
        <w:t>provide perspective to the scientific community</w:t>
      </w:r>
      <w:r w:rsidR="00401EC7">
        <w:rPr>
          <w:noProof/>
        </w:rPr>
        <w:t xml:space="preserve"> and wholistic </w:t>
      </w:r>
      <w:r w:rsidR="008863D4">
        <w:rPr>
          <w:noProof/>
        </w:rPr>
        <w:t>summaries</w:t>
      </w:r>
      <w:r w:rsidR="00401EC7">
        <w:rPr>
          <w:noProof/>
        </w:rPr>
        <w:t xml:space="preserve"> of the state of the knowledge to </w:t>
      </w:r>
      <w:r w:rsidR="001F31B1">
        <w:rPr>
          <w:noProof/>
        </w:rPr>
        <w:t>the non-scientific community with the goal of improving management of the system</w:t>
      </w:r>
      <w:r w:rsidR="00401EC7">
        <w:rPr>
          <w:noProof/>
        </w:rPr>
        <w:t>.</w:t>
      </w:r>
    </w:p>
    <w:p w14:paraId="1D40EC91" w14:textId="164B2C3C" w:rsidR="004940C6" w:rsidRPr="00216292" w:rsidRDefault="00216292" w:rsidP="0058613D">
      <w:pPr>
        <w:spacing w:line="480" w:lineRule="auto"/>
        <w:rPr>
          <w:b/>
          <w:noProof/>
        </w:rPr>
      </w:pPr>
      <w:r>
        <w:rPr>
          <w:b/>
          <w:noProof/>
        </w:rPr>
        <w:softHyphen/>
      </w:r>
      <w:r>
        <w:rPr>
          <w:b/>
          <w:noProof/>
          <w:vertAlign w:val="subscript"/>
        </w:rPr>
        <w:softHyphen/>
      </w:r>
      <w:r>
        <w:rPr>
          <w:b/>
          <w:noProof/>
          <w:vertAlign w:val="subscript"/>
        </w:rPr>
        <w:softHyphen/>
      </w:r>
    </w:p>
    <w:p w14:paraId="2E41FFCC" w14:textId="43909548" w:rsidR="001266AC" w:rsidRDefault="00801D4A" w:rsidP="0058613D">
      <w:pPr>
        <w:spacing w:line="480" w:lineRule="auto"/>
        <w:rPr>
          <w:noProof/>
        </w:rPr>
      </w:pPr>
      <w:r>
        <w:rPr>
          <w:b/>
          <w:noProof/>
        </w:rPr>
        <w:t>Figure 2</w:t>
      </w:r>
      <w:r w:rsidR="001266AC" w:rsidRPr="008C327A">
        <w:rPr>
          <w:b/>
          <w:noProof/>
        </w:rPr>
        <w:t>.</w:t>
      </w:r>
      <w:r w:rsidR="001266AC">
        <w:rPr>
          <w:noProof/>
        </w:rPr>
        <w:t xml:space="preserve"> Estimates of change in non-soil biomass, wildfire emissions, and hydrologic C flux from the permafrost region for four warming scenarios at three time points. All values represent change from current poo</w:t>
      </w:r>
      <w:r w:rsidR="008B007C">
        <w:rPr>
          <w:noProof/>
        </w:rPr>
        <w:t>ls or fluxes reported in Table 2</w:t>
      </w:r>
      <w:r w:rsidR="001266AC">
        <w:rPr>
          <w:noProof/>
        </w:rPr>
        <w:t xml:space="preserve">. Biomass includes above and belowground living biomass, standing deadwood, and litter. Dissolved and particulate organic C (DOC and POC respectively) fluxes represent transfer of C from terrestrial to aquatic ecosystems. "Coast" represents POC released by coastal erosion. For relative change see Fig. </w:t>
      </w:r>
      <w:r w:rsidR="00A43A79">
        <w:rPr>
          <w:noProof/>
        </w:rPr>
        <w:t>S</w:t>
      </w:r>
      <w:r w:rsidR="001266AC">
        <w:rPr>
          <w:noProof/>
        </w:rPr>
        <w:t xml:space="preserve">1. Representative concentration pathway (RCP) scenarios range from aggressive emissions reductions (RCP2.6) to sustained human emissions (RCP8.5). Box plots represent median, quartiles, and minimum and maximum within 1.5 times the interquartile range. Full distributions are presented in Figs. </w:t>
      </w:r>
      <w:r w:rsidR="00A43A79">
        <w:rPr>
          <w:noProof/>
        </w:rPr>
        <w:t>S</w:t>
      </w:r>
      <w:r w:rsidR="001266AC">
        <w:rPr>
          <w:noProof/>
        </w:rPr>
        <w:t xml:space="preserve">2 to </w:t>
      </w:r>
      <w:r w:rsidR="00A43A79">
        <w:rPr>
          <w:noProof/>
        </w:rPr>
        <w:t>S</w:t>
      </w:r>
      <w:r w:rsidR="001266AC">
        <w:rPr>
          <w:noProof/>
        </w:rPr>
        <w:t xml:space="preserve">4. </w:t>
      </w:r>
    </w:p>
    <w:p w14:paraId="1BBCAA2E" w14:textId="77777777" w:rsidR="001266AC" w:rsidRDefault="001266AC" w:rsidP="007F437D">
      <w:pPr>
        <w:spacing w:line="480" w:lineRule="auto"/>
        <w:rPr>
          <w:noProof/>
        </w:rPr>
      </w:pPr>
    </w:p>
    <w:p w14:paraId="06796197" w14:textId="37970DB4" w:rsidR="001266AC" w:rsidRDefault="001F31B1" w:rsidP="007F437D">
      <w:pPr>
        <w:spacing w:line="480" w:lineRule="auto"/>
        <w:rPr>
          <w:noProof/>
        </w:rPr>
      </w:pPr>
      <w:r>
        <w:rPr>
          <w:b/>
          <w:noProof/>
        </w:rPr>
        <w:t>Figure 3</w:t>
      </w:r>
      <w:r w:rsidR="001266AC" w:rsidRPr="008C327A">
        <w:rPr>
          <w:b/>
          <w:noProof/>
        </w:rPr>
        <w:t>.</w:t>
      </w:r>
      <w:r w:rsidR="001266AC">
        <w:rPr>
          <w:noProof/>
        </w:rPr>
        <w:t xml:space="preserve"> Total change in non-soil biomass (a) and percentage of permafrost region C release offset by change in non-soil biomass (b). Estimates of permafrost C release used in estimating percentage offset are recalculated from data presented in Schuur et al. </w:t>
      </w:r>
      <w:r w:rsidR="00DC3996">
        <w:rPr>
          <w:noProof/>
        </w:rPr>
        <w:fldChar w:fldCharType="begin">
          <w:fldData xml:space="preserve">PEVuZE5vdGU+PENpdGU+PEF1dGhvcj5TY2h1dXI8L0F1dGhvcj48WWVhcj4yMDEzPC9ZZWFyPjxS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</w:fldData>
        </w:fldChar>
      </w:r>
      <w:r w:rsidR="00DC3996">
        <w:rPr>
          <w:noProof/>
        </w:rPr>
        <w:instrText xml:space="preserve"> ADDIN EN.CITE </w:instrText>
      </w:r>
      <w:r w:rsidR="00DC3996">
        <w:rPr>
          <w:noProof/>
        </w:rPr>
        <w:fldChar w:fldCharType="begin">
          <w:fldData xml:space="preserve">PEVuZE5vdGU+PENpdGU+PEF1dGhvcj5TY2h1dXI8L0F1dGhvcj48WWVhcj4yMDEzPC9ZZWFyPjxS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</w:fldData>
        </w:fldChar>
      </w:r>
      <w:r w:rsidR="00DC3996">
        <w:rPr>
          <w:noProof/>
        </w:rPr>
        <w:instrText xml:space="preserve"> ADDIN EN.CITE.DATA </w:instrText>
      </w:r>
      <w:r w:rsidR="00DC3996">
        <w:rPr>
          <w:noProof/>
        </w:rPr>
      </w:r>
      <w:r w:rsidR="00DC3996">
        <w:rPr>
          <w:noProof/>
        </w:rPr>
        <w:fldChar w:fldCharType="end"/>
      </w:r>
      <w:r w:rsidR="00DC3996">
        <w:rPr>
          <w:noProof/>
        </w:rPr>
      </w:r>
      <w:r w:rsidR="00DC3996">
        <w:rPr>
          <w:noProof/>
        </w:rPr>
        <w:fldChar w:fldCharType="separate"/>
      </w:r>
      <w:r w:rsidR="00DC3996">
        <w:rPr>
          <w:noProof/>
        </w:rPr>
        <w:t>(</w:t>
      </w:r>
      <w:hyperlink w:anchor="_ENREF_68" w:tooltip="Schuur, 2013 #1926" w:history="1">
        <w:r w:rsidR="004B430F">
          <w:rPr>
            <w:noProof/>
          </w:rPr>
          <w:t>Schuur</w:t>
        </w:r>
        <w:r w:rsidR="004B430F" w:rsidRPr="00DC3996">
          <w:rPr>
            <w:i/>
            <w:noProof/>
          </w:rPr>
          <w:t xml:space="preserve"> et al.</w:t>
        </w:r>
        <w:r w:rsidR="004B430F">
          <w:rPr>
            <w:noProof/>
          </w:rPr>
          <w:t>, 2013</w:t>
        </w:r>
      </w:hyperlink>
      <w:r w:rsidR="00DC3996">
        <w:rPr>
          <w:noProof/>
        </w:rPr>
        <w:t>)</w:t>
      </w:r>
      <w:r w:rsidR="00DC3996">
        <w:rPr>
          <w:noProof/>
        </w:rPr>
        <w:fldChar w:fldCharType="end"/>
      </w:r>
      <w:r>
        <w:rPr>
          <w:noProof/>
        </w:rPr>
        <w:t>. See Fig. 2</w:t>
      </w:r>
      <w:r w:rsidR="001266AC">
        <w:rPr>
          <w:noProof/>
        </w:rPr>
        <w:t xml:space="preserve"> for definition of RCP scenarios and symbology. Error bars represent propogated error between the interquartile ranges of carbon release from permafrost soil and carbon uptake by biomass (see Methods).</w:t>
      </w:r>
    </w:p>
    <w:p w14:paraId="79A1A243" w14:textId="77777777" w:rsidR="001266AC" w:rsidRDefault="001266AC" w:rsidP="007F437D">
      <w:pPr>
        <w:spacing w:line="480" w:lineRule="auto"/>
        <w:rPr>
          <w:noProof/>
        </w:rPr>
      </w:pPr>
    </w:p>
    <w:p w14:paraId="676FAE22" w14:textId="6B9E10CC" w:rsidR="00CD2162" w:rsidRDefault="001F31B1" w:rsidP="007F437D">
      <w:pPr>
        <w:spacing w:line="480" w:lineRule="auto"/>
        <w:rPr>
          <w:i/>
        </w:rPr>
      </w:pPr>
      <w:r>
        <w:rPr>
          <w:b/>
          <w:noProof/>
        </w:rPr>
        <w:t>Figure 4</w:t>
      </w:r>
      <w:r w:rsidR="00245822">
        <w:rPr>
          <w:b/>
          <w:noProof/>
        </w:rPr>
        <w:t>.</w:t>
      </w:r>
      <w:r w:rsidR="00245822">
        <w:rPr>
          <w:noProof/>
        </w:rPr>
        <w:t xml:space="preserve"> A comparison of soil C release (recalculated from Schuur et al. </w:t>
      </w:r>
      <w:r w:rsidR="00DC3996">
        <w:rPr>
          <w:noProof/>
        </w:rPr>
        <w:fldChar w:fldCharType="begin">
          <w:fldData xml:space="preserve">PEVuZE5vdGU+PENpdGU+PEF1dGhvcj5TY2h1dXI8L0F1dGhvcj48WWVhcj4yMDEzPC9ZZWFyPjxS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</w:fldData>
        </w:fldChar>
      </w:r>
      <w:r w:rsidR="00DC3996">
        <w:rPr>
          <w:noProof/>
        </w:rPr>
        <w:instrText xml:space="preserve"> ADDIN EN.CITE </w:instrText>
      </w:r>
      <w:r w:rsidR="00DC3996">
        <w:rPr>
          <w:noProof/>
        </w:rPr>
        <w:fldChar w:fldCharType="begin">
          <w:fldData xml:space="preserve">PEVuZE5vdGU+PENpdGU+PEF1dGhvcj5TY2h1dXI8L0F1dGhvcj48WWVhcj4yMDEzPC9ZZWFyPjxS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</w:fldData>
        </w:fldChar>
      </w:r>
      <w:r w:rsidR="00DC3996">
        <w:rPr>
          <w:noProof/>
        </w:rPr>
        <w:instrText xml:space="preserve"> ADDIN EN.CITE.DATA </w:instrText>
      </w:r>
      <w:r w:rsidR="00DC3996">
        <w:rPr>
          <w:noProof/>
        </w:rPr>
      </w:r>
      <w:r w:rsidR="00DC3996">
        <w:rPr>
          <w:noProof/>
        </w:rPr>
        <w:fldChar w:fldCharType="end"/>
      </w:r>
      <w:r w:rsidR="00DC3996">
        <w:rPr>
          <w:noProof/>
        </w:rPr>
      </w:r>
      <w:r w:rsidR="00DC3996">
        <w:rPr>
          <w:noProof/>
        </w:rPr>
        <w:fldChar w:fldCharType="separate"/>
      </w:r>
      <w:r w:rsidR="00DC3996">
        <w:rPr>
          <w:noProof/>
        </w:rPr>
        <w:t>(</w:t>
      </w:r>
      <w:hyperlink w:anchor="_ENREF_68" w:tooltip="Schuur, 2013 #1926" w:history="1">
        <w:r w:rsidR="004B430F">
          <w:rPr>
            <w:noProof/>
          </w:rPr>
          <w:t>Schuur</w:t>
        </w:r>
        <w:r w:rsidR="004B430F" w:rsidRPr="00DC3996">
          <w:rPr>
            <w:i/>
            <w:noProof/>
          </w:rPr>
          <w:t xml:space="preserve"> et al.</w:t>
        </w:r>
        <w:r w:rsidR="004B430F">
          <w:rPr>
            <w:noProof/>
          </w:rPr>
          <w:t>, 2013</w:t>
        </w:r>
      </w:hyperlink>
      <w:r w:rsidR="00DC3996">
        <w:rPr>
          <w:noProof/>
        </w:rPr>
        <w:t>)</w:t>
      </w:r>
      <w:r w:rsidR="00DC3996">
        <w:rPr>
          <w:noProof/>
        </w:rPr>
        <w:fldChar w:fldCharType="end"/>
      </w:r>
      <w:r w:rsidR="00245822">
        <w:rPr>
          <w:noProof/>
        </w:rPr>
        <w:t>) and non-soil biomass uptake in the permafrost region for two warming scenarios. Polygons represent median cumulative change and dotted lines represent the interquartile range. Biomass C uptake is overlayed on soil C release to show the proportion of C release potentially offset by biomass. Linear rates of change were assumed between the three dates where est</w:t>
      </w:r>
      <w:r>
        <w:rPr>
          <w:noProof/>
        </w:rPr>
        <w:t>imates were provided. See Fig. 2</w:t>
      </w:r>
      <w:r w:rsidR="00245822">
        <w:rPr>
          <w:noProof/>
        </w:rPr>
        <w:t xml:space="preserve"> for definition of RCP scenarios.</w:t>
      </w:r>
    </w:p>
    <w:p w14:paraId="399E0814" w14:textId="55BFAF1D" w:rsidR="00523FF3" w:rsidRPr="00CD2162" w:rsidRDefault="00CD2162" w:rsidP="00CD2162">
      <w:pPr>
        <w:spacing w:after="200"/>
        <w:rPr>
          <w:i/>
        </w:rPr>
      </w:pPr>
      <w:r>
        <w:rPr>
          <w:i/>
        </w:rPr>
        <w:br w:type="page"/>
      </w:r>
    </w:p>
    <w:tbl>
      <w:tblPr>
        <w:tblStyle w:val="Grilledutableau"/>
        <w:tblW w:w="8640" w:type="dxa"/>
        <w:tblInd w:w="108" w:type="dxa"/>
        <w:tblLayout w:type="fixed"/>
        <w:tblLook w:val="04A0" w:firstRow="1" w:lastRow="0" w:firstColumn="1" w:lastColumn="0" w:noHBand="0" w:noVBand="1"/>
      </w:tblPr>
      <w:tblGrid>
        <w:gridCol w:w="3870"/>
        <w:gridCol w:w="90"/>
        <w:gridCol w:w="1260"/>
        <w:gridCol w:w="1350"/>
        <w:gridCol w:w="2070"/>
      </w:tblGrid>
      <w:tr w:rsidR="00523FF3" w14:paraId="1B9898B3" w14:textId="77777777" w:rsidTr="00581E94">
        <w:tc>
          <w:tcPr>
            <w:tcW w:w="8640" w:type="dxa"/>
            <w:gridSpan w:val="5"/>
            <w:tcBorders>
              <w:top w:val="nil"/>
              <w:left w:val="nil"/>
              <w:bottom w:val="single" w:sz="4" w:space="0" w:color="auto"/>
              <w:right w:val="nil"/>
            </w:tcBorders>
          </w:tcPr>
          <w:p w14:paraId="42784916" w14:textId="77777777" w:rsidR="00523FF3" w:rsidRPr="00AA5891" w:rsidRDefault="00523FF3" w:rsidP="00523FF3">
            <w:pPr>
              <w:rPr>
                <w:noProof/>
              </w:rPr>
            </w:pPr>
            <w:r>
              <w:lastRenderedPageBreak/>
              <w:br w:type="column"/>
            </w:r>
            <w:r>
              <w:rPr>
                <w:rFonts w:asciiTheme="majorHAnsi" w:hAnsiTheme="majorHAnsi"/>
                <w:b/>
                <w:sz w:val="32"/>
              </w:rPr>
              <w:br w:type="column"/>
            </w:r>
            <w:r w:rsidRPr="00AA5891">
              <w:rPr>
                <w:b/>
                <w:noProof/>
              </w:rPr>
              <w:t>Table 1.</w:t>
            </w:r>
            <w:r w:rsidRPr="00AA5891">
              <w:rPr>
                <w:noProof/>
              </w:rPr>
              <w:t xml:space="preserve"> Composition and characteristics of </w:t>
            </w:r>
            <w:r>
              <w:rPr>
                <w:noProof/>
              </w:rPr>
              <w:t>participant group</w:t>
            </w:r>
          </w:p>
        </w:tc>
      </w:tr>
      <w:tr w:rsidR="00581E94" w14:paraId="484148D6" w14:textId="77777777" w:rsidTr="00581E94">
        <w:tc>
          <w:tcPr>
            <w:tcW w:w="3870" w:type="dxa"/>
            <w:tcBorders>
              <w:left w:val="nil"/>
              <w:bottom w:val="single" w:sz="4" w:space="0" w:color="auto"/>
              <w:right w:val="nil"/>
            </w:tcBorders>
          </w:tcPr>
          <w:p w14:paraId="4826DE59" w14:textId="77777777" w:rsidR="00523FF3" w:rsidRPr="002475AF" w:rsidRDefault="00523FF3" w:rsidP="00523FF3">
            <w:pPr>
              <w:rPr>
                <w:rFonts w:ascii="Helvetica" w:hAnsi="Helvetica"/>
                <w:noProof/>
              </w:rPr>
            </w:pPr>
          </w:p>
        </w:tc>
        <w:tc>
          <w:tcPr>
            <w:tcW w:w="1350" w:type="dxa"/>
            <w:gridSpan w:val="2"/>
            <w:tcBorders>
              <w:left w:val="nil"/>
              <w:bottom w:val="single" w:sz="4" w:space="0" w:color="auto"/>
              <w:right w:val="nil"/>
            </w:tcBorders>
          </w:tcPr>
          <w:p w14:paraId="162CD593" w14:textId="77777777" w:rsidR="00523FF3" w:rsidRPr="002475AF" w:rsidRDefault="00523FF3" w:rsidP="00523FF3">
            <w:pPr>
              <w:jc w:val="center"/>
              <w:rPr>
                <w:rFonts w:ascii="Helvetica" w:hAnsi="Helvetica"/>
                <w:noProof/>
              </w:rPr>
            </w:pPr>
            <w:r w:rsidRPr="002475AF">
              <w:rPr>
                <w:rFonts w:ascii="Helvetica" w:hAnsi="Helvetica"/>
                <w:noProof/>
              </w:rPr>
              <w:t>Biomass</w:t>
            </w:r>
          </w:p>
        </w:tc>
        <w:tc>
          <w:tcPr>
            <w:tcW w:w="1350" w:type="dxa"/>
            <w:tcBorders>
              <w:left w:val="nil"/>
              <w:bottom w:val="single" w:sz="4" w:space="0" w:color="auto"/>
              <w:right w:val="nil"/>
            </w:tcBorders>
          </w:tcPr>
          <w:p w14:paraId="510A28B1" w14:textId="77777777" w:rsidR="00523FF3" w:rsidRPr="002475AF" w:rsidRDefault="00523FF3" w:rsidP="00523FF3">
            <w:pPr>
              <w:jc w:val="center"/>
              <w:rPr>
                <w:rFonts w:ascii="Helvetica" w:hAnsi="Helvetica"/>
                <w:noProof/>
              </w:rPr>
            </w:pPr>
            <w:r w:rsidRPr="002475AF">
              <w:rPr>
                <w:rFonts w:ascii="Helvetica" w:hAnsi="Helvetica"/>
                <w:noProof/>
              </w:rPr>
              <w:t>Wildfire</w:t>
            </w:r>
          </w:p>
        </w:tc>
        <w:tc>
          <w:tcPr>
            <w:tcW w:w="2070" w:type="dxa"/>
            <w:tcBorders>
              <w:left w:val="nil"/>
              <w:bottom w:val="single" w:sz="4" w:space="0" w:color="auto"/>
              <w:right w:val="nil"/>
            </w:tcBorders>
          </w:tcPr>
          <w:p w14:paraId="0DC7E24C" w14:textId="01F5B2D3" w:rsidR="00523FF3" w:rsidRPr="002475AF" w:rsidRDefault="00462551" w:rsidP="00523FF3">
            <w:pPr>
              <w:jc w:val="center"/>
              <w:rPr>
                <w:rFonts w:ascii="Helvetica" w:hAnsi="Helvetica"/>
                <w:noProof/>
              </w:rPr>
            </w:pPr>
            <w:r>
              <w:rPr>
                <w:rFonts w:ascii="Helvetica" w:hAnsi="Helvetica"/>
                <w:noProof/>
              </w:rPr>
              <w:t>Hydrologic</w:t>
            </w:r>
            <w:r w:rsidR="00523FF3" w:rsidRPr="002475AF">
              <w:rPr>
                <w:rFonts w:ascii="Helvetica" w:hAnsi="Helvetica"/>
                <w:noProof/>
              </w:rPr>
              <w:t xml:space="preserve"> flux</w:t>
            </w:r>
          </w:p>
        </w:tc>
      </w:tr>
      <w:tr w:rsidR="00581E94" w14:paraId="3B5767B7" w14:textId="77777777" w:rsidTr="0091435D">
        <w:tc>
          <w:tcPr>
            <w:tcW w:w="3960" w:type="dxa"/>
            <w:gridSpan w:val="2"/>
            <w:tcBorders>
              <w:left w:val="nil"/>
              <w:bottom w:val="nil"/>
            </w:tcBorders>
          </w:tcPr>
          <w:p w14:paraId="0B9421AC" w14:textId="77777777" w:rsidR="00523FF3" w:rsidRPr="002475AF" w:rsidRDefault="00523FF3" w:rsidP="00523FF3">
            <w:pPr>
              <w:jc w:val="right"/>
              <w:rPr>
                <w:rFonts w:ascii="Helvetica" w:hAnsi="Helvetica"/>
                <w:noProof/>
              </w:rPr>
            </w:pPr>
            <w:r w:rsidRPr="002475AF">
              <w:rPr>
                <w:rFonts w:ascii="Helvetica" w:hAnsi="Helvetica"/>
                <w:noProof/>
              </w:rPr>
              <w:t>Number of respondents</w:t>
            </w:r>
          </w:p>
        </w:tc>
        <w:tc>
          <w:tcPr>
            <w:tcW w:w="1260" w:type="dxa"/>
            <w:tcBorders>
              <w:bottom w:val="nil"/>
              <w:right w:val="nil"/>
            </w:tcBorders>
          </w:tcPr>
          <w:p w14:paraId="4CDC747D" w14:textId="508B0317" w:rsidR="00523FF3" w:rsidRPr="002475AF" w:rsidRDefault="00523FF3" w:rsidP="0091435D">
            <w:pPr>
              <w:jc w:val="center"/>
              <w:rPr>
                <w:rFonts w:ascii="Helvetica" w:hAnsi="Helvetica"/>
                <w:noProof/>
              </w:rPr>
            </w:pPr>
            <w:r w:rsidRPr="002475AF">
              <w:rPr>
                <w:rFonts w:ascii="Helvetica" w:hAnsi="Helvetica"/>
                <w:noProof/>
              </w:rPr>
              <w:t>46</w:t>
            </w:r>
          </w:p>
        </w:tc>
        <w:tc>
          <w:tcPr>
            <w:tcW w:w="1350" w:type="dxa"/>
            <w:tcBorders>
              <w:left w:val="nil"/>
              <w:bottom w:val="nil"/>
              <w:right w:val="nil"/>
            </w:tcBorders>
          </w:tcPr>
          <w:p w14:paraId="406DB14F" w14:textId="469E75E6" w:rsidR="00523FF3" w:rsidRPr="002475AF" w:rsidRDefault="00523FF3" w:rsidP="00523FF3">
            <w:pPr>
              <w:jc w:val="center"/>
              <w:rPr>
                <w:rFonts w:ascii="Helvetica" w:hAnsi="Helvetica"/>
                <w:noProof/>
              </w:rPr>
            </w:pPr>
            <w:r w:rsidRPr="002475AF">
              <w:rPr>
                <w:rFonts w:ascii="Helvetica" w:hAnsi="Helvetica"/>
                <w:noProof/>
              </w:rPr>
              <w:t>34</w:t>
            </w:r>
          </w:p>
        </w:tc>
        <w:tc>
          <w:tcPr>
            <w:tcW w:w="2070" w:type="dxa"/>
            <w:tcBorders>
              <w:left w:val="nil"/>
              <w:bottom w:val="nil"/>
              <w:right w:val="nil"/>
            </w:tcBorders>
          </w:tcPr>
          <w:p w14:paraId="4B37EBA1" w14:textId="3DE849DC" w:rsidR="00523FF3" w:rsidRPr="002475AF" w:rsidRDefault="00523FF3" w:rsidP="00523FF3">
            <w:pPr>
              <w:jc w:val="center"/>
              <w:rPr>
                <w:rFonts w:ascii="Helvetica" w:hAnsi="Helvetica"/>
                <w:noProof/>
              </w:rPr>
            </w:pPr>
            <w:r w:rsidRPr="002475AF">
              <w:rPr>
                <w:rFonts w:ascii="Helvetica" w:hAnsi="Helvetica"/>
                <w:noProof/>
              </w:rPr>
              <w:t>35</w:t>
            </w:r>
          </w:p>
        </w:tc>
      </w:tr>
      <w:tr w:rsidR="00581E94" w14:paraId="18231F1B" w14:textId="77777777" w:rsidTr="0091435D">
        <w:tc>
          <w:tcPr>
            <w:tcW w:w="3960" w:type="dxa"/>
            <w:gridSpan w:val="2"/>
            <w:tcBorders>
              <w:top w:val="nil"/>
              <w:left w:val="nil"/>
              <w:bottom w:val="nil"/>
            </w:tcBorders>
          </w:tcPr>
          <w:p w14:paraId="654861E7" w14:textId="3094276A" w:rsidR="0091435D" w:rsidRPr="0091435D" w:rsidRDefault="0091435D" w:rsidP="00523FF3">
            <w:pPr>
              <w:jc w:val="right"/>
              <w:rPr>
                <w:rFonts w:ascii="Helvetica" w:hAnsi="Helvetica"/>
                <w:noProof/>
              </w:rPr>
            </w:pPr>
            <w:r>
              <w:rPr>
                <w:rFonts w:ascii="Helvetica" w:hAnsi="Helvetica"/>
                <w:noProof/>
              </w:rPr>
              <w:t>Average responses per question</w:t>
            </w:r>
            <w:r w:rsidR="0012146C">
              <w:rPr>
                <w:rFonts w:ascii="Helvetica" w:hAnsi="Helvetica"/>
                <w:noProof/>
              </w:rPr>
              <w:t>*</w:t>
            </w:r>
          </w:p>
          <w:p w14:paraId="68D81ED5" w14:textId="77777777" w:rsidR="00523FF3" w:rsidRPr="002475AF" w:rsidRDefault="00523FF3" w:rsidP="00523FF3">
            <w:pPr>
              <w:jc w:val="right"/>
              <w:rPr>
                <w:rFonts w:ascii="Helvetica" w:hAnsi="Helvetica"/>
                <w:b/>
                <w:noProof/>
              </w:rPr>
            </w:pPr>
            <w:r w:rsidRPr="002475AF">
              <w:rPr>
                <w:rFonts w:ascii="Helvetica" w:hAnsi="Helvetica"/>
                <w:b/>
                <w:noProof/>
              </w:rPr>
              <w:t>Primary region of study</w:t>
            </w:r>
          </w:p>
        </w:tc>
        <w:tc>
          <w:tcPr>
            <w:tcW w:w="1260" w:type="dxa"/>
            <w:tcBorders>
              <w:top w:val="nil"/>
              <w:bottom w:val="nil"/>
              <w:right w:val="nil"/>
            </w:tcBorders>
          </w:tcPr>
          <w:p w14:paraId="4623C12C" w14:textId="42EA0E8D" w:rsidR="00523FF3" w:rsidRPr="002475AF" w:rsidRDefault="00D07321" w:rsidP="00523FF3">
            <w:pPr>
              <w:jc w:val="center"/>
              <w:rPr>
                <w:rFonts w:ascii="Helvetica" w:hAnsi="Helvetica"/>
                <w:noProof/>
              </w:rPr>
            </w:pPr>
            <w:r>
              <w:rPr>
                <w:rFonts w:ascii="Helvetica" w:hAnsi="Helvetica"/>
                <w:noProof/>
              </w:rPr>
              <w:t>4</w:t>
            </w:r>
            <w:r w:rsidR="000B167D">
              <w:rPr>
                <w:rFonts w:ascii="Helvetica" w:hAnsi="Helvetica"/>
                <w:noProof/>
              </w:rPr>
              <w:t>1</w:t>
            </w:r>
          </w:p>
        </w:tc>
        <w:tc>
          <w:tcPr>
            <w:tcW w:w="1350" w:type="dxa"/>
            <w:tcBorders>
              <w:top w:val="nil"/>
              <w:left w:val="nil"/>
              <w:bottom w:val="nil"/>
              <w:right w:val="nil"/>
            </w:tcBorders>
          </w:tcPr>
          <w:p w14:paraId="64B68F1F" w14:textId="0D80132D" w:rsidR="00523FF3" w:rsidRPr="002475AF" w:rsidRDefault="006674BB" w:rsidP="00523FF3">
            <w:pPr>
              <w:jc w:val="center"/>
              <w:rPr>
                <w:rFonts w:ascii="Helvetica" w:hAnsi="Helvetica"/>
                <w:noProof/>
              </w:rPr>
            </w:pPr>
            <w:r>
              <w:rPr>
                <w:rFonts w:ascii="Helvetica" w:hAnsi="Helvetica"/>
                <w:noProof/>
              </w:rPr>
              <w:t>28</w:t>
            </w:r>
          </w:p>
        </w:tc>
        <w:tc>
          <w:tcPr>
            <w:tcW w:w="2070" w:type="dxa"/>
            <w:tcBorders>
              <w:top w:val="nil"/>
              <w:left w:val="nil"/>
              <w:bottom w:val="nil"/>
              <w:right w:val="nil"/>
            </w:tcBorders>
          </w:tcPr>
          <w:p w14:paraId="4A9D85CE" w14:textId="023C5378" w:rsidR="00523FF3" w:rsidRPr="002475AF" w:rsidRDefault="0091435D" w:rsidP="00523FF3">
            <w:pPr>
              <w:jc w:val="center"/>
              <w:rPr>
                <w:rFonts w:ascii="Helvetica" w:hAnsi="Helvetica"/>
                <w:noProof/>
              </w:rPr>
            </w:pPr>
            <w:r>
              <w:rPr>
                <w:rFonts w:ascii="Helvetica" w:hAnsi="Helvetica"/>
                <w:noProof/>
              </w:rPr>
              <w:t>3</w:t>
            </w:r>
            <w:r w:rsidR="00D07321">
              <w:rPr>
                <w:rFonts w:ascii="Helvetica" w:hAnsi="Helvetica"/>
                <w:noProof/>
              </w:rPr>
              <w:t>2</w:t>
            </w:r>
          </w:p>
        </w:tc>
      </w:tr>
      <w:tr w:rsidR="00581E94" w14:paraId="53C17539" w14:textId="77777777" w:rsidTr="0091435D">
        <w:tc>
          <w:tcPr>
            <w:tcW w:w="3960" w:type="dxa"/>
            <w:gridSpan w:val="2"/>
            <w:tcBorders>
              <w:top w:val="nil"/>
              <w:left w:val="nil"/>
              <w:bottom w:val="nil"/>
            </w:tcBorders>
          </w:tcPr>
          <w:p w14:paraId="166D1E89" w14:textId="77777777" w:rsidR="00523FF3" w:rsidRPr="002475AF" w:rsidRDefault="00523FF3" w:rsidP="00523FF3">
            <w:pPr>
              <w:jc w:val="right"/>
              <w:rPr>
                <w:rFonts w:ascii="Helvetica" w:hAnsi="Helvetica"/>
                <w:noProof/>
              </w:rPr>
            </w:pPr>
            <w:r w:rsidRPr="002475AF">
              <w:rPr>
                <w:rFonts w:ascii="Helvetica" w:hAnsi="Helvetica"/>
                <w:noProof/>
              </w:rPr>
              <w:t>Asia</w:t>
            </w:r>
          </w:p>
        </w:tc>
        <w:tc>
          <w:tcPr>
            <w:tcW w:w="1260" w:type="dxa"/>
            <w:tcBorders>
              <w:top w:val="nil"/>
              <w:bottom w:val="nil"/>
              <w:right w:val="nil"/>
            </w:tcBorders>
          </w:tcPr>
          <w:p w14:paraId="73392B6F" w14:textId="77777777" w:rsidR="00523FF3" w:rsidRPr="002475AF" w:rsidRDefault="00523FF3" w:rsidP="00523FF3">
            <w:pPr>
              <w:jc w:val="center"/>
              <w:rPr>
                <w:rFonts w:ascii="Helvetica" w:hAnsi="Helvetica"/>
                <w:noProof/>
              </w:rPr>
            </w:pPr>
            <w:r w:rsidRPr="002475AF">
              <w:rPr>
                <w:rFonts w:ascii="Helvetica" w:hAnsi="Helvetica"/>
                <w:noProof/>
              </w:rPr>
              <w:t>10</w:t>
            </w:r>
          </w:p>
        </w:tc>
        <w:tc>
          <w:tcPr>
            <w:tcW w:w="1350" w:type="dxa"/>
            <w:tcBorders>
              <w:top w:val="nil"/>
              <w:left w:val="nil"/>
              <w:bottom w:val="nil"/>
              <w:right w:val="nil"/>
            </w:tcBorders>
          </w:tcPr>
          <w:p w14:paraId="73442DF8" w14:textId="77777777" w:rsidR="00523FF3" w:rsidRPr="002475AF" w:rsidRDefault="00523FF3" w:rsidP="00523FF3">
            <w:pPr>
              <w:jc w:val="center"/>
              <w:rPr>
                <w:rFonts w:ascii="Helvetica" w:hAnsi="Helvetica"/>
                <w:noProof/>
              </w:rPr>
            </w:pPr>
            <w:r w:rsidRPr="002475AF">
              <w:rPr>
                <w:rFonts w:ascii="Helvetica" w:hAnsi="Helvetica"/>
                <w:noProof/>
              </w:rPr>
              <w:t>3</w:t>
            </w:r>
          </w:p>
        </w:tc>
        <w:tc>
          <w:tcPr>
            <w:tcW w:w="2070" w:type="dxa"/>
            <w:tcBorders>
              <w:top w:val="nil"/>
              <w:left w:val="nil"/>
              <w:bottom w:val="nil"/>
              <w:right w:val="nil"/>
            </w:tcBorders>
          </w:tcPr>
          <w:p w14:paraId="19A46B9F" w14:textId="77777777" w:rsidR="00523FF3" w:rsidRPr="002475AF" w:rsidRDefault="00523FF3" w:rsidP="00523FF3">
            <w:pPr>
              <w:jc w:val="center"/>
              <w:rPr>
                <w:rFonts w:ascii="Helvetica" w:hAnsi="Helvetica"/>
                <w:noProof/>
              </w:rPr>
            </w:pPr>
            <w:r w:rsidRPr="002475AF">
              <w:rPr>
                <w:rFonts w:ascii="Helvetica" w:hAnsi="Helvetica"/>
                <w:noProof/>
              </w:rPr>
              <w:t>8</w:t>
            </w:r>
          </w:p>
        </w:tc>
      </w:tr>
      <w:tr w:rsidR="00581E94" w14:paraId="78D6B83A" w14:textId="77777777" w:rsidTr="0091435D">
        <w:tc>
          <w:tcPr>
            <w:tcW w:w="3960" w:type="dxa"/>
            <w:gridSpan w:val="2"/>
            <w:tcBorders>
              <w:top w:val="nil"/>
              <w:left w:val="nil"/>
              <w:bottom w:val="nil"/>
            </w:tcBorders>
          </w:tcPr>
          <w:p w14:paraId="3FBAE9F8" w14:textId="77777777" w:rsidR="00523FF3" w:rsidRPr="002475AF" w:rsidRDefault="00523FF3" w:rsidP="00523FF3">
            <w:pPr>
              <w:jc w:val="right"/>
              <w:rPr>
                <w:rFonts w:ascii="Helvetica" w:hAnsi="Helvetica"/>
                <w:noProof/>
              </w:rPr>
            </w:pPr>
            <w:r w:rsidRPr="002475AF">
              <w:rPr>
                <w:rFonts w:ascii="Helvetica" w:hAnsi="Helvetica"/>
                <w:noProof/>
              </w:rPr>
              <w:t>Europe</w:t>
            </w:r>
          </w:p>
        </w:tc>
        <w:tc>
          <w:tcPr>
            <w:tcW w:w="1260" w:type="dxa"/>
            <w:tcBorders>
              <w:top w:val="nil"/>
              <w:bottom w:val="nil"/>
              <w:right w:val="nil"/>
            </w:tcBorders>
          </w:tcPr>
          <w:p w14:paraId="00AE95E8" w14:textId="77777777" w:rsidR="00523FF3" w:rsidRPr="002475AF" w:rsidRDefault="00523FF3" w:rsidP="00523FF3">
            <w:pPr>
              <w:jc w:val="center"/>
              <w:rPr>
                <w:rFonts w:ascii="Helvetica" w:hAnsi="Helvetica"/>
                <w:noProof/>
              </w:rPr>
            </w:pPr>
            <w:r w:rsidRPr="002475AF">
              <w:rPr>
                <w:rFonts w:ascii="Helvetica" w:hAnsi="Helvetica"/>
                <w:noProof/>
              </w:rPr>
              <w:t>12</w:t>
            </w:r>
          </w:p>
        </w:tc>
        <w:tc>
          <w:tcPr>
            <w:tcW w:w="1350" w:type="dxa"/>
            <w:tcBorders>
              <w:top w:val="nil"/>
              <w:left w:val="nil"/>
              <w:bottom w:val="nil"/>
              <w:right w:val="nil"/>
            </w:tcBorders>
          </w:tcPr>
          <w:p w14:paraId="44B98B58" w14:textId="77777777" w:rsidR="00523FF3" w:rsidRPr="002475AF" w:rsidRDefault="00523FF3" w:rsidP="00523FF3">
            <w:pPr>
              <w:jc w:val="center"/>
              <w:rPr>
                <w:rFonts w:ascii="Helvetica" w:hAnsi="Helvetica"/>
                <w:noProof/>
              </w:rPr>
            </w:pPr>
            <w:r w:rsidRPr="002475AF">
              <w:rPr>
                <w:rFonts w:ascii="Helvetica" w:hAnsi="Helvetica"/>
                <w:noProof/>
              </w:rPr>
              <w:t>5</w:t>
            </w:r>
          </w:p>
        </w:tc>
        <w:tc>
          <w:tcPr>
            <w:tcW w:w="2070" w:type="dxa"/>
            <w:tcBorders>
              <w:top w:val="nil"/>
              <w:left w:val="nil"/>
              <w:bottom w:val="nil"/>
              <w:right w:val="nil"/>
            </w:tcBorders>
          </w:tcPr>
          <w:p w14:paraId="1D23934D" w14:textId="77777777" w:rsidR="00523FF3" w:rsidRPr="002475AF" w:rsidRDefault="00523FF3" w:rsidP="00523FF3">
            <w:pPr>
              <w:jc w:val="center"/>
              <w:rPr>
                <w:rFonts w:ascii="Helvetica" w:hAnsi="Helvetica"/>
                <w:noProof/>
              </w:rPr>
            </w:pPr>
            <w:r w:rsidRPr="002475AF">
              <w:rPr>
                <w:rFonts w:ascii="Helvetica" w:hAnsi="Helvetica"/>
                <w:noProof/>
              </w:rPr>
              <w:t>9</w:t>
            </w:r>
          </w:p>
        </w:tc>
      </w:tr>
      <w:tr w:rsidR="00581E94" w14:paraId="060E472E" w14:textId="77777777" w:rsidTr="0091435D">
        <w:tc>
          <w:tcPr>
            <w:tcW w:w="3960" w:type="dxa"/>
            <w:gridSpan w:val="2"/>
            <w:tcBorders>
              <w:top w:val="nil"/>
              <w:left w:val="nil"/>
              <w:bottom w:val="nil"/>
            </w:tcBorders>
          </w:tcPr>
          <w:p w14:paraId="60667F4E" w14:textId="77777777" w:rsidR="00523FF3" w:rsidRPr="002475AF" w:rsidRDefault="00523FF3" w:rsidP="00523FF3">
            <w:pPr>
              <w:jc w:val="right"/>
              <w:rPr>
                <w:rFonts w:ascii="Helvetica" w:hAnsi="Helvetica"/>
                <w:noProof/>
              </w:rPr>
            </w:pPr>
            <w:r w:rsidRPr="002475AF">
              <w:rPr>
                <w:rFonts w:ascii="Helvetica" w:hAnsi="Helvetica"/>
                <w:noProof/>
              </w:rPr>
              <w:t>North America</w:t>
            </w:r>
          </w:p>
        </w:tc>
        <w:tc>
          <w:tcPr>
            <w:tcW w:w="1260" w:type="dxa"/>
            <w:tcBorders>
              <w:top w:val="nil"/>
              <w:bottom w:val="nil"/>
              <w:right w:val="nil"/>
            </w:tcBorders>
          </w:tcPr>
          <w:p w14:paraId="572EC573" w14:textId="77777777" w:rsidR="00523FF3" w:rsidRPr="002475AF" w:rsidRDefault="00523FF3" w:rsidP="00523FF3">
            <w:pPr>
              <w:jc w:val="center"/>
              <w:rPr>
                <w:rFonts w:ascii="Helvetica" w:hAnsi="Helvetica"/>
                <w:noProof/>
              </w:rPr>
            </w:pPr>
            <w:r w:rsidRPr="002475AF">
              <w:rPr>
                <w:rFonts w:ascii="Helvetica" w:hAnsi="Helvetica"/>
                <w:noProof/>
              </w:rPr>
              <w:t>27</w:t>
            </w:r>
          </w:p>
        </w:tc>
        <w:tc>
          <w:tcPr>
            <w:tcW w:w="1350" w:type="dxa"/>
            <w:tcBorders>
              <w:top w:val="nil"/>
              <w:left w:val="nil"/>
              <w:bottom w:val="nil"/>
              <w:right w:val="nil"/>
            </w:tcBorders>
          </w:tcPr>
          <w:p w14:paraId="3859BF1E" w14:textId="77777777" w:rsidR="00523FF3" w:rsidRPr="002475AF" w:rsidRDefault="00523FF3" w:rsidP="00523FF3">
            <w:pPr>
              <w:jc w:val="center"/>
              <w:rPr>
                <w:rFonts w:ascii="Helvetica" w:hAnsi="Helvetica"/>
                <w:noProof/>
              </w:rPr>
            </w:pPr>
            <w:r w:rsidRPr="002475AF">
              <w:rPr>
                <w:rFonts w:ascii="Helvetica" w:hAnsi="Helvetica"/>
                <w:noProof/>
              </w:rPr>
              <w:t>27</w:t>
            </w:r>
          </w:p>
        </w:tc>
        <w:tc>
          <w:tcPr>
            <w:tcW w:w="2070" w:type="dxa"/>
            <w:tcBorders>
              <w:top w:val="nil"/>
              <w:left w:val="nil"/>
              <w:bottom w:val="nil"/>
              <w:right w:val="nil"/>
            </w:tcBorders>
          </w:tcPr>
          <w:p w14:paraId="6605C2C7" w14:textId="77777777" w:rsidR="00523FF3" w:rsidRPr="002475AF" w:rsidRDefault="00523FF3" w:rsidP="00523FF3">
            <w:pPr>
              <w:jc w:val="center"/>
              <w:rPr>
                <w:rFonts w:ascii="Helvetica" w:hAnsi="Helvetica"/>
                <w:noProof/>
              </w:rPr>
            </w:pPr>
            <w:r w:rsidRPr="002475AF">
              <w:rPr>
                <w:rFonts w:ascii="Helvetica" w:hAnsi="Helvetica"/>
                <w:noProof/>
              </w:rPr>
              <w:t>18</w:t>
            </w:r>
          </w:p>
        </w:tc>
      </w:tr>
      <w:tr w:rsidR="00581E94" w14:paraId="7E485000" w14:textId="77777777" w:rsidTr="0091435D">
        <w:tc>
          <w:tcPr>
            <w:tcW w:w="3960" w:type="dxa"/>
            <w:gridSpan w:val="2"/>
            <w:tcBorders>
              <w:top w:val="nil"/>
              <w:left w:val="nil"/>
              <w:bottom w:val="nil"/>
            </w:tcBorders>
          </w:tcPr>
          <w:p w14:paraId="6CCD5EFD" w14:textId="77777777" w:rsidR="00523FF3" w:rsidRPr="002475AF" w:rsidRDefault="00523FF3" w:rsidP="00523FF3">
            <w:pPr>
              <w:jc w:val="right"/>
              <w:rPr>
                <w:rFonts w:ascii="Helvetica" w:hAnsi="Helvetica"/>
                <w:noProof/>
              </w:rPr>
            </w:pPr>
            <w:r w:rsidRPr="002475AF">
              <w:rPr>
                <w:rFonts w:ascii="Helvetica" w:hAnsi="Helvetica"/>
                <w:noProof/>
              </w:rPr>
              <w:t>Circumpolar</w:t>
            </w:r>
          </w:p>
        </w:tc>
        <w:tc>
          <w:tcPr>
            <w:tcW w:w="1260" w:type="dxa"/>
            <w:tcBorders>
              <w:top w:val="nil"/>
              <w:bottom w:val="nil"/>
              <w:right w:val="nil"/>
            </w:tcBorders>
          </w:tcPr>
          <w:p w14:paraId="1DC2015B" w14:textId="77777777" w:rsidR="00523FF3" w:rsidRPr="002475AF" w:rsidRDefault="00523FF3" w:rsidP="00523FF3">
            <w:pPr>
              <w:jc w:val="center"/>
              <w:rPr>
                <w:rFonts w:ascii="Helvetica" w:hAnsi="Helvetica"/>
                <w:noProof/>
              </w:rPr>
            </w:pPr>
            <w:r w:rsidRPr="002475AF">
              <w:rPr>
                <w:rFonts w:ascii="Helvetica" w:hAnsi="Helvetica"/>
                <w:noProof/>
              </w:rPr>
              <w:t>12</w:t>
            </w:r>
          </w:p>
        </w:tc>
        <w:tc>
          <w:tcPr>
            <w:tcW w:w="1350" w:type="dxa"/>
            <w:tcBorders>
              <w:top w:val="nil"/>
              <w:left w:val="nil"/>
              <w:bottom w:val="nil"/>
              <w:right w:val="nil"/>
            </w:tcBorders>
          </w:tcPr>
          <w:p w14:paraId="36BAB3D6" w14:textId="77777777" w:rsidR="00523FF3" w:rsidRPr="002475AF" w:rsidRDefault="00523FF3" w:rsidP="00523FF3">
            <w:pPr>
              <w:jc w:val="center"/>
              <w:rPr>
                <w:rFonts w:ascii="Helvetica" w:hAnsi="Helvetica"/>
                <w:noProof/>
              </w:rPr>
            </w:pPr>
            <w:r w:rsidRPr="002475AF">
              <w:rPr>
                <w:rFonts w:ascii="Helvetica" w:hAnsi="Helvetica"/>
                <w:noProof/>
              </w:rPr>
              <w:t>6</w:t>
            </w:r>
          </w:p>
        </w:tc>
        <w:tc>
          <w:tcPr>
            <w:tcW w:w="2070" w:type="dxa"/>
            <w:tcBorders>
              <w:top w:val="nil"/>
              <w:left w:val="nil"/>
              <w:bottom w:val="nil"/>
              <w:right w:val="nil"/>
            </w:tcBorders>
          </w:tcPr>
          <w:p w14:paraId="3391DFED" w14:textId="77777777" w:rsidR="00523FF3" w:rsidRPr="002475AF" w:rsidRDefault="00523FF3" w:rsidP="00523FF3">
            <w:pPr>
              <w:jc w:val="center"/>
              <w:rPr>
                <w:rFonts w:ascii="Helvetica" w:hAnsi="Helvetica"/>
                <w:noProof/>
              </w:rPr>
            </w:pPr>
            <w:r w:rsidRPr="002475AF">
              <w:rPr>
                <w:rFonts w:ascii="Helvetica" w:hAnsi="Helvetica"/>
                <w:noProof/>
              </w:rPr>
              <w:t>9</w:t>
            </w:r>
          </w:p>
        </w:tc>
      </w:tr>
      <w:tr w:rsidR="00581E94" w14:paraId="4405DCC7" w14:textId="77777777" w:rsidTr="0091435D">
        <w:tc>
          <w:tcPr>
            <w:tcW w:w="3960" w:type="dxa"/>
            <w:gridSpan w:val="2"/>
            <w:tcBorders>
              <w:top w:val="nil"/>
              <w:left w:val="nil"/>
              <w:bottom w:val="nil"/>
            </w:tcBorders>
          </w:tcPr>
          <w:p w14:paraId="15205E06" w14:textId="77777777" w:rsidR="00523FF3" w:rsidRPr="002475AF" w:rsidRDefault="00523FF3" w:rsidP="00523FF3">
            <w:pPr>
              <w:jc w:val="right"/>
              <w:rPr>
                <w:rFonts w:ascii="Helvetica" w:hAnsi="Helvetica"/>
                <w:b/>
                <w:noProof/>
              </w:rPr>
            </w:pPr>
            <w:r w:rsidRPr="002475AF">
              <w:rPr>
                <w:rFonts w:ascii="Helvetica" w:hAnsi="Helvetica"/>
                <w:b/>
                <w:noProof/>
              </w:rPr>
              <w:t>Primary biome of study</w:t>
            </w:r>
          </w:p>
        </w:tc>
        <w:tc>
          <w:tcPr>
            <w:tcW w:w="1260" w:type="dxa"/>
            <w:tcBorders>
              <w:top w:val="nil"/>
              <w:bottom w:val="nil"/>
              <w:right w:val="nil"/>
            </w:tcBorders>
          </w:tcPr>
          <w:p w14:paraId="15C3D277" w14:textId="77777777" w:rsidR="00523FF3" w:rsidRPr="002475AF" w:rsidRDefault="00523FF3" w:rsidP="00523FF3">
            <w:pPr>
              <w:jc w:val="center"/>
              <w:rPr>
                <w:rFonts w:ascii="Helvetica" w:hAnsi="Helvetica"/>
                <w:noProof/>
              </w:rPr>
            </w:pPr>
          </w:p>
        </w:tc>
        <w:tc>
          <w:tcPr>
            <w:tcW w:w="1350" w:type="dxa"/>
            <w:tcBorders>
              <w:top w:val="nil"/>
              <w:left w:val="nil"/>
              <w:bottom w:val="nil"/>
              <w:right w:val="nil"/>
            </w:tcBorders>
          </w:tcPr>
          <w:p w14:paraId="146DE13F" w14:textId="77777777" w:rsidR="00523FF3" w:rsidRPr="002475AF" w:rsidRDefault="00523FF3" w:rsidP="00523FF3">
            <w:pPr>
              <w:jc w:val="center"/>
              <w:rPr>
                <w:rFonts w:ascii="Helvetica" w:hAnsi="Helvetica"/>
                <w:noProof/>
              </w:rPr>
            </w:pPr>
          </w:p>
        </w:tc>
        <w:tc>
          <w:tcPr>
            <w:tcW w:w="2070" w:type="dxa"/>
            <w:tcBorders>
              <w:top w:val="nil"/>
              <w:left w:val="nil"/>
              <w:bottom w:val="nil"/>
              <w:right w:val="nil"/>
            </w:tcBorders>
          </w:tcPr>
          <w:p w14:paraId="5666E256" w14:textId="77777777" w:rsidR="00523FF3" w:rsidRPr="002475AF" w:rsidRDefault="00523FF3" w:rsidP="00523FF3">
            <w:pPr>
              <w:jc w:val="center"/>
              <w:rPr>
                <w:rFonts w:ascii="Helvetica" w:hAnsi="Helvetica"/>
                <w:noProof/>
              </w:rPr>
            </w:pPr>
          </w:p>
        </w:tc>
      </w:tr>
      <w:tr w:rsidR="00581E94" w14:paraId="24595C6A" w14:textId="77777777" w:rsidTr="0091435D">
        <w:tc>
          <w:tcPr>
            <w:tcW w:w="3960" w:type="dxa"/>
            <w:gridSpan w:val="2"/>
            <w:tcBorders>
              <w:top w:val="nil"/>
              <w:left w:val="nil"/>
              <w:bottom w:val="nil"/>
            </w:tcBorders>
          </w:tcPr>
          <w:p w14:paraId="2FF38879" w14:textId="77777777" w:rsidR="00523FF3" w:rsidRPr="002475AF" w:rsidRDefault="00523FF3" w:rsidP="00523FF3">
            <w:pPr>
              <w:jc w:val="right"/>
              <w:rPr>
                <w:rFonts w:ascii="Helvetica" w:hAnsi="Helvetica"/>
                <w:noProof/>
              </w:rPr>
            </w:pPr>
            <w:r w:rsidRPr="002475AF">
              <w:rPr>
                <w:rFonts w:ascii="Helvetica" w:hAnsi="Helvetica"/>
                <w:noProof/>
              </w:rPr>
              <w:t>Arctic</w:t>
            </w:r>
          </w:p>
        </w:tc>
        <w:tc>
          <w:tcPr>
            <w:tcW w:w="1260" w:type="dxa"/>
            <w:tcBorders>
              <w:top w:val="nil"/>
              <w:bottom w:val="nil"/>
              <w:right w:val="nil"/>
            </w:tcBorders>
          </w:tcPr>
          <w:p w14:paraId="2CC75D0E" w14:textId="77777777" w:rsidR="00523FF3" w:rsidRPr="002475AF" w:rsidRDefault="00523FF3" w:rsidP="00523FF3">
            <w:pPr>
              <w:jc w:val="center"/>
              <w:rPr>
                <w:rFonts w:ascii="Helvetica" w:hAnsi="Helvetica"/>
                <w:noProof/>
              </w:rPr>
            </w:pPr>
            <w:r w:rsidRPr="002475AF">
              <w:rPr>
                <w:rFonts w:ascii="Helvetica" w:hAnsi="Helvetica"/>
                <w:noProof/>
              </w:rPr>
              <w:t>31</w:t>
            </w:r>
          </w:p>
        </w:tc>
        <w:tc>
          <w:tcPr>
            <w:tcW w:w="1350" w:type="dxa"/>
            <w:tcBorders>
              <w:top w:val="nil"/>
              <w:left w:val="nil"/>
              <w:bottom w:val="nil"/>
              <w:right w:val="nil"/>
            </w:tcBorders>
          </w:tcPr>
          <w:p w14:paraId="7749A66B" w14:textId="77777777" w:rsidR="00523FF3" w:rsidRPr="002475AF" w:rsidRDefault="00523FF3" w:rsidP="00523FF3">
            <w:pPr>
              <w:jc w:val="center"/>
              <w:rPr>
                <w:rFonts w:ascii="Helvetica" w:hAnsi="Helvetica"/>
                <w:noProof/>
              </w:rPr>
            </w:pPr>
            <w:r w:rsidRPr="002475AF">
              <w:rPr>
                <w:rFonts w:ascii="Helvetica" w:hAnsi="Helvetica"/>
                <w:noProof/>
              </w:rPr>
              <w:t>13</w:t>
            </w:r>
          </w:p>
        </w:tc>
        <w:tc>
          <w:tcPr>
            <w:tcW w:w="2070" w:type="dxa"/>
            <w:tcBorders>
              <w:top w:val="nil"/>
              <w:left w:val="nil"/>
              <w:bottom w:val="nil"/>
              <w:right w:val="nil"/>
            </w:tcBorders>
          </w:tcPr>
          <w:p w14:paraId="5F8249E2" w14:textId="77777777" w:rsidR="00523FF3" w:rsidRPr="002475AF" w:rsidRDefault="00523FF3" w:rsidP="00523FF3">
            <w:pPr>
              <w:jc w:val="center"/>
              <w:rPr>
                <w:rFonts w:ascii="Helvetica" w:hAnsi="Helvetica"/>
                <w:noProof/>
              </w:rPr>
            </w:pPr>
            <w:r w:rsidRPr="002475AF">
              <w:rPr>
                <w:rFonts w:ascii="Helvetica" w:hAnsi="Helvetica"/>
                <w:noProof/>
              </w:rPr>
              <w:t>27</w:t>
            </w:r>
          </w:p>
        </w:tc>
      </w:tr>
      <w:tr w:rsidR="00581E94" w14:paraId="714E20D2" w14:textId="77777777" w:rsidTr="0091435D">
        <w:tc>
          <w:tcPr>
            <w:tcW w:w="3960" w:type="dxa"/>
            <w:gridSpan w:val="2"/>
            <w:tcBorders>
              <w:top w:val="nil"/>
              <w:left w:val="nil"/>
              <w:bottom w:val="nil"/>
            </w:tcBorders>
          </w:tcPr>
          <w:p w14:paraId="133B04E9" w14:textId="77777777" w:rsidR="00523FF3" w:rsidRPr="002475AF" w:rsidRDefault="00523FF3" w:rsidP="00523FF3">
            <w:pPr>
              <w:jc w:val="right"/>
              <w:rPr>
                <w:rFonts w:ascii="Helvetica" w:hAnsi="Helvetica"/>
                <w:noProof/>
              </w:rPr>
            </w:pPr>
            <w:r w:rsidRPr="002475AF">
              <w:rPr>
                <w:rFonts w:ascii="Helvetica" w:hAnsi="Helvetica"/>
                <w:noProof/>
              </w:rPr>
              <w:t>Boreal</w:t>
            </w:r>
          </w:p>
        </w:tc>
        <w:tc>
          <w:tcPr>
            <w:tcW w:w="1260" w:type="dxa"/>
            <w:tcBorders>
              <w:top w:val="nil"/>
              <w:bottom w:val="nil"/>
              <w:right w:val="nil"/>
            </w:tcBorders>
          </w:tcPr>
          <w:p w14:paraId="5A380D2C" w14:textId="77777777" w:rsidR="00523FF3" w:rsidRPr="002475AF" w:rsidRDefault="00523FF3" w:rsidP="00523FF3">
            <w:pPr>
              <w:jc w:val="center"/>
              <w:rPr>
                <w:rFonts w:ascii="Helvetica" w:hAnsi="Helvetica"/>
                <w:noProof/>
              </w:rPr>
            </w:pPr>
            <w:r w:rsidRPr="002475AF">
              <w:rPr>
                <w:rFonts w:ascii="Helvetica" w:hAnsi="Helvetica"/>
                <w:noProof/>
              </w:rPr>
              <w:t>27</w:t>
            </w:r>
          </w:p>
        </w:tc>
        <w:tc>
          <w:tcPr>
            <w:tcW w:w="1350" w:type="dxa"/>
            <w:tcBorders>
              <w:top w:val="nil"/>
              <w:left w:val="nil"/>
              <w:bottom w:val="nil"/>
              <w:right w:val="nil"/>
            </w:tcBorders>
          </w:tcPr>
          <w:p w14:paraId="335E4978" w14:textId="77777777" w:rsidR="00523FF3" w:rsidRPr="002475AF" w:rsidRDefault="00523FF3" w:rsidP="00523FF3">
            <w:pPr>
              <w:jc w:val="center"/>
              <w:rPr>
                <w:rFonts w:ascii="Helvetica" w:hAnsi="Helvetica"/>
                <w:noProof/>
              </w:rPr>
            </w:pPr>
            <w:r w:rsidRPr="002475AF">
              <w:rPr>
                <w:rFonts w:ascii="Helvetica" w:hAnsi="Helvetica"/>
                <w:noProof/>
              </w:rPr>
              <w:t>29</w:t>
            </w:r>
          </w:p>
        </w:tc>
        <w:tc>
          <w:tcPr>
            <w:tcW w:w="2070" w:type="dxa"/>
            <w:tcBorders>
              <w:top w:val="nil"/>
              <w:left w:val="nil"/>
              <w:bottom w:val="nil"/>
              <w:right w:val="nil"/>
            </w:tcBorders>
          </w:tcPr>
          <w:p w14:paraId="43355D6E" w14:textId="77777777" w:rsidR="00523FF3" w:rsidRPr="002475AF" w:rsidRDefault="00523FF3" w:rsidP="00523FF3">
            <w:pPr>
              <w:jc w:val="center"/>
              <w:rPr>
                <w:rFonts w:ascii="Helvetica" w:hAnsi="Helvetica"/>
                <w:noProof/>
              </w:rPr>
            </w:pPr>
            <w:r w:rsidRPr="002475AF">
              <w:rPr>
                <w:rFonts w:ascii="Helvetica" w:hAnsi="Helvetica"/>
                <w:noProof/>
              </w:rPr>
              <w:t>18</w:t>
            </w:r>
          </w:p>
        </w:tc>
      </w:tr>
      <w:tr w:rsidR="00581E94" w14:paraId="43B8638B" w14:textId="77777777" w:rsidTr="0091435D">
        <w:tc>
          <w:tcPr>
            <w:tcW w:w="3960" w:type="dxa"/>
            <w:gridSpan w:val="2"/>
            <w:tcBorders>
              <w:top w:val="nil"/>
              <w:left w:val="nil"/>
              <w:bottom w:val="nil"/>
            </w:tcBorders>
          </w:tcPr>
          <w:p w14:paraId="5D4E0CA7" w14:textId="77777777" w:rsidR="00523FF3" w:rsidRPr="002475AF" w:rsidRDefault="00523FF3" w:rsidP="00523FF3">
            <w:pPr>
              <w:jc w:val="right"/>
              <w:rPr>
                <w:rFonts w:ascii="Helvetica" w:hAnsi="Helvetica"/>
                <w:noProof/>
              </w:rPr>
            </w:pPr>
            <w:r w:rsidRPr="002475AF">
              <w:rPr>
                <w:rFonts w:ascii="Helvetica" w:hAnsi="Helvetica"/>
                <w:noProof/>
              </w:rPr>
              <w:t>Both</w:t>
            </w:r>
          </w:p>
        </w:tc>
        <w:tc>
          <w:tcPr>
            <w:tcW w:w="1260" w:type="dxa"/>
            <w:tcBorders>
              <w:top w:val="nil"/>
              <w:bottom w:val="nil"/>
              <w:right w:val="nil"/>
            </w:tcBorders>
          </w:tcPr>
          <w:p w14:paraId="16483FF5" w14:textId="77777777" w:rsidR="00523FF3" w:rsidRPr="002475AF" w:rsidRDefault="00523FF3" w:rsidP="00523FF3">
            <w:pPr>
              <w:jc w:val="center"/>
              <w:rPr>
                <w:rFonts w:ascii="Helvetica" w:hAnsi="Helvetica"/>
                <w:noProof/>
              </w:rPr>
            </w:pPr>
            <w:r w:rsidRPr="002475AF">
              <w:rPr>
                <w:rFonts w:ascii="Helvetica" w:hAnsi="Helvetica"/>
                <w:noProof/>
              </w:rPr>
              <w:t>14</w:t>
            </w:r>
          </w:p>
        </w:tc>
        <w:tc>
          <w:tcPr>
            <w:tcW w:w="1350" w:type="dxa"/>
            <w:tcBorders>
              <w:top w:val="nil"/>
              <w:left w:val="nil"/>
              <w:bottom w:val="nil"/>
              <w:right w:val="nil"/>
            </w:tcBorders>
          </w:tcPr>
          <w:p w14:paraId="6CCA52F2" w14:textId="77777777" w:rsidR="00523FF3" w:rsidRPr="002475AF" w:rsidRDefault="00523FF3" w:rsidP="00523FF3">
            <w:pPr>
              <w:jc w:val="center"/>
              <w:rPr>
                <w:rFonts w:ascii="Helvetica" w:hAnsi="Helvetica"/>
                <w:noProof/>
              </w:rPr>
            </w:pPr>
            <w:r w:rsidRPr="002475AF">
              <w:rPr>
                <w:rFonts w:ascii="Helvetica" w:hAnsi="Helvetica"/>
                <w:noProof/>
              </w:rPr>
              <w:t>9</w:t>
            </w:r>
          </w:p>
        </w:tc>
        <w:tc>
          <w:tcPr>
            <w:tcW w:w="2070" w:type="dxa"/>
            <w:tcBorders>
              <w:top w:val="nil"/>
              <w:left w:val="nil"/>
              <w:bottom w:val="nil"/>
              <w:right w:val="nil"/>
            </w:tcBorders>
          </w:tcPr>
          <w:p w14:paraId="28DD0FEB" w14:textId="77777777" w:rsidR="00523FF3" w:rsidRPr="002475AF" w:rsidRDefault="00523FF3" w:rsidP="00523FF3">
            <w:pPr>
              <w:jc w:val="center"/>
              <w:rPr>
                <w:rFonts w:ascii="Helvetica" w:hAnsi="Helvetica"/>
                <w:noProof/>
              </w:rPr>
            </w:pPr>
            <w:r w:rsidRPr="002475AF">
              <w:rPr>
                <w:rFonts w:ascii="Helvetica" w:hAnsi="Helvetica"/>
                <w:noProof/>
              </w:rPr>
              <w:t>12</w:t>
            </w:r>
          </w:p>
        </w:tc>
      </w:tr>
      <w:tr w:rsidR="00581E94" w14:paraId="1F6D304F" w14:textId="77777777" w:rsidTr="0091435D">
        <w:tc>
          <w:tcPr>
            <w:tcW w:w="3960" w:type="dxa"/>
            <w:gridSpan w:val="2"/>
            <w:tcBorders>
              <w:top w:val="nil"/>
              <w:left w:val="nil"/>
              <w:bottom w:val="nil"/>
            </w:tcBorders>
          </w:tcPr>
          <w:p w14:paraId="4CFA8E2D" w14:textId="3B18BFCE" w:rsidR="00523FF3" w:rsidRPr="002475AF" w:rsidRDefault="006025FB" w:rsidP="00523FF3">
            <w:pPr>
              <w:jc w:val="right"/>
              <w:rPr>
                <w:rFonts w:ascii="Helvetica" w:hAnsi="Helvetica"/>
                <w:noProof/>
              </w:rPr>
            </w:pPr>
            <w:r>
              <w:rPr>
                <w:rFonts w:ascii="Helvetica" w:hAnsi="Helvetica"/>
                <w:noProof/>
              </w:rPr>
              <w:t xml:space="preserve">Average </w:t>
            </w:r>
            <w:r w:rsidR="00523FF3" w:rsidRPr="002475AF">
              <w:rPr>
                <w:rFonts w:ascii="Helvetica" w:hAnsi="Helvetica"/>
                <w:noProof/>
              </w:rPr>
              <w:t>modeling</w:t>
            </w:r>
            <w:r>
              <w:rPr>
                <w:rFonts w:ascii="Helvetica" w:hAnsi="Helvetica"/>
                <w:noProof/>
              </w:rPr>
              <w:t>/field</w:t>
            </w:r>
            <w:r w:rsidR="00523FF3" w:rsidRPr="002475AF">
              <w:rPr>
                <w:rFonts w:ascii="Helvetica" w:hAnsi="Helvetica"/>
                <w:noProof/>
              </w:rPr>
              <w:t xml:space="preserve"> self rating</w:t>
            </w:r>
            <w:r w:rsidR="0091435D">
              <w:rPr>
                <w:rFonts w:ascii="Helvetica" w:hAnsi="Helvetica"/>
                <w:noProof/>
              </w:rPr>
              <w:t>*</w:t>
            </w:r>
            <w:r w:rsidR="00523FF3">
              <w:rPr>
                <w:rFonts w:ascii="Helvetica" w:hAnsi="Helvetica"/>
                <w:noProof/>
              </w:rPr>
              <w:t>*</w:t>
            </w:r>
          </w:p>
        </w:tc>
        <w:tc>
          <w:tcPr>
            <w:tcW w:w="1260" w:type="dxa"/>
            <w:tcBorders>
              <w:top w:val="nil"/>
              <w:bottom w:val="nil"/>
              <w:right w:val="nil"/>
            </w:tcBorders>
          </w:tcPr>
          <w:p w14:paraId="432D2D5D" w14:textId="77777777" w:rsidR="00523FF3" w:rsidRPr="002475AF" w:rsidRDefault="00523FF3" w:rsidP="00523FF3">
            <w:pPr>
              <w:jc w:val="center"/>
              <w:rPr>
                <w:rFonts w:ascii="Helvetica" w:hAnsi="Helvetica"/>
                <w:noProof/>
              </w:rPr>
            </w:pPr>
            <w:r w:rsidRPr="002475AF">
              <w:rPr>
                <w:rFonts w:ascii="Helvetica" w:hAnsi="Helvetica"/>
                <w:noProof/>
              </w:rPr>
              <w:t>3.6</w:t>
            </w:r>
          </w:p>
        </w:tc>
        <w:tc>
          <w:tcPr>
            <w:tcW w:w="1350" w:type="dxa"/>
            <w:tcBorders>
              <w:top w:val="nil"/>
              <w:left w:val="nil"/>
              <w:bottom w:val="nil"/>
              <w:right w:val="nil"/>
            </w:tcBorders>
          </w:tcPr>
          <w:p w14:paraId="37321A88" w14:textId="77777777" w:rsidR="00523FF3" w:rsidRPr="002475AF" w:rsidRDefault="00523FF3" w:rsidP="00523FF3">
            <w:pPr>
              <w:jc w:val="center"/>
              <w:rPr>
                <w:rFonts w:ascii="Helvetica" w:hAnsi="Helvetica"/>
                <w:noProof/>
              </w:rPr>
            </w:pPr>
            <w:r w:rsidRPr="002475AF">
              <w:rPr>
                <w:rFonts w:ascii="Helvetica" w:hAnsi="Helvetica"/>
                <w:noProof/>
              </w:rPr>
              <w:t>3.7</w:t>
            </w:r>
          </w:p>
        </w:tc>
        <w:tc>
          <w:tcPr>
            <w:tcW w:w="2070" w:type="dxa"/>
            <w:tcBorders>
              <w:top w:val="nil"/>
              <w:left w:val="nil"/>
              <w:bottom w:val="nil"/>
              <w:right w:val="nil"/>
            </w:tcBorders>
          </w:tcPr>
          <w:p w14:paraId="1830B3C4" w14:textId="77777777" w:rsidR="00523FF3" w:rsidRPr="002475AF" w:rsidRDefault="00523FF3" w:rsidP="00523FF3">
            <w:pPr>
              <w:jc w:val="center"/>
              <w:rPr>
                <w:rFonts w:ascii="Helvetica" w:hAnsi="Helvetica"/>
                <w:noProof/>
              </w:rPr>
            </w:pPr>
            <w:r w:rsidRPr="002475AF">
              <w:rPr>
                <w:rFonts w:ascii="Helvetica" w:hAnsi="Helvetica"/>
                <w:noProof/>
              </w:rPr>
              <w:t>4.1</w:t>
            </w:r>
          </w:p>
        </w:tc>
      </w:tr>
      <w:tr w:rsidR="00581E94" w14:paraId="1F1F70D7" w14:textId="77777777" w:rsidTr="0091435D">
        <w:tc>
          <w:tcPr>
            <w:tcW w:w="3960" w:type="dxa"/>
            <w:gridSpan w:val="2"/>
            <w:tcBorders>
              <w:top w:val="nil"/>
              <w:left w:val="nil"/>
              <w:bottom w:val="nil"/>
            </w:tcBorders>
          </w:tcPr>
          <w:p w14:paraId="3AE312D4" w14:textId="77777777" w:rsidR="00523FF3" w:rsidRPr="002475AF" w:rsidRDefault="00523FF3" w:rsidP="00523FF3">
            <w:pPr>
              <w:jc w:val="right"/>
              <w:rPr>
                <w:rFonts w:ascii="Helvetica" w:hAnsi="Helvetica"/>
                <w:noProof/>
              </w:rPr>
            </w:pPr>
            <w:r w:rsidRPr="002475AF">
              <w:rPr>
                <w:rFonts w:ascii="Helvetica" w:hAnsi="Helvetica"/>
                <w:noProof/>
              </w:rPr>
              <w:t>Combined years of experience</w:t>
            </w:r>
          </w:p>
        </w:tc>
        <w:tc>
          <w:tcPr>
            <w:tcW w:w="1260" w:type="dxa"/>
            <w:tcBorders>
              <w:top w:val="nil"/>
              <w:bottom w:val="nil"/>
              <w:right w:val="nil"/>
            </w:tcBorders>
          </w:tcPr>
          <w:p w14:paraId="34561779" w14:textId="77777777" w:rsidR="00523FF3" w:rsidRPr="002475AF" w:rsidRDefault="00523FF3" w:rsidP="00523FF3">
            <w:pPr>
              <w:jc w:val="center"/>
              <w:rPr>
                <w:rFonts w:ascii="Helvetica" w:hAnsi="Helvetica"/>
                <w:noProof/>
              </w:rPr>
            </w:pPr>
            <w:r w:rsidRPr="002475AF">
              <w:rPr>
                <w:rFonts w:ascii="Helvetica" w:hAnsi="Helvetica"/>
                <w:noProof/>
              </w:rPr>
              <w:t>762</w:t>
            </w:r>
          </w:p>
        </w:tc>
        <w:tc>
          <w:tcPr>
            <w:tcW w:w="1350" w:type="dxa"/>
            <w:tcBorders>
              <w:top w:val="nil"/>
              <w:left w:val="nil"/>
              <w:bottom w:val="nil"/>
              <w:right w:val="nil"/>
            </w:tcBorders>
          </w:tcPr>
          <w:p w14:paraId="65CF493B" w14:textId="77777777" w:rsidR="00523FF3" w:rsidRPr="002475AF" w:rsidRDefault="00523FF3" w:rsidP="00523FF3">
            <w:pPr>
              <w:jc w:val="center"/>
              <w:rPr>
                <w:rFonts w:ascii="Helvetica" w:hAnsi="Helvetica"/>
                <w:noProof/>
              </w:rPr>
            </w:pPr>
            <w:r w:rsidRPr="002475AF">
              <w:rPr>
                <w:rFonts w:ascii="Helvetica" w:hAnsi="Helvetica"/>
                <w:noProof/>
              </w:rPr>
              <w:t>533</w:t>
            </w:r>
          </w:p>
        </w:tc>
        <w:tc>
          <w:tcPr>
            <w:tcW w:w="2070" w:type="dxa"/>
            <w:tcBorders>
              <w:top w:val="nil"/>
              <w:left w:val="nil"/>
              <w:bottom w:val="nil"/>
              <w:right w:val="nil"/>
            </w:tcBorders>
          </w:tcPr>
          <w:p w14:paraId="5C395930" w14:textId="77777777" w:rsidR="00523FF3" w:rsidRPr="002475AF" w:rsidRDefault="00523FF3" w:rsidP="00523FF3">
            <w:pPr>
              <w:jc w:val="center"/>
              <w:rPr>
                <w:rFonts w:ascii="Helvetica" w:hAnsi="Helvetica"/>
                <w:noProof/>
              </w:rPr>
            </w:pPr>
            <w:r w:rsidRPr="002475AF">
              <w:rPr>
                <w:rFonts w:ascii="Helvetica" w:hAnsi="Helvetica"/>
                <w:noProof/>
              </w:rPr>
              <w:t>521</w:t>
            </w:r>
          </w:p>
        </w:tc>
      </w:tr>
      <w:tr w:rsidR="00581E94" w14:paraId="2FA5FD0F" w14:textId="77777777" w:rsidTr="0091435D">
        <w:tc>
          <w:tcPr>
            <w:tcW w:w="3960" w:type="dxa"/>
            <w:gridSpan w:val="2"/>
            <w:tcBorders>
              <w:top w:val="nil"/>
              <w:left w:val="nil"/>
            </w:tcBorders>
          </w:tcPr>
          <w:p w14:paraId="143898E3" w14:textId="4727D43B" w:rsidR="00523FF3" w:rsidRPr="002475AF" w:rsidRDefault="00EC0822" w:rsidP="00523FF3">
            <w:pPr>
              <w:jc w:val="right"/>
              <w:rPr>
                <w:rFonts w:ascii="Helvetica" w:hAnsi="Helvetica"/>
                <w:noProof/>
              </w:rPr>
            </w:pPr>
            <w:r>
              <w:rPr>
                <w:rFonts w:ascii="Helvetica" w:hAnsi="Helvetica"/>
                <w:noProof/>
              </w:rPr>
              <w:t>Ratio</w:t>
            </w:r>
            <w:r w:rsidR="00523FF3" w:rsidRPr="002475AF">
              <w:rPr>
                <w:rFonts w:ascii="Helvetica" w:hAnsi="Helvetica"/>
                <w:noProof/>
              </w:rPr>
              <w:t xml:space="preserve"> male</w:t>
            </w:r>
            <w:r>
              <w:rPr>
                <w:rFonts w:ascii="Helvetica" w:hAnsi="Helvetica"/>
                <w:noProof/>
              </w:rPr>
              <w:t>:female</w:t>
            </w:r>
          </w:p>
        </w:tc>
        <w:tc>
          <w:tcPr>
            <w:tcW w:w="1260" w:type="dxa"/>
            <w:tcBorders>
              <w:top w:val="nil"/>
              <w:right w:val="nil"/>
            </w:tcBorders>
          </w:tcPr>
          <w:p w14:paraId="5A4DF975" w14:textId="3C2D2862" w:rsidR="00523FF3" w:rsidRPr="002475AF" w:rsidRDefault="0056735E" w:rsidP="00523FF3">
            <w:pPr>
              <w:jc w:val="center"/>
              <w:rPr>
                <w:rFonts w:ascii="Helvetica" w:hAnsi="Helvetica"/>
                <w:noProof/>
              </w:rPr>
            </w:pPr>
            <w:r>
              <w:rPr>
                <w:rFonts w:ascii="Helvetica" w:hAnsi="Helvetica"/>
                <w:noProof/>
              </w:rPr>
              <w:t>2.6</w:t>
            </w:r>
          </w:p>
        </w:tc>
        <w:tc>
          <w:tcPr>
            <w:tcW w:w="1350" w:type="dxa"/>
            <w:tcBorders>
              <w:top w:val="nil"/>
              <w:left w:val="nil"/>
              <w:right w:val="nil"/>
            </w:tcBorders>
          </w:tcPr>
          <w:p w14:paraId="7C67D1CB" w14:textId="15399639" w:rsidR="00523FF3" w:rsidRPr="002475AF" w:rsidRDefault="0056735E" w:rsidP="00523FF3">
            <w:pPr>
              <w:jc w:val="center"/>
              <w:rPr>
                <w:rFonts w:ascii="Helvetica" w:hAnsi="Helvetica"/>
                <w:noProof/>
              </w:rPr>
            </w:pPr>
            <w:r>
              <w:rPr>
                <w:rFonts w:ascii="Helvetica" w:hAnsi="Helvetica"/>
                <w:noProof/>
              </w:rPr>
              <w:t>2.8</w:t>
            </w:r>
          </w:p>
        </w:tc>
        <w:tc>
          <w:tcPr>
            <w:tcW w:w="2070" w:type="dxa"/>
            <w:tcBorders>
              <w:top w:val="nil"/>
              <w:left w:val="nil"/>
              <w:right w:val="nil"/>
            </w:tcBorders>
          </w:tcPr>
          <w:p w14:paraId="35E86636" w14:textId="470AC486" w:rsidR="00523FF3" w:rsidRPr="002475AF" w:rsidRDefault="0056735E" w:rsidP="00523FF3">
            <w:pPr>
              <w:jc w:val="center"/>
              <w:rPr>
                <w:rFonts w:ascii="Helvetica" w:hAnsi="Helvetica"/>
                <w:noProof/>
              </w:rPr>
            </w:pPr>
            <w:r>
              <w:rPr>
                <w:rFonts w:ascii="Helvetica" w:hAnsi="Helvetica"/>
                <w:noProof/>
              </w:rPr>
              <w:t>4.9</w:t>
            </w:r>
          </w:p>
        </w:tc>
      </w:tr>
    </w:tbl>
    <w:p w14:paraId="368F6B03" w14:textId="3DBCFA1C" w:rsidR="00F2565F" w:rsidRDefault="00136D65" w:rsidP="00956402">
      <w:pPr>
        <w:sectPr w:rsidR="00F2565F" w:rsidSect="002A039E">
          <w:headerReference w:type="even" r:id="rId9"/>
          <w:headerReference w:type="default" r:id="rId10"/>
          <w:footerReference w:type="even" r:id="rId11"/>
          <w:footerReference w:type="default" r:id="rId12"/>
          <w:pgSz w:w="12240" w:h="15840"/>
          <w:pgMar w:top="994" w:right="1714" w:bottom="1267" w:left="1800" w:header="720" w:footer="720" w:gutter="0"/>
          <w:lnNumType w:countBy="1" w:restart="continuous"/>
          <w:cols w:space="720"/>
        </w:sectPr>
      </w:pPr>
      <w:r>
        <w:t>B</w:t>
      </w:r>
      <w:r w:rsidR="00523FF3">
        <w:t xml:space="preserve">ackground information </w:t>
      </w:r>
      <w:r>
        <w:t>on survey participants</w:t>
      </w:r>
      <w:r w:rsidR="00523FF3">
        <w:t xml:space="preserve">. </w:t>
      </w:r>
      <w:r w:rsidR="0012146C">
        <w:t>E</w:t>
      </w:r>
      <w:r w:rsidR="00956402">
        <w:t>xpert</w:t>
      </w:r>
      <w:r w:rsidR="0012146C">
        <w:t>s</w:t>
      </w:r>
      <w:r w:rsidR="00956402">
        <w:t xml:space="preserve"> could indicate</w:t>
      </w:r>
      <w:r w:rsidR="00523FF3">
        <w:t xml:space="preserve"> multip</w:t>
      </w:r>
      <w:r w:rsidR="0012146C">
        <w:t>le regions and biomes of study. *</w:t>
      </w:r>
      <w:r w:rsidR="00D07321">
        <w:t>N</w:t>
      </w:r>
      <w:r w:rsidR="0091435D">
        <w:t>ot all experts provided estimates for all questions. *</w:t>
      </w:r>
      <w:r w:rsidR="00956402">
        <w:t>*</w:t>
      </w:r>
      <w:r w:rsidR="00523FF3">
        <w:t>Experts rated themselves on a 1-5 scale where 1=exclusive modeler an</w:t>
      </w:r>
      <w:r w:rsidR="00956402">
        <w:t>d 5=exclusive field researcher.</w:t>
      </w:r>
    </w:p>
    <w:p w14:paraId="78A63122" w14:textId="67B108C4" w:rsidR="00DF3222" w:rsidRDefault="00DF3222" w:rsidP="00972E36">
      <w:pPr>
        <w:spacing w:line="480" w:lineRule="auto"/>
      </w:pPr>
    </w:p>
    <w:tbl>
      <w:tblPr>
        <w:tblStyle w:val="Grilledutableau"/>
        <w:tblW w:w="13428" w:type="dxa"/>
        <w:tblLayout w:type="fixed"/>
        <w:tblLook w:val="04A0" w:firstRow="1" w:lastRow="0" w:firstColumn="1" w:lastColumn="0" w:noHBand="0" w:noVBand="1"/>
      </w:tblPr>
      <w:tblGrid>
        <w:gridCol w:w="288"/>
        <w:gridCol w:w="180"/>
        <w:gridCol w:w="1620"/>
        <w:gridCol w:w="990"/>
        <w:gridCol w:w="810"/>
        <w:gridCol w:w="1710"/>
        <w:gridCol w:w="90"/>
        <w:gridCol w:w="180"/>
        <w:gridCol w:w="90"/>
        <w:gridCol w:w="360"/>
        <w:gridCol w:w="90"/>
        <w:gridCol w:w="1170"/>
        <w:gridCol w:w="630"/>
        <w:gridCol w:w="90"/>
        <w:gridCol w:w="810"/>
        <w:gridCol w:w="630"/>
        <w:gridCol w:w="180"/>
        <w:gridCol w:w="990"/>
        <w:gridCol w:w="540"/>
        <w:gridCol w:w="270"/>
        <w:gridCol w:w="180"/>
        <w:gridCol w:w="1530"/>
      </w:tblGrid>
      <w:tr w:rsidR="002F4535" w14:paraId="2CDB85CC" w14:textId="77777777" w:rsidTr="008C321B">
        <w:tc>
          <w:tcPr>
            <w:tcW w:w="13428" w:type="dxa"/>
            <w:gridSpan w:val="22"/>
            <w:tcBorders>
              <w:top w:val="nil"/>
              <w:left w:val="nil"/>
              <w:bottom w:val="double" w:sz="4" w:space="0" w:color="auto"/>
              <w:right w:val="nil"/>
            </w:tcBorders>
          </w:tcPr>
          <w:p w14:paraId="4CFD4F64" w14:textId="090F83D6" w:rsidR="002F4535" w:rsidRPr="00E01C7D" w:rsidRDefault="00052CBB" w:rsidP="008C0801">
            <w:pPr>
              <w:rPr>
                <w:rFonts w:ascii="Helvetica" w:hAnsi="Helvetica"/>
                <w:sz w:val="22"/>
                <w:szCs w:val="22"/>
              </w:rPr>
            </w:pPr>
            <w:r>
              <w:t>Table 2</w:t>
            </w:r>
            <w:r w:rsidR="00E437A0">
              <w:t>.</w:t>
            </w:r>
            <w:r w:rsidR="00A1473A">
              <w:t xml:space="preserve"> </w:t>
            </w:r>
            <w:r w:rsidR="008C0801">
              <w:t>Estimates of current permafrost region</w:t>
            </w:r>
            <w:r w:rsidR="00A1473A">
              <w:t xml:space="preserve"> organic carbon pools and fluxes </w:t>
            </w:r>
          </w:p>
        </w:tc>
      </w:tr>
      <w:tr w:rsidR="00E437A0" w14:paraId="68A90FEC" w14:textId="77777777" w:rsidTr="008C321B">
        <w:tc>
          <w:tcPr>
            <w:tcW w:w="13428" w:type="dxa"/>
            <w:gridSpan w:val="22"/>
            <w:tcBorders>
              <w:top w:val="double" w:sz="4" w:space="0" w:color="auto"/>
              <w:left w:val="nil"/>
              <w:right w:val="nil"/>
            </w:tcBorders>
          </w:tcPr>
          <w:p w14:paraId="4F3CC046" w14:textId="17A9E047" w:rsidR="00E437A0" w:rsidRPr="00C72930" w:rsidRDefault="00E437A0" w:rsidP="002F4535">
            <w:pPr>
              <w:rPr>
                <w:b/>
                <w:sz w:val="22"/>
                <w:szCs w:val="22"/>
              </w:rPr>
            </w:pPr>
            <w:r w:rsidRPr="00C72930">
              <w:rPr>
                <w:b/>
                <w:sz w:val="22"/>
                <w:szCs w:val="22"/>
              </w:rPr>
              <w:t>Biomass</w:t>
            </w:r>
          </w:p>
        </w:tc>
      </w:tr>
      <w:tr w:rsidR="001A482E" w14:paraId="07D46038" w14:textId="77777777" w:rsidTr="008C321B">
        <w:tc>
          <w:tcPr>
            <w:tcW w:w="288" w:type="dxa"/>
            <w:vMerge w:val="restart"/>
            <w:tcBorders>
              <w:left w:val="nil"/>
              <w:right w:val="nil"/>
            </w:tcBorders>
          </w:tcPr>
          <w:p w14:paraId="7CA8AE1C" w14:textId="77777777" w:rsidR="002F4535" w:rsidRPr="00C72930" w:rsidRDefault="002F4535" w:rsidP="002F4535">
            <w:pPr>
              <w:rPr>
                <w:b/>
                <w:sz w:val="22"/>
                <w:szCs w:val="22"/>
              </w:rPr>
            </w:pPr>
          </w:p>
        </w:tc>
        <w:tc>
          <w:tcPr>
            <w:tcW w:w="2790" w:type="dxa"/>
            <w:gridSpan w:val="3"/>
            <w:tcBorders>
              <w:left w:val="nil"/>
              <w:bottom w:val="single" w:sz="4" w:space="0" w:color="auto"/>
              <w:right w:val="nil"/>
            </w:tcBorders>
          </w:tcPr>
          <w:p w14:paraId="6E2C618E" w14:textId="77777777" w:rsidR="002F4535" w:rsidRPr="00C72930" w:rsidRDefault="002F4535" w:rsidP="002F4535">
            <w:pPr>
              <w:rPr>
                <w:b/>
                <w:sz w:val="22"/>
                <w:szCs w:val="22"/>
              </w:rPr>
            </w:pPr>
          </w:p>
        </w:tc>
        <w:tc>
          <w:tcPr>
            <w:tcW w:w="2520" w:type="dxa"/>
            <w:gridSpan w:val="2"/>
            <w:tcBorders>
              <w:left w:val="nil"/>
              <w:bottom w:val="single" w:sz="4" w:space="0" w:color="auto"/>
              <w:right w:val="nil"/>
            </w:tcBorders>
            <w:vAlign w:val="bottom"/>
          </w:tcPr>
          <w:p w14:paraId="2C59BC46" w14:textId="260FDE1B" w:rsidR="002F4535" w:rsidRPr="00C72930" w:rsidRDefault="002F4535" w:rsidP="002F0D21">
            <w:pPr>
              <w:jc w:val="center"/>
              <w:rPr>
                <w:sz w:val="22"/>
                <w:szCs w:val="22"/>
              </w:rPr>
            </w:pPr>
            <w:r w:rsidRPr="00C72930">
              <w:rPr>
                <w:sz w:val="22"/>
                <w:szCs w:val="22"/>
              </w:rPr>
              <w:t>Aboveground biomass</w:t>
            </w:r>
          </w:p>
        </w:tc>
        <w:tc>
          <w:tcPr>
            <w:tcW w:w="2700" w:type="dxa"/>
            <w:gridSpan w:val="8"/>
            <w:tcBorders>
              <w:left w:val="nil"/>
              <w:bottom w:val="single" w:sz="4" w:space="0" w:color="auto"/>
              <w:right w:val="nil"/>
            </w:tcBorders>
            <w:vAlign w:val="bottom"/>
          </w:tcPr>
          <w:p w14:paraId="3FAE0063" w14:textId="574D177D" w:rsidR="002F4535" w:rsidRPr="00C72930" w:rsidRDefault="002F4535" w:rsidP="00216292">
            <w:pPr>
              <w:jc w:val="center"/>
              <w:rPr>
                <w:sz w:val="22"/>
                <w:szCs w:val="22"/>
              </w:rPr>
            </w:pPr>
            <w:r w:rsidRPr="00C72930">
              <w:rPr>
                <w:sz w:val="22"/>
                <w:szCs w:val="22"/>
              </w:rPr>
              <w:t>Belowground biomass</w:t>
            </w:r>
            <w:r w:rsidR="00216292" w:rsidRPr="00C72930">
              <w:rPr>
                <w:sz w:val="22"/>
                <w:szCs w:val="22"/>
                <w:vertAlign w:val="superscript"/>
              </w:rPr>
              <w:t>a</w:t>
            </w:r>
          </w:p>
        </w:tc>
        <w:tc>
          <w:tcPr>
            <w:tcW w:w="1620" w:type="dxa"/>
            <w:gridSpan w:val="3"/>
            <w:tcBorders>
              <w:left w:val="nil"/>
              <w:bottom w:val="single" w:sz="4" w:space="0" w:color="auto"/>
              <w:right w:val="nil"/>
            </w:tcBorders>
            <w:vAlign w:val="bottom"/>
          </w:tcPr>
          <w:p w14:paraId="11519D99" w14:textId="4DC2CF6F" w:rsidR="002F4535" w:rsidRPr="00C72930" w:rsidRDefault="002F4535" w:rsidP="00216292">
            <w:pPr>
              <w:jc w:val="center"/>
              <w:rPr>
                <w:sz w:val="22"/>
                <w:szCs w:val="22"/>
              </w:rPr>
            </w:pPr>
            <w:r w:rsidRPr="00C72930">
              <w:rPr>
                <w:sz w:val="22"/>
                <w:szCs w:val="22"/>
              </w:rPr>
              <w:t>Dead wood</w:t>
            </w:r>
            <w:r w:rsidR="00216292" w:rsidRPr="00C72930">
              <w:rPr>
                <w:sz w:val="22"/>
                <w:szCs w:val="22"/>
                <w:vertAlign w:val="superscript"/>
              </w:rPr>
              <w:t>b</w:t>
            </w:r>
          </w:p>
        </w:tc>
        <w:tc>
          <w:tcPr>
            <w:tcW w:w="990" w:type="dxa"/>
            <w:tcBorders>
              <w:left w:val="nil"/>
              <w:bottom w:val="single" w:sz="4" w:space="0" w:color="auto"/>
              <w:right w:val="nil"/>
            </w:tcBorders>
            <w:vAlign w:val="bottom"/>
          </w:tcPr>
          <w:p w14:paraId="0317C2F0" w14:textId="5CF1216A" w:rsidR="002F4535" w:rsidRPr="00C72930" w:rsidRDefault="002F4535" w:rsidP="002F0D21">
            <w:pPr>
              <w:jc w:val="center"/>
              <w:rPr>
                <w:sz w:val="22"/>
                <w:szCs w:val="22"/>
              </w:rPr>
            </w:pPr>
            <w:r w:rsidRPr="00C72930">
              <w:rPr>
                <w:sz w:val="22"/>
                <w:szCs w:val="22"/>
              </w:rPr>
              <w:t>Litter</w:t>
            </w:r>
          </w:p>
        </w:tc>
        <w:tc>
          <w:tcPr>
            <w:tcW w:w="2520" w:type="dxa"/>
            <w:gridSpan w:val="4"/>
            <w:tcBorders>
              <w:left w:val="nil"/>
              <w:bottom w:val="single" w:sz="4" w:space="0" w:color="auto"/>
              <w:right w:val="nil"/>
            </w:tcBorders>
            <w:vAlign w:val="bottom"/>
          </w:tcPr>
          <w:p w14:paraId="6B78795A" w14:textId="270655FA" w:rsidR="002F4535" w:rsidRPr="00C72930" w:rsidRDefault="002F4535" w:rsidP="002F0D21">
            <w:pPr>
              <w:jc w:val="center"/>
              <w:rPr>
                <w:sz w:val="22"/>
                <w:szCs w:val="22"/>
              </w:rPr>
            </w:pPr>
            <w:r w:rsidRPr="00C72930">
              <w:rPr>
                <w:sz w:val="22"/>
                <w:szCs w:val="22"/>
              </w:rPr>
              <w:t>Total non-soil biomass</w:t>
            </w:r>
          </w:p>
        </w:tc>
      </w:tr>
      <w:tr w:rsidR="001A482E" w14:paraId="325FCCF5" w14:textId="77777777" w:rsidTr="008C321B">
        <w:tc>
          <w:tcPr>
            <w:tcW w:w="288" w:type="dxa"/>
            <w:vMerge/>
            <w:tcBorders>
              <w:left w:val="nil"/>
              <w:right w:val="nil"/>
            </w:tcBorders>
          </w:tcPr>
          <w:p w14:paraId="797BF4D2" w14:textId="77777777" w:rsidR="002F4535" w:rsidRPr="00C72930" w:rsidRDefault="002F4535" w:rsidP="002F4535">
            <w:pPr>
              <w:rPr>
                <w:b/>
                <w:sz w:val="22"/>
                <w:szCs w:val="22"/>
              </w:rPr>
            </w:pPr>
          </w:p>
        </w:tc>
        <w:tc>
          <w:tcPr>
            <w:tcW w:w="2790" w:type="dxa"/>
            <w:gridSpan w:val="3"/>
            <w:tcBorders>
              <w:top w:val="single" w:sz="4" w:space="0" w:color="auto"/>
              <w:left w:val="nil"/>
              <w:bottom w:val="nil"/>
              <w:right w:val="nil"/>
            </w:tcBorders>
          </w:tcPr>
          <w:p w14:paraId="236C0A23" w14:textId="78583E5A" w:rsidR="002F4535" w:rsidRPr="00C72930" w:rsidRDefault="002F4535" w:rsidP="002F4535">
            <w:pPr>
              <w:rPr>
                <w:sz w:val="22"/>
                <w:szCs w:val="22"/>
              </w:rPr>
            </w:pPr>
            <w:r w:rsidRPr="00C72930">
              <w:rPr>
                <w:sz w:val="22"/>
                <w:szCs w:val="22"/>
              </w:rPr>
              <w:t>Boreal forest</w:t>
            </w:r>
            <w:r w:rsidR="00B97DDB" w:rsidRPr="00C72930">
              <w:rPr>
                <w:sz w:val="22"/>
                <w:szCs w:val="22"/>
              </w:rPr>
              <w:t xml:space="preserve"> (Pg C)</w:t>
            </w:r>
          </w:p>
        </w:tc>
        <w:tc>
          <w:tcPr>
            <w:tcW w:w="2520" w:type="dxa"/>
            <w:gridSpan w:val="2"/>
            <w:tcBorders>
              <w:top w:val="single" w:sz="4" w:space="0" w:color="auto"/>
              <w:left w:val="nil"/>
              <w:bottom w:val="nil"/>
              <w:right w:val="nil"/>
            </w:tcBorders>
            <w:vAlign w:val="center"/>
          </w:tcPr>
          <w:p w14:paraId="02CD9F49" w14:textId="14141E90" w:rsidR="002F4535" w:rsidRPr="00C72930" w:rsidRDefault="002F4535" w:rsidP="00216292">
            <w:pPr>
              <w:jc w:val="center"/>
              <w:rPr>
                <w:sz w:val="22"/>
                <w:szCs w:val="22"/>
              </w:rPr>
            </w:pPr>
            <w:r w:rsidRPr="00C72930">
              <w:rPr>
                <w:sz w:val="22"/>
                <w:szCs w:val="22"/>
              </w:rPr>
              <w:t>43.6</w:t>
            </w:r>
            <w:r w:rsidR="00216292" w:rsidRPr="00C72930">
              <w:rPr>
                <w:sz w:val="22"/>
                <w:szCs w:val="22"/>
                <w:vertAlign w:val="superscript"/>
              </w:rPr>
              <w:t>c</w:t>
            </w:r>
            <w:r w:rsidR="00A2249F" w:rsidRPr="00C72930">
              <w:rPr>
                <w:sz w:val="22"/>
                <w:szCs w:val="22"/>
              </w:rPr>
              <w:t xml:space="preserve"> </w:t>
            </w:r>
          </w:p>
        </w:tc>
        <w:tc>
          <w:tcPr>
            <w:tcW w:w="2700" w:type="dxa"/>
            <w:gridSpan w:val="8"/>
            <w:tcBorders>
              <w:left w:val="nil"/>
              <w:bottom w:val="nil"/>
              <w:right w:val="nil"/>
            </w:tcBorders>
            <w:vAlign w:val="center"/>
          </w:tcPr>
          <w:p w14:paraId="25645A56" w14:textId="77777777" w:rsidR="002F4535" w:rsidRPr="00C72930" w:rsidRDefault="002F4535" w:rsidP="00B66524">
            <w:pPr>
              <w:jc w:val="center"/>
              <w:rPr>
                <w:sz w:val="22"/>
                <w:szCs w:val="22"/>
              </w:rPr>
            </w:pPr>
            <w:r w:rsidRPr="00C72930">
              <w:rPr>
                <w:sz w:val="22"/>
                <w:szCs w:val="22"/>
              </w:rPr>
              <w:t>16.1</w:t>
            </w:r>
          </w:p>
        </w:tc>
        <w:tc>
          <w:tcPr>
            <w:tcW w:w="1620" w:type="dxa"/>
            <w:gridSpan w:val="3"/>
            <w:tcBorders>
              <w:left w:val="nil"/>
              <w:bottom w:val="nil"/>
              <w:right w:val="nil"/>
            </w:tcBorders>
            <w:vAlign w:val="center"/>
          </w:tcPr>
          <w:p w14:paraId="15EA4C2B" w14:textId="77777777" w:rsidR="002F4535" w:rsidRPr="00C72930" w:rsidRDefault="002F4535" w:rsidP="00B66524">
            <w:pPr>
              <w:jc w:val="center"/>
              <w:rPr>
                <w:sz w:val="22"/>
                <w:szCs w:val="22"/>
              </w:rPr>
            </w:pPr>
            <w:r w:rsidRPr="00C72930">
              <w:rPr>
                <w:sz w:val="22"/>
                <w:szCs w:val="22"/>
              </w:rPr>
              <w:t>16</w:t>
            </w:r>
          </w:p>
        </w:tc>
        <w:tc>
          <w:tcPr>
            <w:tcW w:w="990" w:type="dxa"/>
            <w:tcBorders>
              <w:left w:val="nil"/>
              <w:bottom w:val="nil"/>
              <w:right w:val="nil"/>
            </w:tcBorders>
            <w:vAlign w:val="center"/>
          </w:tcPr>
          <w:p w14:paraId="5878DD92" w14:textId="47AD6CF1" w:rsidR="002F4535" w:rsidRPr="00C72930" w:rsidRDefault="002F4535" w:rsidP="00216292">
            <w:pPr>
              <w:jc w:val="center"/>
              <w:rPr>
                <w:sz w:val="22"/>
                <w:szCs w:val="22"/>
              </w:rPr>
            </w:pPr>
            <w:r w:rsidRPr="00C72930">
              <w:rPr>
                <w:sz w:val="22"/>
                <w:szCs w:val="22"/>
              </w:rPr>
              <w:t>27</w:t>
            </w:r>
            <w:r w:rsidR="00216292" w:rsidRPr="00C72930">
              <w:rPr>
                <w:sz w:val="22"/>
                <w:szCs w:val="22"/>
                <w:vertAlign w:val="superscript"/>
              </w:rPr>
              <w:t>b</w:t>
            </w:r>
          </w:p>
        </w:tc>
        <w:tc>
          <w:tcPr>
            <w:tcW w:w="2520" w:type="dxa"/>
            <w:gridSpan w:val="4"/>
            <w:tcBorders>
              <w:left w:val="nil"/>
              <w:bottom w:val="nil"/>
              <w:right w:val="nil"/>
            </w:tcBorders>
            <w:vAlign w:val="center"/>
          </w:tcPr>
          <w:p w14:paraId="2FD8FC9D" w14:textId="77777777" w:rsidR="002F4535" w:rsidRPr="00C72930" w:rsidRDefault="002F4535" w:rsidP="00B66524">
            <w:pPr>
              <w:jc w:val="center"/>
              <w:rPr>
                <w:sz w:val="22"/>
                <w:szCs w:val="22"/>
              </w:rPr>
            </w:pPr>
            <w:r w:rsidRPr="00C72930">
              <w:rPr>
                <w:sz w:val="22"/>
                <w:szCs w:val="22"/>
              </w:rPr>
              <w:t>102.7</w:t>
            </w:r>
          </w:p>
        </w:tc>
      </w:tr>
      <w:tr w:rsidR="001A482E" w14:paraId="39F653DC" w14:textId="77777777" w:rsidTr="008C321B">
        <w:tc>
          <w:tcPr>
            <w:tcW w:w="288" w:type="dxa"/>
            <w:vMerge/>
            <w:tcBorders>
              <w:left w:val="nil"/>
              <w:bottom w:val="nil"/>
              <w:right w:val="nil"/>
            </w:tcBorders>
          </w:tcPr>
          <w:p w14:paraId="20469624" w14:textId="77777777" w:rsidR="002F4535" w:rsidRPr="00C72930" w:rsidRDefault="002F4535" w:rsidP="002F4535">
            <w:pPr>
              <w:rPr>
                <w:b/>
                <w:sz w:val="22"/>
                <w:szCs w:val="22"/>
              </w:rPr>
            </w:pPr>
          </w:p>
        </w:tc>
        <w:tc>
          <w:tcPr>
            <w:tcW w:w="2790" w:type="dxa"/>
            <w:gridSpan w:val="3"/>
            <w:tcBorders>
              <w:top w:val="nil"/>
              <w:left w:val="nil"/>
              <w:bottom w:val="nil"/>
              <w:right w:val="nil"/>
            </w:tcBorders>
          </w:tcPr>
          <w:p w14:paraId="4EFAB353" w14:textId="3F53A0DE" w:rsidR="002F4535" w:rsidRPr="00C72930" w:rsidRDefault="00D94A53" w:rsidP="002F4535">
            <w:pPr>
              <w:rPr>
                <w:sz w:val="22"/>
                <w:szCs w:val="22"/>
              </w:rPr>
            </w:pPr>
            <w:r w:rsidRPr="00C72930">
              <w:rPr>
                <w:sz w:val="22"/>
                <w:szCs w:val="22"/>
              </w:rPr>
              <w:t xml:space="preserve">Arctic </w:t>
            </w:r>
            <w:r w:rsidR="002F4535" w:rsidRPr="00C72930">
              <w:rPr>
                <w:sz w:val="22"/>
                <w:szCs w:val="22"/>
              </w:rPr>
              <w:t>Tundra</w:t>
            </w:r>
            <w:r w:rsidR="00B97DDB" w:rsidRPr="00C72930">
              <w:rPr>
                <w:sz w:val="22"/>
                <w:szCs w:val="22"/>
              </w:rPr>
              <w:t xml:space="preserve"> (Pg C)</w:t>
            </w:r>
          </w:p>
        </w:tc>
        <w:tc>
          <w:tcPr>
            <w:tcW w:w="2520" w:type="dxa"/>
            <w:gridSpan w:val="2"/>
            <w:tcBorders>
              <w:top w:val="nil"/>
              <w:left w:val="nil"/>
              <w:bottom w:val="nil"/>
              <w:right w:val="nil"/>
            </w:tcBorders>
            <w:vAlign w:val="center"/>
          </w:tcPr>
          <w:p w14:paraId="02BE659A" w14:textId="60C3D8B7" w:rsidR="002F4535" w:rsidRPr="00C72930" w:rsidRDefault="002F4535" w:rsidP="00216292">
            <w:pPr>
              <w:jc w:val="center"/>
              <w:rPr>
                <w:sz w:val="22"/>
                <w:szCs w:val="22"/>
              </w:rPr>
            </w:pPr>
            <w:r w:rsidRPr="00C72930">
              <w:rPr>
                <w:sz w:val="22"/>
                <w:szCs w:val="22"/>
              </w:rPr>
              <w:t>2.4</w:t>
            </w:r>
            <w:r w:rsidR="00216292" w:rsidRPr="00C72930">
              <w:rPr>
                <w:sz w:val="22"/>
                <w:szCs w:val="22"/>
                <w:vertAlign w:val="superscript"/>
              </w:rPr>
              <w:t>d</w:t>
            </w:r>
          </w:p>
        </w:tc>
        <w:tc>
          <w:tcPr>
            <w:tcW w:w="2700" w:type="dxa"/>
            <w:gridSpan w:val="8"/>
            <w:tcBorders>
              <w:top w:val="nil"/>
              <w:left w:val="nil"/>
              <w:bottom w:val="nil"/>
              <w:right w:val="nil"/>
            </w:tcBorders>
            <w:vAlign w:val="center"/>
          </w:tcPr>
          <w:p w14:paraId="5D4C6E61" w14:textId="77777777" w:rsidR="002F4535" w:rsidRPr="00C72930" w:rsidRDefault="002F4535" w:rsidP="00B66524">
            <w:pPr>
              <w:jc w:val="center"/>
              <w:rPr>
                <w:sz w:val="22"/>
                <w:szCs w:val="22"/>
              </w:rPr>
            </w:pPr>
            <w:r w:rsidRPr="00C72930">
              <w:rPr>
                <w:sz w:val="22"/>
                <w:szCs w:val="22"/>
              </w:rPr>
              <w:t>4.0</w:t>
            </w:r>
          </w:p>
        </w:tc>
        <w:tc>
          <w:tcPr>
            <w:tcW w:w="1620" w:type="dxa"/>
            <w:gridSpan w:val="3"/>
            <w:tcBorders>
              <w:top w:val="nil"/>
              <w:left w:val="nil"/>
              <w:bottom w:val="nil"/>
              <w:right w:val="nil"/>
            </w:tcBorders>
            <w:vAlign w:val="center"/>
          </w:tcPr>
          <w:p w14:paraId="58336A3D" w14:textId="77777777" w:rsidR="002F4535" w:rsidRPr="00C72930" w:rsidRDefault="002F4535" w:rsidP="00B66524">
            <w:pPr>
              <w:jc w:val="center"/>
              <w:rPr>
                <w:sz w:val="22"/>
                <w:szCs w:val="22"/>
              </w:rPr>
            </w:pPr>
          </w:p>
        </w:tc>
        <w:tc>
          <w:tcPr>
            <w:tcW w:w="990" w:type="dxa"/>
            <w:tcBorders>
              <w:top w:val="nil"/>
              <w:left w:val="nil"/>
              <w:bottom w:val="nil"/>
              <w:right w:val="nil"/>
            </w:tcBorders>
            <w:vAlign w:val="center"/>
          </w:tcPr>
          <w:p w14:paraId="477F7F53" w14:textId="602DE210" w:rsidR="002F4535" w:rsidRPr="00C72930" w:rsidRDefault="002F4535" w:rsidP="00216292">
            <w:pPr>
              <w:jc w:val="center"/>
              <w:rPr>
                <w:sz w:val="22"/>
                <w:szCs w:val="22"/>
              </w:rPr>
            </w:pPr>
            <w:r w:rsidRPr="00C72930">
              <w:rPr>
                <w:sz w:val="22"/>
                <w:szCs w:val="22"/>
              </w:rPr>
              <w:t>2</w:t>
            </w:r>
            <w:r w:rsidR="00216292" w:rsidRPr="00C72930">
              <w:rPr>
                <w:sz w:val="22"/>
                <w:szCs w:val="22"/>
                <w:vertAlign w:val="superscript"/>
              </w:rPr>
              <w:t>e</w:t>
            </w:r>
          </w:p>
        </w:tc>
        <w:tc>
          <w:tcPr>
            <w:tcW w:w="2520" w:type="dxa"/>
            <w:gridSpan w:val="4"/>
            <w:tcBorders>
              <w:top w:val="nil"/>
              <w:left w:val="nil"/>
              <w:bottom w:val="nil"/>
              <w:right w:val="nil"/>
            </w:tcBorders>
            <w:vAlign w:val="center"/>
          </w:tcPr>
          <w:p w14:paraId="014472D7" w14:textId="71D4AC6E" w:rsidR="00F84805" w:rsidRPr="00C72930" w:rsidRDefault="002F4535" w:rsidP="00B66524">
            <w:pPr>
              <w:jc w:val="center"/>
              <w:rPr>
                <w:sz w:val="22"/>
                <w:szCs w:val="22"/>
              </w:rPr>
            </w:pPr>
            <w:r w:rsidRPr="00C72930">
              <w:rPr>
                <w:sz w:val="22"/>
                <w:szCs w:val="22"/>
              </w:rPr>
              <w:t>8.4</w:t>
            </w:r>
          </w:p>
        </w:tc>
      </w:tr>
      <w:tr w:rsidR="00A1473A" w14:paraId="21FDD15A" w14:textId="77777777" w:rsidTr="008C321B">
        <w:tc>
          <w:tcPr>
            <w:tcW w:w="468" w:type="dxa"/>
            <w:gridSpan w:val="2"/>
            <w:tcBorders>
              <w:top w:val="nil"/>
              <w:left w:val="nil"/>
              <w:bottom w:val="nil"/>
              <w:right w:val="nil"/>
            </w:tcBorders>
          </w:tcPr>
          <w:p w14:paraId="0D209160" w14:textId="77777777" w:rsidR="00B66524" w:rsidRPr="00C72930" w:rsidRDefault="00B66524" w:rsidP="002F4535">
            <w:pPr>
              <w:rPr>
                <w:b/>
                <w:sz w:val="22"/>
                <w:szCs w:val="22"/>
              </w:rPr>
            </w:pPr>
          </w:p>
        </w:tc>
        <w:tc>
          <w:tcPr>
            <w:tcW w:w="1620" w:type="dxa"/>
            <w:tcBorders>
              <w:top w:val="nil"/>
              <w:left w:val="nil"/>
              <w:bottom w:val="nil"/>
              <w:right w:val="nil"/>
            </w:tcBorders>
          </w:tcPr>
          <w:p w14:paraId="3575CDB1" w14:textId="77777777" w:rsidR="00B66524" w:rsidRPr="00C72930" w:rsidRDefault="00B66524" w:rsidP="002F4535">
            <w:pPr>
              <w:rPr>
                <w:sz w:val="22"/>
                <w:szCs w:val="22"/>
              </w:rPr>
            </w:pPr>
          </w:p>
        </w:tc>
        <w:tc>
          <w:tcPr>
            <w:tcW w:w="3600" w:type="dxa"/>
            <w:gridSpan w:val="4"/>
            <w:tcBorders>
              <w:top w:val="nil"/>
              <w:left w:val="nil"/>
              <w:bottom w:val="nil"/>
              <w:right w:val="nil"/>
            </w:tcBorders>
            <w:vAlign w:val="center"/>
          </w:tcPr>
          <w:p w14:paraId="0360D386" w14:textId="77777777" w:rsidR="00B66524" w:rsidRPr="00C72930" w:rsidRDefault="00B66524" w:rsidP="002F4535">
            <w:pPr>
              <w:jc w:val="center"/>
              <w:rPr>
                <w:sz w:val="22"/>
                <w:szCs w:val="22"/>
              </w:rPr>
            </w:pPr>
          </w:p>
        </w:tc>
        <w:tc>
          <w:tcPr>
            <w:tcW w:w="2520" w:type="dxa"/>
            <w:gridSpan w:val="6"/>
            <w:tcBorders>
              <w:top w:val="nil"/>
              <w:left w:val="nil"/>
              <w:bottom w:val="nil"/>
              <w:right w:val="nil"/>
            </w:tcBorders>
            <w:vAlign w:val="center"/>
          </w:tcPr>
          <w:p w14:paraId="349F7573" w14:textId="77777777" w:rsidR="00B66524" w:rsidRPr="00C72930" w:rsidRDefault="00B66524" w:rsidP="002F4535">
            <w:pPr>
              <w:jc w:val="center"/>
              <w:rPr>
                <w:sz w:val="22"/>
                <w:szCs w:val="22"/>
              </w:rPr>
            </w:pPr>
          </w:p>
        </w:tc>
        <w:tc>
          <w:tcPr>
            <w:tcW w:w="1710" w:type="dxa"/>
            <w:gridSpan w:val="4"/>
            <w:tcBorders>
              <w:top w:val="nil"/>
              <w:left w:val="nil"/>
              <w:bottom w:val="nil"/>
              <w:right w:val="nil"/>
            </w:tcBorders>
            <w:vAlign w:val="center"/>
          </w:tcPr>
          <w:p w14:paraId="64699856" w14:textId="77777777" w:rsidR="00B66524" w:rsidRPr="00C72930" w:rsidRDefault="00B66524" w:rsidP="002F4535">
            <w:pPr>
              <w:jc w:val="center"/>
              <w:rPr>
                <w:sz w:val="22"/>
                <w:szCs w:val="22"/>
              </w:rPr>
            </w:pPr>
          </w:p>
        </w:tc>
        <w:tc>
          <w:tcPr>
            <w:tcW w:w="990" w:type="dxa"/>
            <w:tcBorders>
              <w:top w:val="nil"/>
              <w:left w:val="nil"/>
              <w:bottom w:val="nil"/>
              <w:right w:val="nil"/>
            </w:tcBorders>
            <w:vAlign w:val="center"/>
          </w:tcPr>
          <w:p w14:paraId="42061A19" w14:textId="77777777" w:rsidR="00B66524" w:rsidRPr="00C72930" w:rsidRDefault="00B66524" w:rsidP="002F4535">
            <w:pPr>
              <w:jc w:val="center"/>
              <w:rPr>
                <w:sz w:val="22"/>
                <w:szCs w:val="22"/>
              </w:rPr>
            </w:pPr>
          </w:p>
        </w:tc>
        <w:tc>
          <w:tcPr>
            <w:tcW w:w="2520" w:type="dxa"/>
            <w:gridSpan w:val="4"/>
            <w:tcBorders>
              <w:top w:val="nil"/>
              <w:left w:val="nil"/>
              <w:bottom w:val="nil"/>
              <w:right w:val="nil"/>
            </w:tcBorders>
            <w:vAlign w:val="center"/>
          </w:tcPr>
          <w:p w14:paraId="7F23F869" w14:textId="77777777" w:rsidR="00B66524" w:rsidRPr="00C72930" w:rsidRDefault="00B66524" w:rsidP="00F84805">
            <w:pPr>
              <w:jc w:val="center"/>
              <w:rPr>
                <w:sz w:val="22"/>
                <w:szCs w:val="22"/>
              </w:rPr>
            </w:pPr>
          </w:p>
        </w:tc>
      </w:tr>
      <w:tr w:rsidR="002F4535" w14:paraId="104447D8" w14:textId="77777777" w:rsidTr="008C321B">
        <w:tc>
          <w:tcPr>
            <w:tcW w:w="13428" w:type="dxa"/>
            <w:gridSpan w:val="22"/>
            <w:tcBorders>
              <w:top w:val="nil"/>
              <w:left w:val="nil"/>
              <w:right w:val="nil"/>
            </w:tcBorders>
          </w:tcPr>
          <w:p w14:paraId="39FBE9C7" w14:textId="77777777" w:rsidR="002F4535" w:rsidRPr="00C72930" w:rsidRDefault="002F4535" w:rsidP="002F4535">
            <w:pPr>
              <w:rPr>
                <w:sz w:val="22"/>
                <w:szCs w:val="22"/>
              </w:rPr>
            </w:pPr>
            <w:r w:rsidRPr="00C72930">
              <w:rPr>
                <w:b/>
                <w:sz w:val="22"/>
                <w:szCs w:val="22"/>
              </w:rPr>
              <w:t>Wildfire</w:t>
            </w:r>
          </w:p>
        </w:tc>
      </w:tr>
      <w:tr w:rsidR="00A2249F" w14:paraId="53492BE0" w14:textId="77777777" w:rsidTr="008C321B">
        <w:tc>
          <w:tcPr>
            <w:tcW w:w="288" w:type="dxa"/>
            <w:vMerge w:val="restart"/>
            <w:tcBorders>
              <w:left w:val="nil"/>
              <w:right w:val="nil"/>
            </w:tcBorders>
          </w:tcPr>
          <w:p w14:paraId="2684E710" w14:textId="77777777" w:rsidR="002F4535" w:rsidRPr="00C72930" w:rsidRDefault="002F4535" w:rsidP="002F4535">
            <w:pPr>
              <w:rPr>
                <w:sz w:val="22"/>
                <w:szCs w:val="22"/>
              </w:rPr>
            </w:pPr>
          </w:p>
        </w:tc>
        <w:tc>
          <w:tcPr>
            <w:tcW w:w="3600" w:type="dxa"/>
            <w:gridSpan w:val="4"/>
            <w:tcBorders>
              <w:left w:val="nil"/>
              <w:bottom w:val="single" w:sz="4" w:space="0" w:color="auto"/>
              <w:right w:val="nil"/>
            </w:tcBorders>
          </w:tcPr>
          <w:p w14:paraId="53A11020" w14:textId="77777777" w:rsidR="002F4535" w:rsidRPr="00C72930" w:rsidRDefault="002F4535" w:rsidP="002F4535">
            <w:pPr>
              <w:jc w:val="right"/>
              <w:rPr>
                <w:sz w:val="22"/>
                <w:szCs w:val="22"/>
              </w:rPr>
            </w:pPr>
          </w:p>
        </w:tc>
        <w:tc>
          <w:tcPr>
            <w:tcW w:w="2430" w:type="dxa"/>
            <w:gridSpan w:val="5"/>
            <w:tcBorders>
              <w:left w:val="nil"/>
              <w:bottom w:val="single" w:sz="4" w:space="0" w:color="auto"/>
              <w:right w:val="nil"/>
            </w:tcBorders>
          </w:tcPr>
          <w:p w14:paraId="64F4881F" w14:textId="5596DD48" w:rsidR="002F4535" w:rsidRPr="00C72930" w:rsidRDefault="002F4535" w:rsidP="00A1473A">
            <w:pPr>
              <w:jc w:val="center"/>
              <w:rPr>
                <w:sz w:val="22"/>
                <w:szCs w:val="22"/>
              </w:rPr>
            </w:pPr>
            <w:r w:rsidRPr="00C72930">
              <w:rPr>
                <w:sz w:val="22"/>
                <w:szCs w:val="22"/>
              </w:rPr>
              <w:t>Boreal forest</w:t>
            </w:r>
            <w:r w:rsidR="00A1473A" w:rsidRPr="00C72930">
              <w:rPr>
                <w:sz w:val="22"/>
                <w:szCs w:val="22"/>
              </w:rPr>
              <w:t xml:space="preserve"> </w:t>
            </w:r>
            <w:r w:rsidRPr="00C72930">
              <w:rPr>
                <w:sz w:val="22"/>
                <w:szCs w:val="22"/>
              </w:rPr>
              <w:t>(Eurasia)</w:t>
            </w:r>
          </w:p>
        </w:tc>
        <w:tc>
          <w:tcPr>
            <w:tcW w:w="2790" w:type="dxa"/>
            <w:gridSpan w:val="5"/>
            <w:tcBorders>
              <w:left w:val="nil"/>
              <w:bottom w:val="single" w:sz="4" w:space="0" w:color="auto"/>
              <w:right w:val="nil"/>
            </w:tcBorders>
          </w:tcPr>
          <w:p w14:paraId="1416E7B4" w14:textId="56C8860C" w:rsidR="002F4535" w:rsidRPr="00C72930" w:rsidRDefault="00A1473A" w:rsidP="00907E2B">
            <w:pPr>
              <w:jc w:val="center"/>
              <w:rPr>
                <w:sz w:val="22"/>
                <w:szCs w:val="22"/>
              </w:rPr>
            </w:pPr>
            <w:r w:rsidRPr="00C72930">
              <w:rPr>
                <w:sz w:val="22"/>
                <w:szCs w:val="22"/>
              </w:rPr>
              <w:t xml:space="preserve">Boreal forest </w:t>
            </w:r>
            <w:r w:rsidR="002F4535" w:rsidRPr="00C72930">
              <w:rPr>
                <w:sz w:val="22"/>
                <w:szCs w:val="22"/>
              </w:rPr>
              <w:t>(N. America)</w:t>
            </w:r>
          </w:p>
        </w:tc>
        <w:tc>
          <w:tcPr>
            <w:tcW w:w="2790" w:type="dxa"/>
            <w:gridSpan w:val="6"/>
            <w:tcBorders>
              <w:left w:val="nil"/>
              <w:bottom w:val="single" w:sz="4" w:space="0" w:color="auto"/>
              <w:right w:val="nil"/>
            </w:tcBorders>
          </w:tcPr>
          <w:p w14:paraId="4DC3A115" w14:textId="676DF09E" w:rsidR="002F4535" w:rsidRPr="00C72930" w:rsidRDefault="00A1473A" w:rsidP="00216292">
            <w:pPr>
              <w:jc w:val="center"/>
              <w:rPr>
                <w:sz w:val="22"/>
                <w:szCs w:val="22"/>
              </w:rPr>
            </w:pPr>
            <w:r w:rsidRPr="00C72930">
              <w:rPr>
                <w:sz w:val="22"/>
                <w:szCs w:val="22"/>
              </w:rPr>
              <w:t xml:space="preserve">Total </w:t>
            </w:r>
            <w:r w:rsidR="002F4535" w:rsidRPr="00C72930">
              <w:rPr>
                <w:sz w:val="22"/>
                <w:szCs w:val="22"/>
              </w:rPr>
              <w:t>Boreal forest</w:t>
            </w:r>
            <w:r w:rsidR="00216292" w:rsidRPr="00C72930">
              <w:rPr>
                <w:sz w:val="22"/>
                <w:szCs w:val="22"/>
                <w:vertAlign w:val="superscript"/>
              </w:rPr>
              <w:t>f</w:t>
            </w:r>
          </w:p>
        </w:tc>
        <w:tc>
          <w:tcPr>
            <w:tcW w:w="1530" w:type="dxa"/>
            <w:tcBorders>
              <w:left w:val="nil"/>
              <w:bottom w:val="single" w:sz="4" w:space="0" w:color="auto"/>
              <w:right w:val="nil"/>
            </w:tcBorders>
          </w:tcPr>
          <w:p w14:paraId="6BFC90BA" w14:textId="62C2DE9B" w:rsidR="002F4535" w:rsidRPr="00C72930" w:rsidRDefault="00A1473A" w:rsidP="00A1473A">
            <w:pPr>
              <w:jc w:val="center"/>
              <w:rPr>
                <w:sz w:val="22"/>
                <w:szCs w:val="22"/>
              </w:rPr>
            </w:pPr>
            <w:r w:rsidRPr="00C72930">
              <w:rPr>
                <w:sz w:val="22"/>
                <w:szCs w:val="22"/>
              </w:rPr>
              <w:t xml:space="preserve">Total </w:t>
            </w:r>
            <w:r w:rsidR="002F4535" w:rsidRPr="00C72930">
              <w:rPr>
                <w:sz w:val="22"/>
                <w:szCs w:val="22"/>
              </w:rPr>
              <w:t>Tundra</w:t>
            </w:r>
          </w:p>
        </w:tc>
      </w:tr>
      <w:tr w:rsidR="00A2249F" w14:paraId="4A7EC159" w14:textId="77777777" w:rsidTr="008C321B">
        <w:trPr>
          <w:trHeight w:val="395"/>
        </w:trPr>
        <w:tc>
          <w:tcPr>
            <w:tcW w:w="288" w:type="dxa"/>
            <w:vMerge/>
            <w:tcBorders>
              <w:left w:val="nil"/>
              <w:right w:val="nil"/>
            </w:tcBorders>
          </w:tcPr>
          <w:p w14:paraId="39251767" w14:textId="77777777" w:rsidR="002F4535" w:rsidRPr="00C72930" w:rsidRDefault="002F4535" w:rsidP="002F4535">
            <w:pPr>
              <w:rPr>
                <w:sz w:val="22"/>
                <w:szCs w:val="22"/>
              </w:rPr>
            </w:pPr>
          </w:p>
        </w:tc>
        <w:tc>
          <w:tcPr>
            <w:tcW w:w="3600" w:type="dxa"/>
            <w:gridSpan w:val="4"/>
            <w:tcBorders>
              <w:left w:val="nil"/>
              <w:bottom w:val="nil"/>
              <w:right w:val="nil"/>
            </w:tcBorders>
            <w:vAlign w:val="center"/>
          </w:tcPr>
          <w:p w14:paraId="5EFF9AE4" w14:textId="02F8F8CC" w:rsidR="002F4535" w:rsidRPr="00C72930" w:rsidRDefault="002F4535" w:rsidP="002F4535">
            <w:pPr>
              <w:rPr>
                <w:sz w:val="22"/>
                <w:szCs w:val="22"/>
              </w:rPr>
            </w:pPr>
            <w:r w:rsidRPr="00C72930">
              <w:rPr>
                <w:sz w:val="22"/>
                <w:szCs w:val="22"/>
              </w:rPr>
              <w:t>Area burned (km</w:t>
            </w:r>
            <w:r w:rsidRPr="00C72930">
              <w:rPr>
                <w:sz w:val="22"/>
                <w:szCs w:val="22"/>
                <w:vertAlign w:val="superscript"/>
              </w:rPr>
              <w:t>2</w:t>
            </w:r>
            <w:r w:rsidRPr="00C72930">
              <w:rPr>
                <w:sz w:val="22"/>
                <w:szCs w:val="22"/>
              </w:rPr>
              <w:t xml:space="preserve"> yr</w:t>
            </w:r>
            <w:r w:rsidRPr="00C72930">
              <w:rPr>
                <w:sz w:val="22"/>
                <w:szCs w:val="22"/>
                <w:vertAlign w:val="superscript"/>
              </w:rPr>
              <w:t>-</w:t>
            </w:r>
            <w:r w:rsidR="00C5259A">
              <w:rPr>
                <w:sz w:val="22"/>
                <w:szCs w:val="22"/>
                <w:vertAlign w:val="superscript"/>
              </w:rPr>
              <w:t>1</w:t>
            </w:r>
            <w:r w:rsidRPr="00C72930">
              <w:rPr>
                <w:sz w:val="22"/>
                <w:szCs w:val="22"/>
              </w:rPr>
              <w:t>)</w:t>
            </w:r>
          </w:p>
        </w:tc>
        <w:tc>
          <w:tcPr>
            <w:tcW w:w="2430" w:type="dxa"/>
            <w:gridSpan w:val="5"/>
            <w:tcBorders>
              <w:left w:val="nil"/>
              <w:bottom w:val="nil"/>
              <w:right w:val="nil"/>
            </w:tcBorders>
            <w:vAlign w:val="center"/>
          </w:tcPr>
          <w:p w14:paraId="27AD8A5D" w14:textId="77777777" w:rsidR="002F4535" w:rsidRPr="00C72930" w:rsidRDefault="002F4535" w:rsidP="002F4535">
            <w:pPr>
              <w:jc w:val="center"/>
              <w:rPr>
                <w:sz w:val="22"/>
                <w:szCs w:val="22"/>
              </w:rPr>
            </w:pPr>
            <w:r w:rsidRPr="00C72930">
              <w:rPr>
                <w:sz w:val="22"/>
                <w:szCs w:val="22"/>
              </w:rPr>
              <w:t>62,100</w:t>
            </w:r>
          </w:p>
        </w:tc>
        <w:tc>
          <w:tcPr>
            <w:tcW w:w="2790" w:type="dxa"/>
            <w:gridSpan w:val="5"/>
            <w:tcBorders>
              <w:left w:val="nil"/>
              <w:bottom w:val="nil"/>
              <w:right w:val="nil"/>
            </w:tcBorders>
            <w:vAlign w:val="center"/>
          </w:tcPr>
          <w:p w14:paraId="26D6CD75" w14:textId="77777777" w:rsidR="002F4535" w:rsidRPr="00C72930" w:rsidRDefault="002F4535" w:rsidP="002F4535">
            <w:pPr>
              <w:jc w:val="center"/>
              <w:rPr>
                <w:sz w:val="22"/>
                <w:szCs w:val="22"/>
              </w:rPr>
            </w:pPr>
            <w:r w:rsidRPr="00C72930">
              <w:rPr>
                <w:sz w:val="22"/>
                <w:szCs w:val="22"/>
              </w:rPr>
              <w:t>22,500</w:t>
            </w:r>
          </w:p>
        </w:tc>
        <w:tc>
          <w:tcPr>
            <w:tcW w:w="2790" w:type="dxa"/>
            <w:gridSpan w:val="6"/>
            <w:tcBorders>
              <w:left w:val="nil"/>
              <w:bottom w:val="nil"/>
              <w:right w:val="nil"/>
            </w:tcBorders>
            <w:vAlign w:val="center"/>
          </w:tcPr>
          <w:p w14:paraId="7D67DF61" w14:textId="77777777" w:rsidR="002F4535" w:rsidRPr="00C72930" w:rsidRDefault="002F4535" w:rsidP="002F4535">
            <w:pPr>
              <w:jc w:val="center"/>
              <w:rPr>
                <w:sz w:val="22"/>
                <w:szCs w:val="22"/>
              </w:rPr>
            </w:pPr>
            <w:r w:rsidRPr="00C72930">
              <w:rPr>
                <w:sz w:val="22"/>
                <w:szCs w:val="22"/>
              </w:rPr>
              <w:t>84,600</w:t>
            </w:r>
          </w:p>
        </w:tc>
        <w:tc>
          <w:tcPr>
            <w:tcW w:w="1530" w:type="dxa"/>
            <w:tcBorders>
              <w:left w:val="nil"/>
              <w:bottom w:val="nil"/>
              <w:right w:val="nil"/>
            </w:tcBorders>
            <w:vAlign w:val="center"/>
          </w:tcPr>
          <w:p w14:paraId="12FE8D48" w14:textId="2B33C715" w:rsidR="002F4535" w:rsidRPr="00C72930" w:rsidRDefault="002F4535" w:rsidP="00216292">
            <w:pPr>
              <w:jc w:val="center"/>
              <w:rPr>
                <w:sz w:val="22"/>
                <w:szCs w:val="22"/>
              </w:rPr>
            </w:pPr>
            <w:r w:rsidRPr="00C72930">
              <w:rPr>
                <w:sz w:val="22"/>
                <w:szCs w:val="22"/>
              </w:rPr>
              <w:t>4,200</w:t>
            </w:r>
            <w:r w:rsidR="00216292" w:rsidRPr="00C72930">
              <w:rPr>
                <w:sz w:val="22"/>
                <w:szCs w:val="22"/>
                <w:vertAlign w:val="superscript"/>
              </w:rPr>
              <w:t>g</w:t>
            </w:r>
            <w:r w:rsidR="000D26E4" w:rsidRPr="00C72930">
              <w:rPr>
                <w:sz w:val="22"/>
                <w:szCs w:val="22"/>
              </w:rPr>
              <w:t xml:space="preserve"> </w:t>
            </w:r>
          </w:p>
        </w:tc>
      </w:tr>
      <w:tr w:rsidR="00A2249F" w14:paraId="32FEFE29" w14:textId="77777777" w:rsidTr="008C321B">
        <w:tc>
          <w:tcPr>
            <w:tcW w:w="288" w:type="dxa"/>
            <w:vMerge/>
            <w:tcBorders>
              <w:left w:val="nil"/>
              <w:bottom w:val="nil"/>
              <w:right w:val="nil"/>
            </w:tcBorders>
          </w:tcPr>
          <w:p w14:paraId="7BCC4407" w14:textId="77777777" w:rsidR="002F4535" w:rsidRPr="00C72930" w:rsidRDefault="002F4535" w:rsidP="002F4535">
            <w:pPr>
              <w:rPr>
                <w:sz w:val="22"/>
                <w:szCs w:val="22"/>
              </w:rPr>
            </w:pPr>
          </w:p>
        </w:tc>
        <w:tc>
          <w:tcPr>
            <w:tcW w:w="3600" w:type="dxa"/>
            <w:gridSpan w:val="4"/>
            <w:tcBorders>
              <w:top w:val="nil"/>
              <w:left w:val="nil"/>
              <w:bottom w:val="nil"/>
              <w:right w:val="nil"/>
            </w:tcBorders>
            <w:vAlign w:val="center"/>
          </w:tcPr>
          <w:p w14:paraId="407C29C3" w14:textId="504C4353" w:rsidR="002F4535" w:rsidRPr="00C72930" w:rsidRDefault="00B66524" w:rsidP="002F4535">
            <w:pPr>
              <w:rPr>
                <w:sz w:val="22"/>
                <w:szCs w:val="22"/>
              </w:rPr>
            </w:pPr>
            <w:r w:rsidRPr="00C72930">
              <w:rPr>
                <w:sz w:val="22"/>
                <w:szCs w:val="22"/>
              </w:rPr>
              <w:t>C</w:t>
            </w:r>
            <w:r w:rsidR="002F4535" w:rsidRPr="00C72930">
              <w:rPr>
                <w:sz w:val="22"/>
                <w:szCs w:val="22"/>
              </w:rPr>
              <w:t>O</w:t>
            </w:r>
            <w:r w:rsidR="002F4535" w:rsidRPr="00C72930">
              <w:rPr>
                <w:sz w:val="22"/>
                <w:szCs w:val="22"/>
                <w:vertAlign w:val="subscript"/>
              </w:rPr>
              <w:t>2</w:t>
            </w:r>
            <w:r w:rsidR="009158A7" w:rsidRPr="00C72930">
              <w:rPr>
                <w:sz w:val="22"/>
                <w:szCs w:val="22"/>
              </w:rPr>
              <w:t xml:space="preserve"> emissions from fire (Tg C </w:t>
            </w:r>
            <w:r w:rsidR="002F4535" w:rsidRPr="00C72930">
              <w:rPr>
                <w:sz w:val="22"/>
                <w:szCs w:val="22"/>
              </w:rPr>
              <w:t>yr</w:t>
            </w:r>
            <w:r w:rsidR="009158A7" w:rsidRPr="00C72930">
              <w:rPr>
                <w:sz w:val="22"/>
                <w:szCs w:val="22"/>
                <w:vertAlign w:val="superscript"/>
              </w:rPr>
              <w:t>-1</w:t>
            </w:r>
            <w:r w:rsidR="002F4535" w:rsidRPr="00C72930">
              <w:rPr>
                <w:sz w:val="22"/>
                <w:szCs w:val="22"/>
              </w:rPr>
              <w:t>)</w:t>
            </w:r>
          </w:p>
        </w:tc>
        <w:tc>
          <w:tcPr>
            <w:tcW w:w="2430" w:type="dxa"/>
            <w:gridSpan w:val="5"/>
            <w:tcBorders>
              <w:top w:val="nil"/>
              <w:left w:val="nil"/>
              <w:bottom w:val="nil"/>
              <w:right w:val="nil"/>
            </w:tcBorders>
            <w:vAlign w:val="center"/>
          </w:tcPr>
          <w:p w14:paraId="1805609B" w14:textId="77777777" w:rsidR="002F4535" w:rsidRPr="00C72930" w:rsidRDefault="002F4535" w:rsidP="002F4535">
            <w:pPr>
              <w:jc w:val="center"/>
              <w:rPr>
                <w:sz w:val="22"/>
                <w:szCs w:val="22"/>
              </w:rPr>
            </w:pPr>
            <w:r w:rsidRPr="00C72930">
              <w:rPr>
                <w:sz w:val="22"/>
                <w:szCs w:val="22"/>
              </w:rPr>
              <w:t>194</w:t>
            </w:r>
          </w:p>
        </w:tc>
        <w:tc>
          <w:tcPr>
            <w:tcW w:w="2790" w:type="dxa"/>
            <w:gridSpan w:val="5"/>
            <w:tcBorders>
              <w:top w:val="nil"/>
              <w:left w:val="nil"/>
              <w:bottom w:val="nil"/>
              <w:right w:val="nil"/>
            </w:tcBorders>
            <w:vAlign w:val="center"/>
          </w:tcPr>
          <w:p w14:paraId="41759E92" w14:textId="77777777" w:rsidR="002F4535" w:rsidRPr="00C72930" w:rsidRDefault="002F4535" w:rsidP="002F4535">
            <w:pPr>
              <w:jc w:val="center"/>
              <w:rPr>
                <w:sz w:val="22"/>
                <w:szCs w:val="22"/>
              </w:rPr>
            </w:pPr>
            <w:r w:rsidRPr="00C72930">
              <w:rPr>
                <w:sz w:val="22"/>
                <w:szCs w:val="22"/>
              </w:rPr>
              <w:t>56</w:t>
            </w:r>
          </w:p>
        </w:tc>
        <w:tc>
          <w:tcPr>
            <w:tcW w:w="2790" w:type="dxa"/>
            <w:gridSpan w:val="6"/>
            <w:tcBorders>
              <w:top w:val="nil"/>
              <w:left w:val="nil"/>
              <w:bottom w:val="nil"/>
              <w:right w:val="nil"/>
            </w:tcBorders>
            <w:vAlign w:val="center"/>
          </w:tcPr>
          <w:p w14:paraId="39F739F7" w14:textId="77777777" w:rsidR="002F4535" w:rsidRPr="00C72930" w:rsidRDefault="002F4535" w:rsidP="002F4535">
            <w:pPr>
              <w:jc w:val="center"/>
              <w:rPr>
                <w:sz w:val="22"/>
                <w:szCs w:val="22"/>
              </w:rPr>
            </w:pPr>
            <w:r w:rsidRPr="00C72930">
              <w:rPr>
                <w:sz w:val="22"/>
                <w:szCs w:val="22"/>
              </w:rPr>
              <w:t>250</w:t>
            </w:r>
          </w:p>
        </w:tc>
        <w:tc>
          <w:tcPr>
            <w:tcW w:w="1530" w:type="dxa"/>
            <w:tcBorders>
              <w:top w:val="nil"/>
              <w:left w:val="nil"/>
              <w:bottom w:val="nil"/>
              <w:right w:val="nil"/>
            </w:tcBorders>
            <w:vAlign w:val="center"/>
          </w:tcPr>
          <w:p w14:paraId="70BD8E0A" w14:textId="54D7A47F" w:rsidR="002F4535" w:rsidRPr="00C72930" w:rsidRDefault="002F4535" w:rsidP="00216292">
            <w:pPr>
              <w:jc w:val="center"/>
              <w:rPr>
                <w:sz w:val="22"/>
                <w:szCs w:val="22"/>
              </w:rPr>
            </w:pPr>
            <w:r w:rsidRPr="00C72930">
              <w:rPr>
                <w:sz w:val="22"/>
                <w:szCs w:val="22"/>
              </w:rPr>
              <w:t>8</w:t>
            </w:r>
            <w:r w:rsidR="00216292" w:rsidRPr="00C72930">
              <w:rPr>
                <w:sz w:val="22"/>
                <w:szCs w:val="22"/>
                <w:vertAlign w:val="superscript"/>
              </w:rPr>
              <w:t>h</w:t>
            </w:r>
          </w:p>
        </w:tc>
      </w:tr>
      <w:tr w:rsidR="00A1473A" w14:paraId="6E05335B" w14:textId="77777777" w:rsidTr="008C321B">
        <w:tc>
          <w:tcPr>
            <w:tcW w:w="468" w:type="dxa"/>
            <w:gridSpan w:val="2"/>
            <w:tcBorders>
              <w:top w:val="nil"/>
              <w:left w:val="nil"/>
              <w:bottom w:val="nil"/>
              <w:right w:val="nil"/>
            </w:tcBorders>
          </w:tcPr>
          <w:p w14:paraId="1D6B3515" w14:textId="77777777" w:rsidR="00B66524" w:rsidRPr="00C72930" w:rsidRDefault="00B66524" w:rsidP="002F4535">
            <w:pPr>
              <w:rPr>
                <w:sz w:val="22"/>
                <w:szCs w:val="22"/>
              </w:rPr>
            </w:pPr>
          </w:p>
        </w:tc>
        <w:tc>
          <w:tcPr>
            <w:tcW w:w="3420" w:type="dxa"/>
            <w:gridSpan w:val="3"/>
            <w:tcBorders>
              <w:top w:val="nil"/>
              <w:left w:val="nil"/>
              <w:bottom w:val="nil"/>
              <w:right w:val="nil"/>
            </w:tcBorders>
            <w:vAlign w:val="center"/>
          </w:tcPr>
          <w:p w14:paraId="34E02C3D" w14:textId="77777777" w:rsidR="00B66524" w:rsidRPr="00C72930" w:rsidRDefault="00B66524" w:rsidP="002F4535">
            <w:pPr>
              <w:rPr>
                <w:sz w:val="22"/>
                <w:szCs w:val="22"/>
              </w:rPr>
            </w:pPr>
          </w:p>
        </w:tc>
        <w:tc>
          <w:tcPr>
            <w:tcW w:w="2520" w:type="dxa"/>
            <w:gridSpan w:val="6"/>
            <w:tcBorders>
              <w:top w:val="nil"/>
              <w:left w:val="nil"/>
              <w:bottom w:val="nil"/>
              <w:right w:val="nil"/>
            </w:tcBorders>
            <w:vAlign w:val="center"/>
          </w:tcPr>
          <w:p w14:paraId="170DF030" w14:textId="77777777" w:rsidR="00B66524" w:rsidRPr="00C72930" w:rsidRDefault="00B66524" w:rsidP="002F4535">
            <w:pPr>
              <w:jc w:val="center"/>
              <w:rPr>
                <w:sz w:val="22"/>
                <w:szCs w:val="22"/>
              </w:rPr>
            </w:pPr>
          </w:p>
        </w:tc>
        <w:tc>
          <w:tcPr>
            <w:tcW w:w="3330" w:type="dxa"/>
            <w:gridSpan w:val="5"/>
            <w:tcBorders>
              <w:top w:val="nil"/>
              <w:left w:val="nil"/>
              <w:bottom w:val="nil"/>
              <w:right w:val="nil"/>
            </w:tcBorders>
            <w:vAlign w:val="center"/>
          </w:tcPr>
          <w:p w14:paraId="0CC4149E" w14:textId="77777777" w:rsidR="00B66524" w:rsidRPr="00C72930" w:rsidRDefault="00B66524" w:rsidP="002F4535">
            <w:pPr>
              <w:jc w:val="center"/>
              <w:rPr>
                <w:sz w:val="22"/>
                <w:szCs w:val="22"/>
              </w:rPr>
            </w:pPr>
          </w:p>
        </w:tc>
        <w:tc>
          <w:tcPr>
            <w:tcW w:w="1710" w:type="dxa"/>
            <w:gridSpan w:val="3"/>
            <w:tcBorders>
              <w:top w:val="nil"/>
              <w:left w:val="nil"/>
              <w:bottom w:val="nil"/>
              <w:right w:val="nil"/>
            </w:tcBorders>
            <w:vAlign w:val="center"/>
          </w:tcPr>
          <w:p w14:paraId="5957A732" w14:textId="77777777" w:rsidR="00B66524" w:rsidRPr="00C72930" w:rsidRDefault="00B66524" w:rsidP="002F4535">
            <w:pPr>
              <w:jc w:val="center"/>
              <w:rPr>
                <w:sz w:val="22"/>
                <w:szCs w:val="22"/>
              </w:rPr>
            </w:pPr>
          </w:p>
        </w:tc>
        <w:tc>
          <w:tcPr>
            <w:tcW w:w="1980" w:type="dxa"/>
            <w:gridSpan w:val="3"/>
            <w:tcBorders>
              <w:top w:val="nil"/>
              <w:left w:val="nil"/>
              <w:bottom w:val="nil"/>
              <w:right w:val="nil"/>
            </w:tcBorders>
            <w:vAlign w:val="center"/>
          </w:tcPr>
          <w:p w14:paraId="12B6130A" w14:textId="77777777" w:rsidR="00B66524" w:rsidRPr="00C72930" w:rsidRDefault="00B66524" w:rsidP="002F4535">
            <w:pPr>
              <w:jc w:val="center"/>
              <w:rPr>
                <w:sz w:val="22"/>
                <w:szCs w:val="22"/>
              </w:rPr>
            </w:pPr>
          </w:p>
        </w:tc>
      </w:tr>
      <w:tr w:rsidR="002F4535" w14:paraId="0CFDDA52" w14:textId="77777777" w:rsidTr="008C321B">
        <w:tc>
          <w:tcPr>
            <w:tcW w:w="13428" w:type="dxa"/>
            <w:gridSpan w:val="22"/>
            <w:tcBorders>
              <w:top w:val="nil"/>
              <w:left w:val="nil"/>
              <w:right w:val="nil"/>
            </w:tcBorders>
          </w:tcPr>
          <w:p w14:paraId="7B692D5A" w14:textId="6E710A5E" w:rsidR="002F4535" w:rsidRPr="00C72930" w:rsidRDefault="002F4535" w:rsidP="00D43071">
            <w:pPr>
              <w:rPr>
                <w:sz w:val="22"/>
                <w:szCs w:val="22"/>
              </w:rPr>
            </w:pPr>
            <w:r w:rsidRPr="00C72930">
              <w:rPr>
                <w:b/>
                <w:sz w:val="22"/>
                <w:szCs w:val="22"/>
              </w:rPr>
              <w:t>Hydrologic</w:t>
            </w:r>
            <w:r w:rsidR="00E354E7" w:rsidRPr="00C72930">
              <w:rPr>
                <w:b/>
                <w:sz w:val="22"/>
                <w:szCs w:val="22"/>
              </w:rPr>
              <w:t xml:space="preserve"> </w:t>
            </w:r>
            <w:r w:rsidR="00D43071" w:rsidRPr="00C72930">
              <w:rPr>
                <w:b/>
                <w:sz w:val="22"/>
                <w:szCs w:val="22"/>
              </w:rPr>
              <w:t>organic carbon</w:t>
            </w:r>
            <w:r w:rsidRPr="00C72930">
              <w:rPr>
                <w:b/>
                <w:sz w:val="22"/>
                <w:szCs w:val="22"/>
              </w:rPr>
              <w:t xml:space="preserve"> flux</w:t>
            </w:r>
          </w:p>
        </w:tc>
      </w:tr>
      <w:tr w:rsidR="00A1473A" w14:paraId="43EB9711" w14:textId="77777777" w:rsidTr="008C321B">
        <w:tc>
          <w:tcPr>
            <w:tcW w:w="288" w:type="dxa"/>
            <w:vMerge w:val="restart"/>
            <w:tcBorders>
              <w:left w:val="nil"/>
              <w:bottom w:val="nil"/>
              <w:right w:val="nil"/>
            </w:tcBorders>
          </w:tcPr>
          <w:p w14:paraId="01AD42C0" w14:textId="77777777" w:rsidR="00A1473A" w:rsidRPr="00C72930" w:rsidRDefault="00A1473A" w:rsidP="002F4535">
            <w:pPr>
              <w:rPr>
                <w:sz w:val="22"/>
                <w:szCs w:val="22"/>
              </w:rPr>
            </w:pPr>
          </w:p>
        </w:tc>
        <w:tc>
          <w:tcPr>
            <w:tcW w:w="5580" w:type="dxa"/>
            <w:gridSpan w:val="7"/>
            <w:tcBorders>
              <w:left w:val="nil"/>
              <w:bottom w:val="single" w:sz="4" w:space="0" w:color="auto"/>
              <w:right w:val="nil"/>
            </w:tcBorders>
          </w:tcPr>
          <w:p w14:paraId="6EE673BF" w14:textId="77777777" w:rsidR="00A1473A" w:rsidRPr="00C72930" w:rsidRDefault="00A1473A" w:rsidP="002F4535">
            <w:pPr>
              <w:jc w:val="right"/>
              <w:rPr>
                <w:sz w:val="22"/>
                <w:szCs w:val="22"/>
              </w:rPr>
            </w:pPr>
          </w:p>
        </w:tc>
        <w:tc>
          <w:tcPr>
            <w:tcW w:w="1710" w:type="dxa"/>
            <w:gridSpan w:val="4"/>
            <w:tcBorders>
              <w:left w:val="nil"/>
              <w:bottom w:val="single" w:sz="4" w:space="0" w:color="auto"/>
              <w:right w:val="nil"/>
            </w:tcBorders>
            <w:vAlign w:val="bottom"/>
          </w:tcPr>
          <w:p w14:paraId="19F368D8" w14:textId="1D6E4DAA" w:rsidR="00A1473A" w:rsidRPr="00C72930" w:rsidRDefault="00A1473A" w:rsidP="002F0D21">
            <w:pPr>
              <w:jc w:val="center"/>
              <w:rPr>
                <w:sz w:val="22"/>
                <w:szCs w:val="22"/>
              </w:rPr>
            </w:pPr>
            <w:r w:rsidRPr="00C72930">
              <w:rPr>
                <w:sz w:val="22"/>
                <w:szCs w:val="22"/>
              </w:rPr>
              <w:t>DOC</w:t>
            </w:r>
          </w:p>
        </w:tc>
        <w:tc>
          <w:tcPr>
            <w:tcW w:w="2160" w:type="dxa"/>
            <w:gridSpan w:val="4"/>
            <w:tcBorders>
              <w:left w:val="nil"/>
              <w:bottom w:val="single" w:sz="4" w:space="0" w:color="auto"/>
              <w:right w:val="nil"/>
            </w:tcBorders>
            <w:vAlign w:val="bottom"/>
          </w:tcPr>
          <w:p w14:paraId="2A09D3A7" w14:textId="00B774D7" w:rsidR="00A1473A" w:rsidRPr="00C72930" w:rsidRDefault="00A1473A" w:rsidP="002F0D21">
            <w:pPr>
              <w:jc w:val="center"/>
              <w:rPr>
                <w:sz w:val="22"/>
                <w:szCs w:val="22"/>
              </w:rPr>
            </w:pPr>
            <w:r w:rsidRPr="00C72930">
              <w:rPr>
                <w:sz w:val="22"/>
                <w:szCs w:val="22"/>
              </w:rPr>
              <w:t>POC (Riverine)</w:t>
            </w:r>
          </w:p>
        </w:tc>
        <w:tc>
          <w:tcPr>
            <w:tcW w:w="1980" w:type="dxa"/>
            <w:gridSpan w:val="4"/>
            <w:tcBorders>
              <w:left w:val="nil"/>
              <w:bottom w:val="single" w:sz="4" w:space="0" w:color="auto"/>
              <w:right w:val="nil"/>
            </w:tcBorders>
            <w:vAlign w:val="bottom"/>
          </w:tcPr>
          <w:p w14:paraId="3D371B90" w14:textId="3E741FDA" w:rsidR="00A1473A" w:rsidRPr="00C72930" w:rsidRDefault="00A1473A" w:rsidP="002F0D21">
            <w:pPr>
              <w:jc w:val="center"/>
              <w:rPr>
                <w:sz w:val="22"/>
                <w:szCs w:val="22"/>
              </w:rPr>
            </w:pPr>
            <w:r w:rsidRPr="00C72930">
              <w:rPr>
                <w:sz w:val="22"/>
                <w:szCs w:val="22"/>
              </w:rPr>
              <w:t>POC (coastal)</w:t>
            </w:r>
          </w:p>
        </w:tc>
        <w:tc>
          <w:tcPr>
            <w:tcW w:w="1710" w:type="dxa"/>
            <w:gridSpan w:val="2"/>
            <w:tcBorders>
              <w:left w:val="nil"/>
              <w:bottom w:val="single" w:sz="4" w:space="0" w:color="auto"/>
              <w:right w:val="nil"/>
            </w:tcBorders>
            <w:vAlign w:val="bottom"/>
          </w:tcPr>
          <w:p w14:paraId="56097573" w14:textId="58100CF1" w:rsidR="00A1473A" w:rsidRPr="00C72930" w:rsidRDefault="00A1473A" w:rsidP="00A1473A">
            <w:pPr>
              <w:jc w:val="center"/>
              <w:rPr>
                <w:sz w:val="22"/>
                <w:szCs w:val="22"/>
              </w:rPr>
            </w:pPr>
            <w:r w:rsidRPr="00C72930">
              <w:rPr>
                <w:sz w:val="22"/>
                <w:szCs w:val="22"/>
              </w:rPr>
              <w:t xml:space="preserve">Total OC </w:t>
            </w:r>
          </w:p>
        </w:tc>
      </w:tr>
      <w:tr w:rsidR="00A1473A" w14:paraId="7F1C57FA" w14:textId="77777777" w:rsidTr="008C321B">
        <w:tc>
          <w:tcPr>
            <w:tcW w:w="288" w:type="dxa"/>
            <w:vMerge/>
            <w:tcBorders>
              <w:left w:val="nil"/>
              <w:bottom w:val="nil"/>
              <w:right w:val="nil"/>
            </w:tcBorders>
          </w:tcPr>
          <w:p w14:paraId="400F3C4B" w14:textId="77777777" w:rsidR="00A1473A" w:rsidRPr="00C72930" w:rsidRDefault="00A1473A" w:rsidP="002F4535">
            <w:pPr>
              <w:rPr>
                <w:sz w:val="22"/>
                <w:szCs w:val="22"/>
              </w:rPr>
            </w:pPr>
          </w:p>
        </w:tc>
        <w:tc>
          <w:tcPr>
            <w:tcW w:w="5670" w:type="dxa"/>
            <w:gridSpan w:val="8"/>
            <w:tcBorders>
              <w:left w:val="nil"/>
              <w:bottom w:val="nil"/>
              <w:right w:val="nil"/>
            </w:tcBorders>
          </w:tcPr>
          <w:p w14:paraId="57767DE7" w14:textId="653C3467" w:rsidR="00A1473A" w:rsidRPr="00C72930" w:rsidRDefault="00A1473A" w:rsidP="002F4535">
            <w:pPr>
              <w:rPr>
                <w:sz w:val="22"/>
                <w:szCs w:val="22"/>
              </w:rPr>
            </w:pPr>
            <w:r w:rsidRPr="00C72930">
              <w:rPr>
                <w:sz w:val="22"/>
                <w:szCs w:val="22"/>
              </w:rPr>
              <w:t>Delivery to freshwater ecosystems (Tg yr</w:t>
            </w:r>
            <w:r w:rsidRPr="00C72930">
              <w:rPr>
                <w:sz w:val="22"/>
                <w:szCs w:val="22"/>
                <w:vertAlign w:val="superscript"/>
              </w:rPr>
              <w:t>-1</w:t>
            </w:r>
            <w:r w:rsidRPr="00C72930">
              <w:rPr>
                <w:sz w:val="22"/>
                <w:szCs w:val="22"/>
              </w:rPr>
              <w:t>)</w:t>
            </w:r>
          </w:p>
        </w:tc>
        <w:tc>
          <w:tcPr>
            <w:tcW w:w="1620" w:type="dxa"/>
            <w:gridSpan w:val="3"/>
            <w:tcBorders>
              <w:left w:val="nil"/>
              <w:bottom w:val="nil"/>
              <w:right w:val="nil"/>
            </w:tcBorders>
            <w:vAlign w:val="center"/>
          </w:tcPr>
          <w:p w14:paraId="77C8E3E7" w14:textId="39A8B781" w:rsidR="00A1473A" w:rsidRPr="00C72930" w:rsidRDefault="00A1473A" w:rsidP="00216292">
            <w:pPr>
              <w:jc w:val="center"/>
              <w:rPr>
                <w:sz w:val="22"/>
                <w:szCs w:val="22"/>
              </w:rPr>
            </w:pPr>
            <w:r w:rsidRPr="00C72930">
              <w:rPr>
                <w:sz w:val="22"/>
                <w:szCs w:val="22"/>
              </w:rPr>
              <w:t>100</w:t>
            </w:r>
            <w:r w:rsidR="00216292" w:rsidRPr="00C72930">
              <w:rPr>
                <w:sz w:val="22"/>
                <w:szCs w:val="22"/>
                <w:vertAlign w:val="superscript"/>
              </w:rPr>
              <w:t>c</w:t>
            </w:r>
          </w:p>
        </w:tc>
        <w:tc>
          <w:tcPr>
            <w:tcW w:w="2160" w:type="dxa"/>
            <w:gridSpan w:val="4"/>
            <w:tcBorders>
              <w:left w:val="nil"/>
              <w:bottom w:val="nil"/>
              <w:right w:val="nil"/>
            </w:tcBorders>
            <w:vAlign w:val="center"/>
          </w:tcPr>
          <w:p w14:paraId="70DBFEB7" w14:textId="7FA67F7E" w:rsidR="00A1473A" w:rsidRPr="00C72930" w:rsidRDefault="00A1473A" w:rsidP="00216292">
            <w:pPr>
              <w:jc w:val="center"/>
              <w:rPr>
                <w:sz w:val="22"/>
                <w:szCs w:val="22"/>
              </w:rPr>
            </w:pPr>
            <w:r w:rsidRPr="00C72930">
              <w:rPr>
                <w:sz w:val="22"/>
                <w:szCs w:val="22"/>
              </w:rPr>
              <w:t>20</w:t>
            </w:r>
            <w:r w:rsidR="00216292" w:rsidRPr="00C72930">
              <w:rPr>
                <w:sz w:val="22"/>
                <w:szCs w:val="22"/>
                <w:vertAlign w:val="superscript"/>
              </w:rPr>
              <w:t>i</w:t>
            </w:r>
          </w:p>
        </w:tc>
        <w:tc>
          <w:tcPr>
            <w:tcW w:w="1980" w:type="dxa"/>
            <w:gridSpan w:val="4"/>
            <w:tcBorders>
              <w:left w:val="nil"/>
              <w:bottom w:val="nil"/>
              <w:right w:val="nil"/>
            </w:tcBorders>
            <w:vAlign w:val="center"/>
          </w:tcPr>
          <w:p w14:paraId="663DF88A" w14:textId="77777777" w:rsidR="00A1473A" w:rsidRPr="00C72930" w:rsidRDefault="00A1473A" w:rsidP="002F4535">
            <w:pPr>
              <w:jc w:val="center"/>
              <w:rPr>
                <w:sz w:val="22"/>
                <w:szCs w:val="22"/>
              </w:rPr>
            </w:pPr>
            <w:r w:rsidRPr="00C72930">
              <w:rPr>
                <w:sz w:val="22"/>
                <w:szCs w:val="22"/>
              </w:rPr>
              <w:t>na</w:t>
            </w:r>
          </w:p>
        </w:tc>
        <w:tc>
          <w:tcPr>
            <w:tcW w:w="1710" w:type="dxa"/>
            <w:gridSpan w:val="2"/>
            <w:tcBorders>
              <w:left w:val="nil"/>
              <w:bottom w:val="nil"/>
              <w:right w:val="nil"/>
            </w:tcBorders>
            <w:vAlign w:val="center"/>
          </w:tcPr>
          <w:p w14:paraId="42C79E9A" w14:textId="430E5BD3" w:rsidR="00A1473A" w:rsidRPr="00C72930" w:rsidRDefault="00A1473A" w:rsidP="002F4535">
            <w:pPr>
              <w:jc w:val="center"/>
              <w:rPr>
                <w:sz w:val="22"/>
                <w:szCs w:val="22"/>
              </w:rPr>
            </w:pPr>
            <w:r w:rsidRPr="00C72930">
              <w:rPr>
                <w:sz w:val="22"/>
                <w:szCs w:val="22"/>
              </w:rPr>
              <w:t>120</w:t>
            </w:r>
          </w:p>
        </w:tc>
      </w:tr>
      <w:tr w:rsidR="00A1473A" w14:paraId="4A2F8E77" w14:textId="77777777" w:rsidTr="008C321B">
        <w:tc>
          <w:tcPr>
            <w:tcW w:w="288" w:type="dxa"/>
            <w:vMerge/>
            <w:tcBorders>
              <w:left w:val="nil"/>
              <w:bottom w:val="single" w:sz="4" w:space="0" w:color="auto"/>
              <w:right w:val="nil"/>
            </w:tcBorders>
          </w:tcPr>
          <w:p w14:paraId="7D681072" w14:textId="77777777" w:rsidR="00A1473A" w:rsidRPr="00C72930" w:rsidRDefault="00A1473A" w:rsidP="002F4535">
            <w:pPr>
              <w:rPr>
                <w:sz w:val="22"/>
                <w:szCs w:val="22"/>
              </w:rPr>
            </w:pPr>
          </w:p>
        </w:tc>
        <w:tc>
          <w:tcPr>
            <w:tcW w:w="5670" w:type="dxa"/>
            <w:gridSpan w:val="8"/>
            <w:tcBorders>
              <w:top w:val="nil"/>
              <w:left w:val="nil"/>
              <w:bottom w:val="single" w:sz="4" w:space="0" w:color="auto"/>
              <w:right w:val="nil"/>
            </w:tcBorders>
          </w:tcPr>
          <w:p w14:paraId="1C4BE4B8" w14:textId="0AB35659" w:rsidR="00A1473A" w:rsidRPr="00C72930" w:rsidRDefault="00A1473A" w:rsidP="002F4535">
            <w:pPr>
              <w:rPr>
                <w:sz w:val="22"/>
                <w:szCs w:val="22"/>
              </w:rPr>
            </w:pPr>
            <w:r w:rsidRPr="00C72930">
              <w:rPr>
                <w:sz w:val="22"/>
                <w:szCs w:val="22"/>
              </w:rPr>
              <w:t>Delivery to Arctic Ocean and surrounding seas (Tg yr</w:t>
            </w:r>
            <w:r w:rsidRPr="00C72930">
              <w:rPr>
                <w:sz w:val="22"/>
                <w:szCs w:val="22"/>
                <w:vertAlign w:val="superscript"/>
              </w:rPr>
              <w:t>-1</w:t>
            </w:r>
            <w:r w:rsidRPr="00C72930">
              <w:rPr>
                <w:sz w:val="22"/>
                <w:szCs w:val="22"/>
              </w:rPr>
              <w:t>)</w:t>
            </w:r>
          </w:p>
        </w:tc>
        <w:tc>
          <w:tcPr>
            <w:tcW w:w="1620" w:type="dxa"/>
            <w:gridSpan w:val="3"/>
            <w:tcBorders>
              <w:top w:val="nil"/>
              <w:left w:val="nil"/>
              <w:bottom w:val="single" w:sz="4" w:space="0" w:color="auto"/>
              <w:right w:val="nil"/>
            </w:tcBorders>
            <w:vAlign w:val="center"/>
          </w:tcPr>
          <w:p w14:paraId="269231B3" w14:textId="5F4EC901" w:rsidR="00A1473A" w:rsidRPr="00C72930" w:rsidRDefault="00A1473A" w:rsidP="00216292">
            <w:pPr>
              <w:jc w:val="center"/>
              <w:rPr>
                <w:sz w:val="22"/>
                <w:szCs w:val="22"/>
              </w:rPr>
            </w:pPr>
            <w:r w:rsidRPr="00C72930">
              <w:rPr>
                <w:sz w:val="22"/>
                <w:szCs w:val="22"/>
              </w:rPr>
              <w:t>36</w:t>
            </w:r>
            <w:r w:rsidR="00216292" w:rsidRPr="00C72930">
              <w:rPr>
                <w:sz w:val="22"/>
                <w:szCs w:val="22"/>
                <w:vertAlign w:val="superscript"/>
              </w:rPr>
              <w:t>j</w:t>
            </w:r>
          </w:p>
        </w:tc>
        <w:tc>
          <w:tcPr>
            <w:tcW w:w="2160" w:type="dxa"/>
            <w:gridSpan w:val="4"/>
            <w:tcBorders>
              <w:top w:val="nil"/>
              <w:left w:val="nil"/>
              <w:bottom w:val="single" w:sz="4" w:space="0" w:color="auto"/>
              <w:right w:val="nil"/>
            </w:tcBorders>
            <w:vAlign w:val="center"/>
          </w:tcPr>
          <w:p w14:paraId="5189651C" w14:textId="436812AD" w:rsidR="00A1473A" w:rsidRPr="00C72930" w:rsidRDefault="00A1473A" w:rsidP="00216292">
            <w:pPr>
              <w:jc w:val="center"/>
              <w:rPr>
                <w:sz w:val="22"/>
                <w:szCs w:val="22"/>
              </w:rPr>
            </w:pPr>
            <w:r w:rsidRPr="00C72930">
              <w:rPr>
                <w:sz w:val="22"/>
                <w:szCs w:val="22"/>
              </w:rPr>
              <w:t>6</w:t>
            </w:r>
            <w:r w:rsidR="00216292" w:rsidRPr="00C72930">
              <w:rPr>
                <w:sz w:val="22"/>
                <w:szCs w:val="22"/>
                <w:vertAlign w:val="superscript"/>
              </w:rPr>
              <w:t>c</w:t>
            </w:r>
          </w:p>
        </w:tc>
        <w:tc>
          <w:tcPr>
            <w:tcW w:w="1980" w:type="dxa"/>
            <w:gridSpan w:val="4"/>
            <w:tcBorders>
              <w:top w:val="nil"/>
              <w:left w:val="nil"/>
              <w:bottom w:val="single" w:sz="4" w:space="0" w:color="auto"/>
              <w:right w:val="nil"/>
            </w:tcBorders>
            <w:vAlign w:val="center"/>
          </w:tcPr>
          <w:p w14:paraId="46A36C98" w14:textId="7D4D6E34" w:rsidR="00A1473A" w:rsidRPr="00C72930" w:rsidRDefault="00A1473A" w:rsidP="00216292">
            <w:pPr>
              <w:jc w:val="center"/>
              <w:rPr>
                <w:sz w:val="22"/>
                <w:szCs w:val="22"/>
              </w:rPr>
            </w:pPr>
            <w:r w:rsidRPr="00C72930">
              <w:rPr>
                <w:sz w:val="22"/>
                <w:szCs w:val="22"/>
              </w:rPr>
              <w:t>18</w:t>
            </w:r>
            <w:r w:rsidR="00216292" w:rsidRPr="00C72930">
              <w:rPr>
                <w:sz w:val="22"/>
                <w:szCs w:val="22"/>
                <w:vertAlign w:val="superscript"/>
              </w:rPr>
              <w:t>ck</w:t>
            </w:r>
            <w:r w:rsidR="00A2249F" w:rsidRPr="00C72930">
              <w:rPr>
                <w:sz w:val="22"/>
                <w:szCs w:val="22"/>
              </w:rPr>
              <w:t xml:space="preserve"> </w:t>
            </w:r>
          </w:p>
        </w:tc>
        <w:tc>
          <w:tcPr>
            <w:tcW w:w="1710" w:type="dxa"/>
            <w:gridSpan w:val="2"/>
            <w:tcBorders>
              <w:top w:val="nil"/>
              <w:left w:val="nil"/>
              <w:bottom w:val="single" w:sz="4" w:space="0" w:color="auto"/>
              <w:right w:val="nil"/>
            </w:tcBorders>
            <w:vAlign w:val="center"/>
          </w:tcPr>
          <w:p w14:paraId="1EF8CF25" w14:textId="492DF8CB" w:rsidR="00A1473A" w:rsidRPr="00C72930" w:rsidRDefault="00A1473A" w:rsidP="002F4535">
            <w:pPr>
              <w:jc w:val="center"/>
              <w:rPr>
                <w:sz w:val="22"/>
                <w:szCs w:val="22"/>
              </w:rPr>
            </w:pPr>
            <w:r w:rsidRPr="00C72930">
              <w:rPr>
                <w:sz w:val="22"/>
                <w:szCs w:val="22"/>
              </w:rPr>
              <w:t>60</w:t>
            </w:r>
          </w:p>
        </w:tc>
      </w:tr>
    </w:tbl>
    <w:p w14:paraId="7CEFA08B" w14:textId="22320942" w:rsidR="00C54203" w:rsidRPr="00136D65" w:rsidRDefault="00DC3996" w:rsidP="00EF0A43">
      <w:pPr>
        <w:sectPr w:rsidR="00C54203" w:rsidRPr="00136D65" w:rsidSect="00C54203">
          <w:pgSz w:w="15840" w:h="12240" w:orient="landscape"/>
          <w:pgMar w:top="1800" w:right="994" w:bottom="1714" w:left="1267" w:header="720" w:footer="720" w:gutter="0"/>
          <w:lnNumType w:countBy="1" w:restart="continuous"/>
          <w:cols w:space="720"/>
        </w:sectPr>
      </w:pPr>
      <w:r w:rsidRPr="00C72930">
        <w:t>a</w:t>
      </w:r>
      <w:r w:rsidR="00216292" w:rsidRPr="00C72930">
        <w:t xml:space="preserve"> </w:t>
      </w:r>
      <w:r w:rsidRPr="00C72930">
        <w:rPr>
          <w:sz w:val="22"/>
          <w:szCs w:val="22"/>
        </w:rPr>
        <w:fldChar w:fldCharType="begin"/>
      </w:r>
      <w:r w:rsidRPr="00C72930">
        <w:rPr>
          <w:sz w:val="22"/>
          <w:szCs w:val="22"/>
        </w:rPr>
        <w:instrText xml:space="preserve"> ADDIN EN.CITE &lt;EndNote&gt;&lt;Cite&gt;&lt;Author&gt;Saugier&lt;/Author&gt;&lt;Year&gt;2001&lt;/Year&gt;&lt;RecNum&gt;1920&lt;/RecNum&gt;&lt;DisplayText&gt;(Saugier&lt;style face="italic"&gt; et al.&lt;/style&gt;, 2001)&lt;/DisplayText&gt;&lt;record&gt;&lt;rec-number&gt;1920&lt;/rec-number&gt;&lt;foreign-keys&gt;&lt;key app="EN" db-id="22xspzzv3x22tyex0tjpvds90vxwfs5srpsp"&gt;1920&lt;/key&gt;&lt;/foreign-keys&gt;&lt;ref-type name="Book Section"&gt;5&lt;/ref-type&gt;&lt;contributors&gt;&lt;authors&gt;&lt;author&gt;Saugier, B.&lt;/author&gt;&lt;author&gt;J. Roy&lt;/author&gt;&lt;author&gt;H.A. Mooney&lt;/author&gt;&lt;/authors&gt;&lt;secondary-authors&gt;&lt;author&gt;J. Roy&lt;/author&gt;&lt;author&gt;Saugier, B.&lt;/author&gt;&lt;author&gt;H.A. Mooney&lt;/author&gt;&lt;/secondary-authors&gt;&lt;/contributors&gt;&lt;titles&gt;&lt;title&gt;Estimations of global terrestrial productivity: Converging toward a single number?&lt;/title&gt;&lt;secondary-title&gt;Terrestrial Global Productivity&lt;/secondary-title&gt;&lt;/titles&gt;&lt;pages&gt;543-557&lt;/pages&gt;&lt;dates&gt;&lt;year&gt;2001&lt;/year&gt;&lt;/dates&gt;&lt;pub-location&gt;San Diego&lt;/pub-location&gt;&lt;publisher&gt;Academic Press&lt;/publisher&gt;&lt;urls&gt;&lt;/urls&gt;&lt;/record&gt;&lt;/Cite&gt;&lt;/EndNote&gt;</w:instrText>
      </w:r>
      <w:r w:rsidRPr="00C72930">
        <w:rPr>
          <w:sz w:val="22"/>
          <w:szCs w:val="22"/>
        </w:rPr>
        <w:fldChar w:fldCharType="separate"/>
      </w:r>
      <w:r w:rsidRPr="00C72930">
        <w:rPr>
          <w:noProof/>
          <w:sz w:val="22"/>
          <w:szCs w:val="22"/>
        </w:rPr>
        <w:t>(</w:t>
      </w:r>
      <w:hyperlink w:anchor="_ENREF_64" w:tooltip="Saugier, 2001 #1920" w:history="1">
        <w:r w:rsidR="004B430F" w:rsidRPr="00C72930">
          <w:rPr>
            <w:noProof/>
            <w:sz w:val="22"/>
            <w:szCs w:val="22"/>
          </w:rPr>
          <w:t>Saugier</w:t>
        </w:r>
        <w:r w:rsidR="004B430F" w:rsidRPr="00C72930">
          <w:rPr>
            <w:i/>
            <w:noProof/>
            <w:sz w:val="22"/>
            <w:szCs w:val="22"/>
          </w:rPr>
          <w:t xml:space="preserve"> et al.</w:t>
        </w:r>
        <w:r w:rsidR="004B430F" w:rsidRPr="00C72930">
          <w:rPr>
            <w:noProof/>
            <w:sz w:val="22"/>
            <w:szCs w:val="22"/>
          </w:rPr>
          <w:t>, 2001</w:t>
        </w:r>
      </w:hyperlink>
      <w:r w:rsidRPr="00C72930">
        <w:rPr>
          <w:noProof/>
          <w:sz w:val="22"/>
          <w:szCs w:val="22"/>
        </w:rPr>
        <w:t>)</w:t>
      </w:r>
      <w:r w:rsidRPr="00C72930">
        <w:rPr>
          <w:sz w:val="22"/>
          <w:szCs w:val="22"/>
        </w:rPr>
        <w:fldChar w:fldCharType="end"/>
      </w:r>
      <w:r w:rsidR="00216292" w:rsidRPr="00C72930">
        <w:rPr>
          <w:sz w:val="22"/>
          <w:szCs w:val="22"/>
        </w:rPr>
        <w:t xml:space="preserve">, b </w:t>
      </w:r>
      <w:r w:rsidRPr="00C72930">
        <w:rPr>
          <w:sz w:val="22"/>
          <w:szCs w:val="22"/>
        </w:rPr>
        <w:fldChar w:fldCharType="begin"/>
      </w:r>
      <w:r w:rsidRPr="00C72930">
        <w:rPr>
          <w:sz w:val="22"/>
          <w:szCs w:val="22"/>
        </w:rPr>
        <w:instrText xml:space="preserve"> ADDIN EN.CITE &lt;EndNote&gt;&lt;Cite&gt;&lt;Author&gt;Pan&lt;/Author&gt;&lt;Year&gt;2011&lt;/Year&gt;&lt;RecNum&gt;1439&lt;/RecNum&gt;&lt;DisplayText&gt;(Pan&lt;style face="italic"&gt; et al.&lt;/style&gt;, 2011)&lt;/DisplayText&gt;&lt;record&gt;&lt;rec-number&gt;1439&lt;/rec-number&gt;&lt;foreign-keys&gt;&lt;key app="EN" db-id="22xspzzv3x22tyex0tjpvds90vxwfs5srpsp"&gt;1439&lt;/key&gt;&lt;/foreign-keys&gt;&lt;ref-type name="Journal Article"&gt;17&lt;/ref-type&gt;&lt;contributors&gt;&lt;authors&gt;&lt;author&gt;Pan, Yude&lt;/author&gt;&lt;author&gt;Birdsey, Richard A.&lt;/author&gt;&lt;author&gt;Fang, Jingyun&lt;/author&gt;&lt;author&gt;Houghton, Richard&lt;/author&gt;&lt;author&gt;Kauppi, Pekka E.&lt;/author&gt;&lt;author&gt;Kurz, Werner A.&lt;/author&gt;&lt;author&gt;Phillips, Oliver L.&lt;/author&gt;&lt;author&gt;Shvidenko, Anatoly&lt;/author&gt;&lt;author&gt;Lewis, Simon L.&lt;/author&gt;&lt;author&gt;Canadell, Josep G.&lt;/author&gt;&lt;author&gt;Ciais, Philippe&lt;/author&gt;&lt;author&gt;Jackson, Robert B.&lt;/author&gt;&lt;author&gt;Pacala, Stephen&lt;/author&gt;&lt;author&gt;McGuire, A. David&lt;/author&gt;&lt;author&gt;Piao, Shilong&lt;/author&gt;&lt;author&gt;Rautiainen, Aapo&lt;/author&gt;&lt;author&gt;Sitch, Stephen&lt;/author&gt;&lt;author&gt;Hayes, Daniel&lt;/author&gt;&lt;/authors&gt;&lt;/contributors&gt;&lt;titles&gt;&lt;title&gt;A Large and Persistent Carbon Sink in the World&amp;apos;s Forests&lt;/title&gt;&lt;secondary-title&gt;Science&lt;/secondary-title&gt;&lt;/titles&gt;&lt;periodical&gt;&lt;full-title&gt;Science&lt;/full-title&gt;&lt;abbr-1&gt;Science&lt;/abbr-1&gt;&lt;/periodical&gt;&lt;dates&gt;&lt;year&gt;2011&lt;/year&gt;&lt;/dates&gt;&lt;urls&gt;&lt;related-urls&gt;&lt;url&gt;http://www.sciencemag.org/content/early/2011/07/13/science.1201609.abstract&lt;/url&gt;&lt;/related-urls&gt;&lt;/urls&gt;&lt;/record&gt;&lt;/Cite&gt;&lt;/EndNote&gt;</w:instrText>
      </w:r>
      <w:r w:rsidRPr="00C72930">
        <w:rPr>
          <w:sz w:val="22"/>
          <w:szCs w:val="22"/>
        </w:rPr>
        <w:fldChar w:fldCharType="separate"/>
      </w:r>
      <w:r w:rsidRPr="00C72930">
        <w:rPr>
          <w:noProof/>
          <w:sz w:val="22"/>
          <w:szCs w:val="22"/>
        </w:rPr>
        <w:t>(</w:t>
      </w:r>
      <w:hyperlink w:anchor="_ENREF_56" w:tooltip="Pan, 2011 #1439" w:history="1">
        <w:r w:rsidR="004B430F" w:rsidRPr="00C72930">
          <w:rPr>
            <w:noProof/>
            <w:sz w:val="22"/>
            <w:szCs w:val="22"/>
          </w:rPr>
          <w:t>Pan</w:t>
        </w:r>
        <w:r w:rsidR="004B430F" w:rsidRPr="00C72930">
          <w:rPr>
            <w:i/>
            <w:noProof/>
            <w:sz w:val="22"/>
            <w:szCs w:val="22"/>
          </w:rPr>
          <w:t xml:space="preserve"> et al.</w:t>
        </w:r>
        <w:r w:rsidR="004B430F" w:rsidRPr="00C72930">
          <w:rPr>
            <w:noProof/>
            <w:sz w:val="22"/>
            <w:szCs w:val="22"/>
          </w:rPr>
          <w:t>, 2011</w:t>
        </w:r>
      </w:hyperlink>
      <w:r w:rsidRPr="00C72930">
        <w:rPr>
          <w:noProof/>
          <w:sz w:val="22"/>
          <w:szCs w:val="22"/>
        </w:rPr>
        <w:t>)</w:t>
      </w:r>
      <w:r w:rsidRPr="00C72930">
        <w:rPr>
          <w:sz w:val="22"/>
          <w:szCs w:val="22"/>
        </w:rPr>
        <w:fldChar w:fldCharType="end"/>
      </w:r>
      <w:r w:rsidR="00216292" w:rsidRPr="00C72930">
        <w:rPr>
          <w:sz w:val="22"/>
          <w:szCs w:val="22"/>
        </w:rPr>
        <w:t xml:space="preserve">, c </w:t>
      </w:r>
      <w:r w:rsidRPr="00C72930">
        <w:rPr>
          <w:sz w:val="22"/>
          <w:szCs w:val="22"/>
        </w:rPr>
        <w:fldChar w:fldCharType="begin"/>
      </w:r>
      <w:r w:rsidRPr="00C72930">
        <w:rPr>
          <w:sz w:val="22"/>
          <w:szCs w:val="22"/>
        </w:rPr>
        <w:instrText xml:space="preserve"> ADDIN EN.CITE &lt;EndNote&gt;&lt;Cite&gt;&lt;Author&gt;McGuire&lt;/Author&gt;&lt;Year&gt;2009&lt;/Year&gt;&lt;RecNum&gt;18&lt;/RecNum&gt;&lt;DisplayText&gt;(McGuire&lt;style face="italic"&gt; et al.&lt;/style&gt;, 2009)&lt;/DisplayText&gt;&lt;record&gt;&lt;rec-number&gt;18&lt;/rec-number&gt;&lt;foreign-keys&gt;&lt;key app="EN" db-id="22xspzzv3x22tyex0tjpvds90vxwfs5srpsp"&gt;18&lt;/key&gt;&lt;/foreign-keys&gt;&lt;ref-type name="Journal Article"&gt;17&lt;/ref-type&gt;&lt;contributors&gt;&lt;authors&gt;&lt;author&gt;McGuire, A. David&lt;/author&gt;&lt;author&gt;Anderson, Leif G.&lt;/author&gt;&lt;author&gt;Christensen, Torben R.&lt;/author&gt;&lt;author&gt;Dallimore, Scott&lt;/author&gt;&lt;author&gt;Guo, Laodong&lt;/author&gt;&lt;author&gt;Hayes, Daniel J.&lt;/author&gt;&lt;author&gt;Heimann, Martin&lt;/author&gt;&lt;author&gt;Lorenson, Thomas D.&lt;/author&gt;&lt;author&gt;Macdonald, Robie W.&lt;/author&gt;&lt;author&gt;Roulet, Nigel&lt;/author&gt;&lt;/authors&gt;&lt;/contributors&gt;&lt;titles&gt;&lt;title&gt;Sensitivity of the carbon cycle in the Arctic to climate change&lt;/title&gt;&lt;secondary-title&gt;Ecological Monographs&lt;/secondary-title&gt;&lt;/titles&gt;&lt;periodical&gt;&lt;full-title&gt;Ecological Monographs&lt;/full-title&gt;&lt;/periodical&gt;&lt;pages&gt;523-555&lt;/pages&gt;&lt;volume&gt;79&lt;/volume&gt;&lt;number&gt;4&lt;/number&gt;&lt;dates&gt;&lt;year&gt;2009&lt;/year&gt;&lt;/dates&gt;&lt;urls&gt;&lt;related-urls&gt;&lt;url&gt;http://www.esajournals.org/doi/abs/10.1890/08-2025.1&lt;/url&gt;&lt;/related-urls&gt;&lt;/urls&gt;&lt;electronic-resource-num&gt;doi:10.1890/08-2025.1&lt;/electronic-resource-num&gt;&lt;/record&gt;&lt;/Cite&gt;&lt;/EndNote&gt;</w:instrText>
      </w:r>
      <w:r w:rsidRPr="00C72930">
        <w:rPr>
          <w:sz w:val="22"/>
          <w:szCs w:val="22"/>
        </w:rPr>
        <w:fldChar w:fldCharType="separate"/>
      </w:r>
      <w:r w:rsidRPr="00C72930">
        <w:rPr>
          <w:noProof/>
          <w:sz w:val="22"/>
          <w:szCs w:val="22"/>
        </w:rPr>
        <w:t>(</w:t>
      </w:r>
      <w:hyperlink w:anchor="_ENREF_50" w:tooltip="McGuire, 2009 #18" w:history="1">
        <w:r w:rsidR="004B430F" w:rsidRPr="00C72930">
          <w:rPr>
            <w:noProof/>
            <w:sz w:val="22"/>
            <w:szCs w:val="22"/>
          </w:rPr>
          <w:t>McGuire</w:t>
        </w:r>
        <w:r w:rsidR="004B430F" w:rsidRPr="00C72930">
          <w:rPr>
            <w:i/>
            <w:noProof/>
            <w:sz w:val="22"/>
            <w:szCs w:val="22"/>
          </w:rPr>
          <w:t xml:space="preserve"> et al.</w:t>
        </w:r>
        <w:r w:rsidR="004B430F" w:rsidRPr="00C72930">
          <w:rPr>
            <w:noProof/>
            <w:sz w:val="22"/>
            <w:szCs w:val="22"/>
          </w:rPr>
          <w:t>, 2009</w:t>
        </w:r>
      </w:hyperlink>
      <w:r w:rsidRPr="00C72930">
        <w:rPr>
          <w:noProof/>
          <w:sz w:val="22"/>
          <w:szCs w:val="22"/>
        </w:rPr>
        <w:t>)</w:t>
      </w:r>
      <w:r w:rsidRPr="00C72930">
        <w:rPr>
          <w:sz w:val="22"/>
          <w:szCs w:val="22"/>
        </w:rPr>
        <w:fldChar w:fldCharType="end"/>
      </w:r>
      <w:r w:rsidR="00216292" w:rsidRPr="00C72930">
        <w:rPr>
          <w:sz w:val="22"/>
          <w:szCs w:val="22"/>
        </w:rPr>
        <w:t xml:space="preserve">, d </w:t>
      </w:r>
      <w:r w:rsidRPr="00C72930">
        <w:rPr>
          <w:sz w:val="22"/>
          <w:szCs w:val="22"/>
        </w:rPr>
        <w:fldChar w:fldCharType="begin"/>
      </w:r>
      <w:r w:rsidRPr="00C72930">
        <w:rPr>
          <w:sz w:val="22"/>
          <w:szCs w:val="22"/>
        </w:rPr>
        <w:instrText xml:space="preserve"> ADDIN EN.CITE &lt;EndNote&gt;&lt;Cite&gt;&lt;Author&gt;Epstein&lt;/Author&gt;&lt;Year&gt;2012&lt;/Year&gt;&lt;RecNum&gt;1907&lt;/RecNum&gt;&lt;DisplayText&gt;(Epstein&lt;style face="italic"&gt; et al.&lt;/style&gt;, 2012)&lt;/DisplayText&gt;&lt;record&gt;&lt;rec-number&gt;1907&lt;/rec-number&gt;&lt;foreign-keys&gt;&lt;key app="EN" db-id="22xspzzv3x22tyex0tjpvds90vxwfs5srpsp"&gt;1907&lt;/key&gt;&lt;/foreign-keys&gt;&lt;ref-type name="Journal Article"&gt;17&lt;/ref-type&gt;&lt;contributors&gt;&lt;authors&gt;&lt;author&gt;Epstein, Howard E.&lt;/author&gt;&lt;author&gt;Raynolds, Martha K.&lt;/author&gt;&lt;author&gt;Walker, Donald A.&lt;/author&gt;&lt;author&gt;Bhatt, Uma S.&lt;/author&gt;&lt;author&gt;Tucker, Compton J.&lt;/author&gt;&lt;author&gt;Pinzon, Jorge E.&lt;/author&gt;&lt;/authors&gt;&lt;/contributors&gt;&lt;titles&gt;&lt;title&gt;Dynamics of aboveground phytomass of the circumpolar Arctic tundra during the past three decades&lt;/title&gt;&lt;secondary-title&gt;Environmental Research Letters&lt;/secondary-title&gt;&lt;/titles&gt;&lt;periodical&gt;&lt;full-title&gt;Environmental Research Letters&lt;/full-title&gt;&lt;/periodical&gt;&lt;volume&gt;7&lt;/volume&gt;&lt;number&gt;1&lt;/number&gt;&lt;dates&gt;&lt;year&gt;2012&lt;/year&gt;&lt;pub-dates&gt;&lt;date&gt;Jan-Mar&lt;/date&gt;&lt;/pub-dates&gt;&lt;/dates&gt;&lt;isbn&gt;1748-9326&lt;/isbn&gt;&lt;accession-num&gt;WOS:000302580600060&lt;/accession-num&gt;&lt;urls&gt;&lt;related-urls&gt;&lt;url&gt;&amp;lt;Go to ISI&amp;gt;://WOS:000302580600060&lt;/url&gt;&lt;/related-urls&gt;&lt;/urls&gt;&lt;custom7&gt;015506&lt;/custom7&gt;&lt;electronic-resource-num&gt;10.1088/1748-9326/7/1/015506&lt;/electronic-resource-num&gt;&lt;/record&gt;&lt;/Cite&gt;&lt;/EndNote&gt;</w:instrText>
      </w:r>
      <w:r w:rsidRPr="00C72930">
        <w:rPr>
          <w:sz w:val="22"/>
          <w:szCs w:val="22"/>
        </w:rPr>
        <w:fldChar w:fldCharType="separate"/>
      </w:r>
      <w:r w:rsidRPr="00C72930">
        <w:rPr>
          <w:noProof/>
          <w:sz w:val="22"/>
          <w:szCs w:val="22"/>
        </w:rPr>
        <w:t>(</w:t>
      </w:r>
      <w:hyperlink w:anchor="_ENREF_16" w:tooltip="Epstein, 2012 #1907" w:history="1">
        <w:r w:rsidR="004B430F" w:rsidRPr="00C72930">
          <w:rPr>
            <w:noProof/>
            <w:sz w:val="22"/>
            <w:szCs w:val="22"/>
          </w:rPr>
          <w:t>Epstein</w:t>
        </w:r>
        <w:r w:rsidR="004B430F" w:rsidRPr="00C72930">
          <w:rPr>
            <w:i/>
            <w:noProof/>
            <w:sz w:val="22"/>
            <w:szCs w:val="22"/>
          </w:rPr>
          <w:t xml:space="preserve"> et al.</w:t>
        </w:r>
        <w:r w:rsidR="004B430F" w:rsidRPr="00C72930">
          <w:rPr>
            <w:noProof/>
            <w:sz w:val="22"/>
            <w:szCs w:val="22"/>
          </w:rPr>
          <w:t>, 2012</w:t>
        </w:r>
      </w:hyperlink>
      <w:r w:rsidRPr="00C72930">
        <w:rPr>
          <w:noProof/>
          <w:sz w:val="22"/>
          <w:szCs w:val="22"/>
        </w:rPr>
        <w:t>)</w:t>
      </w:r>
      <w:r w:rsidRPr="00C72930">
        <w:rPr>
          <w:sz w:val="22"/>
          <w:szCs w:val="22"/>
        </w:rPr>
        <w:fldChar w:fldCharType="end"/>
      </w:r>
      <w:r w:rsidR="00216292" w:rsidRPr="00C72930">
        <w:rPr>
          <w:sz w:val="22"/>
          <w:szCs w:val="22"/>
        </w:rPr>
        <w:t xml:space="preserve">, e </w:t>
      </w:r>
      <w:r w:rsidRPr="00C72930">
        <w:rPr>
          <w:sz w:val="22"/>
          <w:szCs w:val="22"/>
        </w:rPr>
        <w:fldChar w:fldCharType="begin"/>
      </w:r>
      <w:r w:rsidRPr="00C72930">
        <w:rPr>
          <w:sz w:val="22"/>
          <w:szCs w:val="22"/>
        </w:rPr>
        <w:instrText xml:space="preserve"> ADDIN EN.CITE &lt;EndNote&gt;&lt;Cite&gt;&lt;Author&gt;Potter&lt;/Author&gt;&lt;Year&gt;1997&lt;/Year&gt;&lt;RecNum&gt;1969&lt;/RecNum&gt;&lt;DisplayText&gt;(Potter and Klooster, 1997)&lt;/DisplayText&gt;&lt;record&gt;&lt;rec-number&gt;1969&lt;/rec-number&gt;&lt;foreign-keys&gt;&lt;key app="EN" db-id="22xspzzv3x22tyex0tjpvds90vxwfs5srpsp"&gt;1969&lt;/key&gt;&lt;/foreign-keys&gt;&lt;ref-type name="Journal Article"&gt;17&lt;/ref-type&gt;&lt;contributors&gt;&lt;authors&gt;&lt;author&gt;Potter, C. S.&lt;/author&gt;&lt;author&gt;Klooster, S. A.&lt;/author&gt;&lt;/authors&gt;&lt;/contributors&gt;&lt;titles&gt;&lt;title&gt;Global model estimates of carbon and nitrogen storage in litter and soil pools: Response to changes in vegetation quality and biomass allocation&lt;/title&gt;&lt;secondary-title&gt;Tellus Series B-Chemical and Physical Meteorology&lt;/secondary-title&gt;&lt;/titles&gt;&lt;periodical&gt;&lt;full-title&gt;Tellus Series B-Chemical and Physical Meteorology&lt;/full-title&gt;&lt;abbr-1&gt;Tellus B&lt;/abbr-1&gt;&lt;/periodical&gt;&lt;pages&gt;1-17&lt;/pages&gt;&lt;volume&gt;49&lt;/volume&gt;&lt;number&gt;1&lt;/number&gt;&lt;dates&gt;&lt;year&gt;1997&lt;/year&gt;&lt;pub-dates&gt;&lt;date&gt;Feb&lt;/date&gt;&lt;/pub-dates&gt;&lt;/dates&gt;&lt;isbn&gt;0280-6509&lt;/isbn&gt;&lt;accession-num&gt;WOS:A1997WH48300001&lt;/accession-num&gt;&lt;urls&gt;&lt;related-urls&gt;&lt;url&gt;&amp;lt;Go to ISI&amp;gt;://WOS:A1997WH48300001&lt;/url&gt;&lt;/related-urls&gt;&lt;/urls&gt;&lt;electronic-resource-num&gt;10.1034/j.1600-0889.49.issue1.1.x&lt;/electronic-resource-num&gt;&lt;/record&gt;&lt;/Cite&gt;&lt;/EndNote&gt;</w:instrText>
      </w:r>
      <w:r w:rsidRPr="00C72930">
        <w:rPr>
          <w:sz w:val="22"/>
          <w:szCs w:val="22"/>
        </w:rPr>
        <w:fldChar w:fldCharType="separate"/>
      </w:r>
      <w:r w:rsidRPr="00C72930">
        <w:rPr>
          <w:noProof/>
          <w:sz w:val="22"/>
          <w:szCs w:val="22"/>
        </w:rPr>
        <w:t>(</w:t>
      </w:r>
      <w:hyperlink w:anchor="_ENREF_59" w:tooltip="Potter, 1997 #1969" w:history="1">
        <w:r w:rsidR="004B430F" w:rsidRPr="00C72930">
          <w:rPr>
            <w:noProof/>
            <w:sz w:val="22"/>
            <w:szCs w:val="22"/>
          </w:rPr>
          <w:t>Potter and Klooster, 1997</w:t>
        </w:r>
      </w:hyperlink>
      <w:r w:rsidRPr="00C72930">
        <w:rPr>
          <w:noProof/>
          <w:sz w:val="22"/>
          <w:szCs w:val="22"/>
        </w:rPr>
        <w:t>)</w:t>
      </w:r>
      <w:r w:rsidRPr="00C72930">
        <w:rPr>
          <w:sz w:val="22"/>
          <w:szCs w:val="22"/>
        </w:rPr>
        <w:fldChar w:fldCharType="end"/>
      </w:r>
      <w:r w:rsidR="00216292" w:rsidRPr="00C72930">
        <w:rPr>
          <w:sz w:val="22"/>
          <w:szCs w:val="22"/>
        </w:rPr>
        <w:t xml:space="preserve">, f </w:t>
      </w:r>
      <w:r w:rsidRPr="00C72930">
        <w:rPr>
          <w:sz w:val="22"/>
          <w:szCs w:val="22"/>
        </w:rPr>
        <w:fldChar w:fldCharType="begin">
          <w:fldData xml:space="preserve">PEVuZE5vdGU+PENpdGU+PEF1dGhvcj5CYWxzaGk8L0F1dGhvcj48WWVhcj4yMDA3PC9ZZWFyPjxS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</w:fldData>
        </w:fldChar>
      </w:r>
      <w:r w:rsidRPr="00C72930">
        <w:rPr>
          <w:sz w:val="22"/>
          <w:szCs w:val="22"/>
        </w:rPr>
        <w:instrText xml:space="preserve"> ADDIN EN.CITE </w:instrText>
      </w:r>
      <w:r w:rsidRPr="00C72930">
        <w:rPr>
          <w:sz w:val="22"/>
          <w:szCs w:val="22"/>
        </w:rPr>
        <w:fldChar w:fldCharType="begin">
          <w:fldData xml:space="preserve">PEVuZE5vdGU+PENpdGU+PEF1dGhvcj5CYWxzaGk8L0F1dGhvcj48WWVhcj4yMDA3PC9ZZWFyPjxS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</w:fldData>
        </w:fldChar>
      </w:r>
      <w:r w:rsidRPr="00C72930">
        <w:rPr>
          <w:sz w:val="22"/>
          <w:szCs w:val="22"/>
        </w:rPr>
        <w:instrText xml:space="preserve"> ADDIN EN.CITE.DATA </w:instrText>
      </w:r>
      <w:r w:rsidRPr="00C72930">
        <w:rPr>
          <w:sz w:val="22"/>
          <w:szCs w:val="22"/>
        </w:rPr>
      </w:r>
      <w:r w:rsidRPr="00C72930">
        <w:rPr>
          <w:sz w:val="22"/>
          <w:szCs w:val="22"/>
        </w:rPr>
        <w:fldChar w:fldCharType="end"/>
      </w:r>
      <w:r w:rsidRPr="00C72930">
        <w:rPr>
          <w:sz w:val="22"/>
          <w:szCs w:val="22"/>
        </w:rPr>
      </w:r>
      <w:r w:rsidRPr="00C72930">
        <w:rPr>
          <w:sz w:val="22"/>
          <w:szCs w:val="22"/>
        </w:rPr>
        <w:fldChar w:fldCharType="separate"/>
      </w:r>
      <w:r w:rsidRPr="00C72930">
        <w:rPr>
          <w:noProof/>
          <w:sz w:val="22"/>
          <w:szCs w:val="22"/>
        </w:rPr>
        <w:t>(</w:t>
      </w:r>
      <w:hyperlink w:anchor="_ENREF_8" w:tooltip="Balshi, 2007 #21" w:history="1">
        <w:r w:rsidR="004B430F" w:rsidRPr="00C72930">
          <w:rPr>
            <w:noProof/>
            <w:sz w:val="22"/>
            <w:szCs w:val="22"/>
          </w:rPr>
          <w:t>Balshi</w:t>
        </w:r>
        <w:r w:rsidR="004B430F" w:rsidRPr="00C72930">
          <w:rPr>
            <w:i/>
            <w:noProof/>
            <w:sz w:val="22"/>
            <w:szCs w:val="22"/>
          </w:rPr>
          <w:t xml:space="preserve"> et al.</w:t>
        </w:r>
        <w:r w:rsidR="004B430F" w:rsidRPr="00C72930">
          <w:rPr>
            <w:noProof/>
            <w:sz w:val="22"/>
            <w:szCs w:val="22"/>
          </w:rPr>
          <w:t>, 2007</w:t>
        </w:r>
      </w:hyperlink>
      <w:r w:rsidRPr="00C72930">
        <w:rPr>
          <w:noProof/>
          <w:sz w:val="22"/>
          <w:szCs w:val="22"/>
        </w:rPr>
        <w:t xml:space="preserve">; </w:t>
      </w:r>
      <w:hyperlink w:anchor="_ENREF_21" w:tooltip="Giglio, 2010 #2109" w:history="1">
        <w:r w:rsidR="004B430F" w:rsidRPr="00C72930">
          <w:rPr>
            <w:noProof/>
            <w:sz w:val="22"/>
            <w:szCs w:val="22"/>
          </w:rPr>
          <w:t>Giglio</w:t>
        </w:r>
        <w:r w:rsidR="004B430F" w:rsidRPr="00C72930">
          <w:rPr>
            <w:i/>
            <w:noProof/>
            <w:sz w:val="22"/>
            <w:szCs w:val="22"/>
          </w:rPr>
          <w:t xml:space="preserve"> et al.</w:t>
        </w:r>
        <w:r w:rsidR="004B430F" w:rsidRPr="00C72930">
          <w:rPr>
            <w:noProof/>
            <w:sz w:val="22"/>
            <w:szCs w:val="22"/>
          </w:rPr>
          <w:t>, 2010</w:t>
        </w:r>
      </w:hyperlink>
      <w:r w:rsidRPr="00C72930">
        <w:rPr>
          <w:noProof/>
          <w:sz w:val="22"/>
          <w:szCs w:val="22"/>
        </w:rPr>
        <w:t xml:space="preserve">; </w:t>
      </w:r>
      <w:hyperlink w:anchor="_ENREF_26" w:tooltip="Hayes, 2011 #1431" w:history="1">
        <w:r w:rsidR="004B430F" w:rsidRPr="00C72930">
          <w:rPr>
            <w:noProof/>
            <w:sz w:val="22"/>
            <w:szCs w:val="22"/>
          </w:rPr>
          <w:t>Hayes</w:t>
        </w:r>
        <w:r w:rsidR="004B430F" w:rsidRPr="00C72930">
          <w:rPr>
            <w:i/>
            <w:noProof/>
            <w:sz w:val="22"/>
            <w:szCs w:val="22"/>
          </w:rPr>
          <w:t xml:space="preserve"> et al.</w:t>
        </w:r>
        <w:r w:rsidR="004B430F" w:rsidRPr="00C72930">
          <w:rPr>
            <w:noProof/>
            <w:sz w:val="22"/>
            <w:szCs w:val="22"/>
          </w:rPr>
          <w:t>, 2011</w:t>
        </w:r>
      </w:hyperlink>
      <w:r w:rsidRPr="00C72930">
        <w:rPr>
          <w:noProof/>
          <w:sz w:val="22"/>
          <w:szCs w:val="22"/>
        </w:rPr>
        <w:t xml:space="preserve">; </w:t>
      </w:r>
      <w:hyperlink w:anchor="_ENREF_76" w:tooltip="van der Werf, 2010 #2108" w:history="1">
        <w:r w:rsidR="004B430F" w:rsidRPr="00C72930">
          <w:rPr>
            <w:noProof/>
            <w:sz w:val="22"/>
            <w:szCs w:val="22"/>
          </w:rPr>
          <w:t>van der Werf</w:t>
        </w:r>
        <w:r w:rsidR="004B430F" w:rsidRPr="00C72930">
          <w:rPr>
            <w:i/>
            <w:noProof/>
            <w:sz w:val="22"/>
            <w:szCs w:val="22"/>
          </w:rPr>
          <w:t xml:space="preserve"> et al.</w:t>
        </w:r>
        <w:r w:rsidR="004B430F" w:rsidRPr="00C72930">
          <w:rPr>
            <w:noProof/>
            <w:sz w:val="22"/>
            <w:szCs w:val="22"/>
          </w:rPr>
          <w:t>, 2010</w:t>
        </w:r>
      </w:hyperlink>
      <w:r w:rsidRPr="00C72930">
        <w:rPr>
          <w:noProof/>
          <w:sz w:val="22"/>
          <w:szCs w:val="22"/>
        </w:rPr>
        <w:t>)</w:t>
      </w:r>
      <w:r w:rsidRPr="00C72930">
        <w:rPr>
          <w:sz w:val="22"/>
          <w:szCs w:val="22"/>
        </w:rPr>
        <w:fldChar w:fldCharType="end"/>
      </w:r>
      <w:r w:rsidR="00216292" w:rsidRPr="00C72930">
        <w:rPr>
          <w:sz w:val="22"/>
          <w:szCs w:val="22"/>
        </w:rPr>
        <w:t xml:space="preserve">, g </w:t>
      </w:r>
      <w:r w:rsidRPr="00C72930">
        <w:rPr>
          <w:sz w:val="22"/>
          <w:szCs w:val="22"/>
        </w:rPr>
        <w:fldChar w:fldCharType="begin"/>
      </w:r>
      <w:r w:rsidRPr="00C72930">
        <w:rPr>
          <w:sz w:val="22"/>
          <w:szCs w:val="22"/>
        </w:rPr>
        <w:instrText xml:space="preserve"> ADDIN EN.CITE &lt;EndNote&gt;&lt;Cite&gt;&lt;Author&gt;Rocha&lt;/Author&gt;&lt;Year&gt;2012&lt;/Year&gt;&lt;RecNum&gt;1903&lt;/RecNum&gt;&lt;DisplayText&gt;(Rocha&lt;style face="italic"&gt; et al.&lt;/style&gt;, 2012)&lt;/DisplayText&gt;&lt;record&gt;&lt;rec-number&gt;1903&lt;/rec-number&gt;&lt;foreign-keys&gt;&lt;key app="EN" db-id="22xspzzv3x22tyex0tjpvds90vxwfs5srpsp"&gt;1903&lt;/key&gt;&lt;/foreign-keys&gt;&lt;ref-type name="Journal Article"&gt;17&lt;/ref-type&gt;&lt;contributors&gt;&lt;authors&gt;&lt;author&gt;Rocha, A. V.&lt;/author&gt;&lt;author&gt;Loranty, M. M.&lt;/author&gt;&lt;author&gt;Higuera, P. E.&lt;/author&gt;&lt;author&gt;Mack, M. C.&lt;/author&gt;&lt;author&gt;Hu, F. S.&lt;/author&gt;&lt;author&gt;Jones, B. M.&lt;/author&gt;&lt;author&gt;Breen, A. L.&lt;/author&gt;&lt;author&gt;Rastetter, E. B.&lt;/author&gt;&lt;author&gt;Goetz, S. J.&lt;/author&gt;&lt;author&gt;Shaver, G. R.&lt;/author&gt;&lt;/authors&gt;&lt;/contributors&gt;&lt;titles&gt;&lt;title&gt;The footprint of Alaskan tundra fires during the past half-century: implications for surface properties and radiative forcing&lt;/title&gt;&lt;secondary-title&gt;Environmental Research Letters&lt;/secondary-title&gt;&lt;/titles&gt;&lt;periodical&gt;&lt;full-title&gt;Environmental Research Letters&lt;/full-title&gt;&lt;/periodical&gt;&lt;volume&gt;7&lt;/volume&gt;&lt;number&gt;4&lt;/number&gt;&lt;dates&gt;&lt;year&gt;2012&lt;/year&gt;&lt;pub-dates&gt;&lt;date&gt;Oct-Dec&lt;/date&gt;&lt;/pub-dates&gt;&lt;/dates&gt;&lt;isbn&gt;1748-9326&lt;/isbn&gt;&lt;accession-num&gt;WOS:000312696400043&lt;/accession-num&gt;&lt;urls&gt;&lt;related-urls&gt;&lt;url&gt;&amp;lt;Go to ISI&amp;gt;://WOS:000312696400043&lt;/url&gt;&lt;/related-urls&gt;&lt;/urls&gt;&lt;custom7&gt;044039&lt;/custom7&gt;&lt;electronic-resource-num&gt;10.1088/1748-9326/7/4/044039&lt;/electronic-resource-num&gt;&lt;/record&gt;&lt;/Cite&gt;&lt;/EndNote&gt;</w:instrText>
      </w:r>
      <w:r w:rsidRPr="00C72930">
        <w:rPr>
          <w:sz w:val="22"/>
          <w:szCs w:val="22"/>
        </w:rPr>
        <w:fldChar w:fldCharType="separate"/>
      </w:r>
      <w:r w:rsidRPr="00C72930">
        <w:rPr>
          <w:noProof/>
          <w:sz w:val="22"/>
          <w:szCs w:val="22"/>
        </w:rPr>
        <w:t>(</w:t>
      </w:r>
      <w:hyperlink w:anchor="_ENREF_62" w:tooltip="Rocha, 2012 #1903" w:history="1">
        <w:r w:rsidR="004B430F" w:rsidRPr="00C72930">
          <w:rPr>
            <w:noProof/>
            <w:sz w:val="22"/>
            <w:szCs w:val="22"/>
          </w:rPr>
          <w:t>Rocha</w:t>
        </w:r>
        <w:r w:rsidR="004B430F" w:rsidRPr="00C72930">
          <w:rPr>
            <w:i/>
            <w:noProof/>
            <w:sz w:val="22"/>
            <w:szCs w:val="22"/>
          </w:rPr>
          <w:t xml:space="preserve"> et al.</w:t>
        </w:r>
        <w:r w:rsidR="004B430F" w:rsidRPr="00C72930">
          <w:rPr>
            <w:noProof/>
            <w:sz w:val="22"/>
            <w:szCs w:val="22"/>
          </w:rPr>
          <w:t>, 2012</w:t>
        </w:r>
      </w:hyperlink>
      <w:r w:rsidRPr="00C72930">
        <w:rPr>
          <w:noProof/>
          <w:sz w:val="22"/>
          <w:szCs w:val="22"/>
        </w:rPr>
        <w:t>)</w:t>
      </w:r>
      <w:r w:rsidRPr="00C72930">
        <w:rPr>
          <w:sz w:val="22"/>
          <w:szCs w:val="22"/>
        </w:rPr>
        <w:fldChar w:fldCharType="end"/>
      </w:r>
      <w:r w:rsidR="00216292" w:rsidRPr="00C72930">
        <w:rPr>
          <w:sz w:val="22"/>
          <w:szCs w:val="22"/>
        </w:rPr>
        <w:t xml:space="preserve">, h </w:t>
      </w:r>
      <w:r w:rsidRPr="00C72930">
        <w:rPr>
          <w:sz w:val="22"/>
          <w:szCs w:val="22"/>
        </w:rPr>
        <w:fldChar w:fldCharType="begin"/>
      </w:r>
      <w:r w:rsidRPr="00C72930">
        <w:rPr>
          <w:sz w:val="22"/>
          <w:szCs w:val="22"/>
        </w:rPr>
        <w:instrText xml:space="preserve"> ADDIN EN.CITE &lt;EndNote&gt;&lt;Cite&gt;&lt;Author&gt;Mack&lt;/Author&gt;&lt;Year&gt;2011&lt;/Year&gt;&lt;RecNum&gt;1214&lt;/RecNum&gt;&lt;DisplayText&gt;(Mack&lt;style face="italic"&gt; et al.&lt;/style&gt;, 2011)&lt;/DisplayText&gt;&lt;record&gt;&lt;rec-number&gt;1214&lt;/rec-number&gt;&lt;foreign-keys&gt;&lt;key app="EN" db-id="22xspzzv3x22tyex0tjpvds90vxwfs5srpsp"&gt;1214&lt;/key&gt;&lt;/foreign-keys&gt;&lt;ref-type name="Journal Article"&gt;17&lt;/ref-type&gt;&lt;contributors&gt;&lt;authors&gt;&lt;author&gt;Mack, Michelle C.&lt;/author&gt;&lt;author&gt;Bret-Harte, M. Syndonia&lt;/author&gt;&lt;author&gt;Hollingsworth, Teresa N.&lt;/author&gt;&lt;author&gt;Jandt, Randi R.&lt;/author&gt;&lt;author&gt;Schuur, Edward A. G.&lt;/author&gt;&lt;author&gt;Shaver, Gaius R.&lt;/author&gt;&lt;author&gt;Verbyla, David L.&lt;/author&gt;&lt;/authors&gt;&lt;/contributors&gt;&lt;titles&gt;&lt;title&gt;Carbon loss from an unprecedented Arctic tundra wildfire&lt;/title&gt;&lt;secondary-title&gt;Nature&lt;/secondary-title&gt;&lt;/titles&gt;&lt;periodical&gt;&lt;full-title&gt;Nature&lt;/full-title&gt;&lt;abbr-1&gt;Nature&lt;/abbr-1&gt;&lt;/periodical&gt;&lt;pages&gt;489-492&lt;/pages&gt;&lt;volume&gt;475&lt;/volume&gt;&lt;number&gt;7357&lt;/number&gt;&lt;dates&gt;&lt;year&gt;2011&lt;/year&gt;&lt;/dates&gt;&lt;publisher&gt;Nature Publishing Group, a division of Macmillan Publishers Limited. All Rights Reserved.&lt;/publisher&gt;&lt;isbn&gt;0028-0836&lt;/isbn&gt;&lt;work-type&gt;10.1038/nature10283&lt;/work-type&gt;&lt;urls&gt;&lt;related-urls&gt;&lt;url&gt;http://dx.doi.org/10.1038/nature10283&lt;/url&gt;&lt;/related-urls&gt;&lt;/urls&gt;&lt;electronic-resource-num&gt;http://www.nature.com/nature/journal/v475/n7357/abs/nature10283.html#supplementary-information&lt;/electronic-resource-num&gt;&lt;/record&gt;&lt;/Cite&gt;&lt;/EndNote&gt;</w:instrText>
      </w:r>
      <w:r w:rsidRPr="00C72930">
        <w:rPr>
          <w:sz w:val="22"/>
          <w:szCs w:val="22"/>
        </w:rPr>
        <w:fldChar w:fldCharType="separate"/>
      </w:r>
      <w:r w:rsidRPr="00C72930">
        <w:rPr>
          <w:noProof/>
          <w:sz w:val="22"/>
          <w:szCs w:val="22"/>
        </w:rPr>
        <w:t>(</w:t>
      </w:r>
      <w:hyperlink w:anchor="_ENREF_49" w:tooltip="Mack, 2011 #1214" w:history="1">
        <w:r w:rsidR="004B430F" w:rsidRPr="00C72930">
          <w:rPr>
            <w:noProof/>
            <w:sz w:val="22"/>
            <w:szCs w:val="22"/>
          </w:rPr>
          <w:t>Mack</w:t>
        </w:r>
        <w:r w:rsidR="004B430F" w:rsidRPr="00C72930">
          <w:rPr>
            <w:i/>
            <w:noProof/>
            <w:sz w:val="22"/>
            <w:szCs w:val="22"/>
          </w:rPr>
          <w:t xml:space="preserve"> et al.</w:t>
        </w:r>
        <w:r w:rsidR="004B430F" w:rsidRPr="00C72930">
          <w:rPr>
            <w:noProof/>
            <w:sz w:val="22"/>
            <w:szCs w:val="22"/>
          </w:rPr>
          <w:t>, 2011</w:t>
        </w:r>
      </w:hyperlink>
      <w:r w:rsidRPr="00C72930">
        <w:rPr>
          <w:noProof/>
          <w:sz w:val="22"/>
          <w:szCs w:val="22"/>
        </w:rPr>
        <w:t>)</w:t>
      </w:r>
      <w:r w:rsidRPr="00C72930">
        <w:rPr>
          <w:sz w:val="22"/>
          <w:szCs w:val="22"/>
        </w:rPr>
        <w:fldChar w:fldCharType="end"/>
      </w:r>
      <w:r w:rsidR="00216292" w:rsidRPr="00C72930">
        <w:rPr>
          <w:sz w:val="22"/>
          <w:szCs w:val="22"/>
        </w:rPr>
        <w:t xml:space="preserve">, </w:t>
      </w:r>
      <w:r w:rsidRPr="00C72930">
        <w:rPr>
          <w:sz w:val="22"/>
          <w:szCs w:val="22"/>
        </w:rPr>
        <w:t>i</w:t>
      </w:r>
      <w:r w:rsidR="00216292" w:rsidRPr="00C72930">
        <w:rPr>
          <w:sz w:val="22"/>
          <w:szCs w:val="22"/>
        </w:rPr>
        <w:t xml:space="preserve">  </w:t>
      </w:r>
      <w:r w:rsidRPr="00C72930">
        <w:rPr>
          <w:sz w:val="22"/>
          <w:szCs w:val="22"/>
        </w:rPr>
        <w:fldChar w:fldCharType="begin">
          <w:fldData xml:space="preserve">PEVuZE5vdGU+PENpdGU+PEF1dGhvcj5BdWZkZW5rYW1wZTwvQXV0aG9yPjxZZWFyPjIwMTE8L1ll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</w:fldData>
        </w:fldChar>
      </w:r>
      <w:r w:rsidRPr="00C72930">
        <w:rPr>
          <w:sz w:val="22"/>
          <w:szCs w:val="22"/>
        </w:rPr>
        <w:instrText xml:space="preserve"> ADDIN EN.CITE </w:instrText>
      </w:r>
      <w:r w:rsidRPr="00C72930">
        <w:rPr>
          <w:sz w:val="22"/>
          <w:szCs w:val="22"/>
        </w:rPr>
        <w:fldChar w:fldCharType="begin">
          <w:fldData xml:space="preserve">PEVuZE5vdGU+PENpdGU+PEF1dGhvcj5BdWZkZW5rYW1wZTwvQXV0aG9yPjxZZWFyPjIwMTE8L1ll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</w:fldData>
        </w:fldChar>
      </w:r>
      <w:r w:rsidRPr="00C72930">
        <w:rPr>
          <w:sz w:val="22"/>
          <w:szCs w:val="22"/>
        </w:rPr>
        <w:instrText xml:space="preserve"> ADDIN EN.CITE.DATA </w:instrText>
      </w:r>
      <w:r w:rsidRPr="00C72930">
        <w:rPr>
          <w:sz w:val="22"/>
          <w:szCs w:val="22"/>
        </w:rPr>
      </w:r>
      <w:r w:rsidRPr="00C72930">
        <w:rPr>
          <w:sz w:val="22"/>
          <w:szCs w:val="22"/>
        </w:rPr>
        <w:fldChar w:fldCharType="end"/>
      </w:r>
      <w:r w:rsidRPr="00C72930">
        <w:rPr>
          <w:sz w:val="22"/>
          <w:szCs w:val="22"/>
        </w:rPr>
      </w:r>
      <w:r w:rsidRPr="00C72930">
        <w:rPr>
          <w:sz w:val="22"/>
          <w:szCs w:val="22"/>
        </w:rPr>
        <w:fldChar w:fldCharType="separate"/>
      </w:r>
      <w:r w:rsidRPr="00C72930">
        <w:rPr>
          <w:noProof/>
          <w:sz w:val="22"/>
          <w:szCs w:val="22"/>
        </w:rPr>
        <w:t>(</w:t>
      </w:r>
      <w:hyperlink w:anchor="_ENREF_6" w:tooltip="Aufdenkampe, 2011 #1925" w:history="1">
        <w:r w:rsidR="004B430F" w:rsidRPr="00C72930">
          <w:rPr>
            <w:noProof/>
            <w:sz w:val="22"/>
            <w:szCs w:val="22"/>
          </w:rPr>
          <w:t>Aufdenkampe</w:t>
        </w:r>
        <w:r w:rsidR="004B430F" w:rsidRPr="00C72930">
          <w:rPr>
            <w:i/>
            <w:noProof/>
            <w:sz w:val="22"/>
            <w:szCs w:val="22"/>
          </w:rPr>
          <w:t xml:space="preserve"> et al.</w:t>
        </w:r>
        <w:r w:rsidR="004B430F" w:rsidRPr="00C72930">
          <w:rPr>
            <w:noProof/>
            <w:sz w:val="22"/>
            <w:szCs w:val="22"/>
          </w:rPr>
          <w:t>, 2011</w:t>
        </w:r>
      </w:hyperlink>
      <w:r w:rsidRPr="00C72930">
        <w:rPr>
          <w:noProof/>
          <w:sz w:val="22"/>
          <w:szCs w:val="22"/>
        </w:rPr>
        <w:t xml:space="preserve">; </w:t>
      </w:r>
      <w:hyperlink w:anchor="_ENREF_9" w:tooltip="Battin, 2009 #2169" w:history="1">
        <w:r w:rsidR="004B430F" w:rsidRPr="00C72930">
          <w:rPr>
            <w:noProof/>
            <w:sz w:val="22"/>
            <w:szCs w:val="22"/>
          </w:rPr>
          <w:t>Battin</w:t>
        </w:r>
        <w:r w:rsidR="004B430F" w:rsidRPr="00C72930">
          <w:rPr>
            <w:i/>
            <w:noProof/>
            <w:sz w:val="22"/>
            <w:szCs w:val="22"/>
          </w:rPr>
          <w:t xml:space="preserve"> et al.</w:t>
        </w:r>
        <w:r w:rsidR="004B430F" w:rsidRPr="00C72930">
          <w:rPr>
            <w:noProof/>
            <w:sz w:val="22"/>
            <w:szCs w:val="22"/>
          </w:rPr>
          <w:t>, 2009</w:t>
        </w:r>
      </w:hyperlink>
      <w:r w:rsidRPr="00C72930">
        <w:rPr>
          <w:noProof/>
          <w:sz w:val="22"/>
          <w:szCs w:val="22"/>
        </w:rPr>
        <w:t>)</w:t>
      </w:r>
      <w:r w:rsidRPr="00C72930">
        <w:rPr>
          <w:sz w:val="22"/>
          <w:szCs w:val="22"/>
        </w:rPr>
        <w:fldChar w:fldCharType="end"/>
      </w:r>
      <w:r w:rsidR="00216292" w:rsidRPr="00C72930">
        <w:rPr>
          <w:sz w:val="22"/>
          <w:szCs w:val="22"/>
        </w:rPr>
        <w:t xml:space="preserve">, j </w:t>
      </w:r>
      <w:r w:rsidRPr="00C72930">
        <w:rPr>
          <w:sz w:val="22"/>
          <w:szCs w:val="22"/>
        </w:rPr>
        <w:fldChar w:fldCharType="begin"/>
      </w:r>
      <w:r w:rsidRPr="00C72930">
        <w:rPr>
          <w:sz w:val="22"/>
          <w:szCs w:val="22"/>
        </w:rPr>
        <w:instrText xml:space="preserve"> ADDIN EN.CITE &lt;EndNote&gt;&lt;Cite&gt;&lt;Author&gt;Holmes&lt;/Author&gt;&lt;Year&gt;2012&lt;/Year&gt;&lt;RecNum&gt;1840&lt;/RecNum&gt;&lt;DisplayText&gt;(Holmes&lt;style face="italic"&gt; et al.&lt;/style&gt;, 2012)&lt;/DisplayText&gt;&lt;record&gt;&lt;rec-number&gt;1840&lt;/rec-number&gt;&lt;foreign-keys&gt;&lt;key app="EN" db-id="22xspzzv3x22tyex0tjpvds90vxwfs5srpsp"&gt;1840&lt;/key&gt;&lt;/foreign-keys&gt;&lt;ref-type name="Journal Article"&gt;17&lt;/ref-type&gt;&lt;contributors&gt;&lt;authors&gt;&lt;author&gt;Holmes, R. M.&lt;/author&gt;&lt;author&gt;McClelland, J. W.&lt;/author&gt;&lt;author&gt;Peterson, B. J.&lt;/author&gt;&lt;author&gt;Tank, S. E.&lt;/author&gt;&lt;author&gt;Bulygina, E.&lt;/author&gt;&lt;author&gt;Eglinton, T. I.&lt;/author&gt;&lt;author&gt;Gordeev, V. V.&lt;/author&gt;&lt;author&gt;Gurtovaya, T. Y.&lt;/author&gt;&lt;author&gt;Raymond, P. A.&lt;/author&gt;&lt;author&gt;Repeta, D. J.&lt;/author&gt;&lt;author&gt;Staples, R.&lt;/author&gt;&lt;author&gt;Striegl, R. G.&lt;/author&gt;&lt;author&gt;Zhulidov, A. V.&lt;/author&gt;&lt;author&gt;Zimov, S. A.&lt;/author&gt;&lt;/authors&gt;&lt;/contributors&gt;&lt;titles&gt;&lt;title&gt;Seasonal and Annual Fluxes of Nutrients and Organic Matter from Large Rivers to the Arctic Ocean and Surrounding Seas&lt;/title&gt;&lt;secondary-title&gt;Estuaries and Coasts&lt;/secondary-title&gt;&lt;/titles&gt;&lt;periodical&gt;&lt;full-title&gt;Estuaries and Coasts&lt;/full-title&gt;&lt;/periodical&gt;&lt;pages&gt;369-382&lt;/pages&gt;&lt;volume&gt;35&lt;/volume&gt;&lt;number&gt;2&lt;/number&gt;&lt;dates&gt;&lt;year&gt;2012&lt;/year&gt;&lt;pub-dates&gt;&lt;date&gt;Mar&lt;/date&gt;&lt;/pub-dates&gt;&lt;/dates&gt;&lt;isbn&gt;1559-2723&lt;/isbn&gt;&lt;accession-num&gt;WOS:000300771900002&lt;/accession-num&gt;&lt;urls&gt;&lt;related-urls&gt;&lt;url&gt;&amp;lt;Go to ISI&amp;gt;://WOS:000300771900002&lt;/url&gt;&lt;/related-urls&gt;&lt;/urls&gt;&lt;electronic-resource-num&gt;10.1007/s12237-011-9386-6&lt;/electronic-resource-num&gt;&lt;/record&gt;&lt;/Cite&gt;&lt;/EndNote&gt;</w:instrText>
      </w:r>
      <w:r w:rsidRPr="00C72930">
        <w:rPr>
          <w:sz w:val="22"/>
          <w:szCs w:val="22"/>
        </w:rPr>
        <w:fldChar w:fldCharType="separate"/>
      </w:r>
      <w:r w:rsidRPr="00C72930">
        <w:rPr>
          <w:noProof/>
          <w:sz w:val="22"/>
          <w:szCs w:val="22"/>
        </w:rPr>
        <w:t>(</w:t>
      </w:r>
      <w:hyperlink w:anchor="_ENREF_29" w:tooltip="Holmes, 2012 #1840" w:history="1">
        <w:r w:rsidR="004B430F" w:rsidRPr="00C72930">
          <w:rPr>
            <w:noProof/>
            <w:sz w:val="22"/>
            <w:szCs w:val="22"/>
          </w:rPr>
          <w:t>Holmes</w:t>
        </w:r>
        <w:r w:rsidR="004B430F" w:rsidRPr="00C72930">
          <w:rPr>
            <w:i/>
            <w:noProof/>
            <w:sz w:val="22"/>
            <w:szCs w:val="22"/>
          </w:rPr>
          <w:t xml:space="preserve"> et al.</w:t>
        </w:r>
        <w:r w:rsidR="004B430F" w:rsidRPr="00C72930">
          <w:rPr>
            <w:noProof/>
            <w:sz w:val="22"/>
            <w:szCs w:val="22"/>
          </w:rPr>
          <w:t>, 2012</w:t>
        </w:r>
      </w:hyperlink>
      <w:r w:rsidRPr="00C72930">
        <w:rPr>
          <w:noProof/>
          <w:sz w:val="22"/>
          <w:szCs w:val="22"/>
        </w:rPr>
        <w:t>)</w:t>
      </w:r>
      <w:r w:rsidRPr="00C72930">
        <w:rPr>
          <w:sz w:val="22"/>
          <w:szCs w:val="22"/>
        </w:rPr>
        <w:fldChar w:fldCharType="end"/>
      </w:r>
      <w:r w:rsidR="00216292" w:rsidRPr="00C72930">
        <w:rPr>
          <w:sz w:val="22"/>
          <w:szCs w:val="22"/>
        </w:rPr>
        <w:t>, k</w:t>
      </w:r>
      <w:r w:rsidR="003064B8">
        <w:rPr>
          <w:sz w:val="22"/>
          <w:szCs w:val="22"/>
        </w:rPr>
        <w:t xml:space="preserve"> </w:t>
      </w:r>
      <w:r w:rsidRPr="00C72930">
        <w:rPr>
          <w:sz w:val="22"/>
          <w:szCs w:val="22"/>
        </w:rPr>
        <w:fldChar w:fldCharType="begin"/>
      </w:r>
      <w:r w:rsidRPr="00C72930">
        <w:rPr>
          <w:sz w:val="22"/>
          <w:szCs w:val="22"/>
        </w:rPr>
        <w:instrText xml:space="preserve"> ADDIN EN.CITE &lt;EndNote&gt;&lt;Cite&gt;&lt;Author&gt;Vonk&lt;/Author&gt;&lt;Year&gt;2012&lt;/Year&gt;&lt;RecNum&gt;1880&lt;/RecNum&gt;&lt;DisplayText&gt;(Vonk&lt;style face="italic"&gt; et al.&lt;/style&gt;, 2012)&lt;/DisplayText&gt;&lt;record&gt;&lt;rec-number&gt;1880&lt;/rec-number&gt;&lt;foreign-keys&gt;&lt;key app="EN" db-id="22xspzzv3x22tyex0tjpvds90vxwfs5srpsp"&gt;1880&lt;/key&gt;&lt;/foreign-keys&gt;&lt;ref-type name="Journal Article"&gt;17&lt;/ref-type&gt;&lt;contributors&gt;&lt;authors&gt;&lt;author&gt;Vonk, J. E.&lt;/author&gt;&lt;author&gt;Sanchez-Garcia, L.&lt;/author&gt;&lt;author&gt;van Dongen, B. E.&lt;/author&gt;&lt;author&gt;Alling, V.&lt;/author&gt;&lt;author&gt;Kosmach, D.&lt;/author&gt;&lt;author&gt;Charkin, A.&lt;/author&gt;&lt;author&gt;Semiletov, I. P.&lt;/author&gt;&lt;author&gt;Dudarev, O. V.&lt;/author&gt;&lt;author&gt;Shakhova, N.&lt;/author&gt;&lt;author&gt;Roos, P.&lt;/author&gt;&lt;author&gt;Eglinton, T. I.&lt;/author&gt;&lt;author&gt;Andersson, A.&lt;/author&gt;&lt;author&gt;Gustafsson, O.&lt;/author&gt;&lt;/authors&gt;&lt;/contributors&gt;&lt;titles&gt;&lt;title&gt;Activation of old carbon by erosion of coastal and subsea permafrost in Arctic Siberia&lt;/title&gt;&lt;secondary-title&gt;Nature&lt;/secondary-title&gt;&lt;/titles&gt;&lt;periodical&gt;&lt;full-title&gt;Nature&lt;/full-title&gt;&lt;abbr-1&gt;Nature&lt;/abbr-1&gt;&lt;/periodical&gt;&lt;pages&gt;137-140&lt;/pages&gt;&lt;volume&gt;489&lt;/volume&gt;&lt;number&gt;7414&lt;/number&gt;&lt;dates&gt;&lt;year&gt;2012&lt;/year&gt;&lt;pub-dates&gt;&lt;date&gt;Sep&lt;/date&gt;&lt;/pub-dates&gt;&lt;/dates&gt;&lt;isbn&gt;0028-0836&lt;/isbn&gt;&lt;accession-num&gt;WOS:000308347000050&lt;/accession-num&gt;&lt;urls&gt;&lt;related-urls&gt;&lt;url&gt;&amp;lt;Go to ISI&amp;gt;://WOS:000308347000050&lt;/url&gt;&lt;/related-urls&gt;&lt;/urls&gt;&lt;electronic-resource-num&gt;10.1038/nature11392&lt;/electronic-resource-num&gt;&lt;/record&gt;&lt;/Cite&gt;&lt;/EndNote&gt;</w:instrText>
      </w:r>
      <w:r w:rsidRPr="00C72930">
        <w:rPr>
          <w:sz w:val="22"/>
          <w:szCs w:val="22"/>
        </w:rPr>
        <w:fldChar w:fldCharType="separate"/>
      </w:r>
      <w:r w:rsidRPr="00C72930">
        <w:rPr>
          <w:noProof/>
          <w:sz w:val="22"/>
          <w:szCs w:val="22"/>
        </w:rPr>
        <w:t>(</w:t>
      </w:r>
      <w:hyperlink w:anchor="_ENREF_77" w:tooltip="Vonk, 2012 #1880" w:history="1">
        <w:r w:rsidR="004B430F" w:rsidRPr="00C72930">
          <w:rPr>
            <w:noProof/>
            <w:sz w:val="22"/>
            <w:szCs w:val="22"/>
          </w:rPr>
          <w:t>Vonk</w:t>
        </w:r>
        <w:r w:rsidR="004B430F" w:rsidRPr="00C72930">
          <w:rPr>
            <w:i/>
            <w:noProof/>
            <w:sz w:val="22"/>
            <w:szCs w:val="22"/>
          </w:rPr>
          <w:t xml:space="preserve"> et al.</w:t>
        </w:r>
        <w:r w:rsidR="004B430F" w:rsidRPr="00C72930">
          <w:rPr>
            <w:noProof/>
            <w:sz w:val="22"/>
            <w:szCs w:val="22"/>
          </w:rPr>
          <w:t>, 2012</w:t>
        </w:r>
      </w:hyperlink>
      <w:r w:rsidRPr="00C72930">
        <w:rPr>
          <w:noProof/>
          <w:sz w:val="22"/>
          <w:szCs w:val="22"/>
        </w:rPr>
        <w:t>)</w:t>
      </w:r>
      <w:r w:rsidRPr="00C72930">
        <w:rPr>
          <w:sz w:val="22"/>
          <w:szCs w:val="22"/>
        </w:rPr>
        <w:fldChar w:fldCharType="end"/>
      </w:r>
      <w:r w:rsidR="00145D3F" w:rsidRPr="00C72930">
        <w:rPr>
          <w:sz w:val="22"/>
          <w:szCs w:val="22"/>
        </w:rPr>
        <w:t>.</w:t>
      </w:r>
      <w:r w:rsidR="00145D3F" w:rsidRPr="00C72930">
        <w:t xml:space="preserve"> </w:t>
      </w:r>
      <w:r w:rsidR="009F4CAD" w:rsidRPr="00C72930">
        <w:t>Literature</w:t>
      </w:r>
      <w:r w:rsidR="009F4CAD">
        <w:t>-based e</w:t>
      </w:r>
      <w:r w:rsidR="0020663D">
        <w:t>stimates of belowground biomass were calculated</w:t>
      </w:r>
      <w:r w:rsidR="005D4B1A">
        <w:t xml:space="preserve"> from aboveground or total biomass with ratios from </w:t>
      </w:r>
      <w:r w:rsidR="0020663D" w:rsidRPr="004E5EF5">
        <w:rPr>
          <w:noProof/>
          <w:highlight w:val="yellow"/>
        </w:rPr>
        <w:t>Saugier et a</w:t>
      </w:r>
      <w:r w:rsidR="00581E94" w:rsidRPr="004E5EF5">
        <w:rPr>
          <w:noProof/>
          <w:highlight w:val="yellow"/>
        </w:rPr>
        <w:t>l.</w:t>
      </w:r>
      <w:r w:rsidR="007175DC" w:rsidRPr="004E5EF5">
        <w:rPr>
          <w:noProof/>
          <w:highlight w:val="yellow"/>
        </w:rPr>
        <w:t xml:space="preserve"> </w:t>
      </w:r>
      <w:r w:rsidRPr="004E5EF5">
        <w:rPr>
          <w:noProof/>
          <w:highlight w:val="yellow"/>
        </w:rPr>
        <w:fldChar w:fldCharType="begin"/>
      </w:r>
      <w:r w:rsidRPr="004E5EF5">
        <w:rPr>
          <w:noProof/>
          <w:highlight w:val="yellow"/>
        </w:rPr>
        <w:instrText xml:space="preserve"> ADDIN EN.CITE &lt;EndNote&gt;&lt;Cite&gt;&lt;Author&gt;Saugier&lt;/Author&gt;&lt;Year&gt;2001&lt;/Year&gt;&lt;RecNum&gt;1920&lt;/RecNum&gt;&lt;DisplayText&gt;(Saugier&lt;style face="italic"&gt; et al.&lt;/style&gt;, 2001)&lt;/DisplayText&gt;&lt;record&gt;&lt;rec-number&gt;1920&lt;/rec-number&gt;&lt;foreign-keys&gt;&lt;key app="EN" db-id="22xspzzv3x22tyex0tjpvds90vxwfs5srpsp"&gt;1920&lt;/key&gt;&lt;/foreign-keys&gt;&lt;ref-type name="Book Section"&gt;5&lt;/ref-type&gt;&lt;contributors&gt;&lt;authors&gt;&lt;author&gt;Saugier, B.&lt;/author&gt;&lt;author&gt;J. Roy&lt;/author&gt;&lt;author&gt;H.A. Mooney&lt;/author&gt;&lt;/authors&gt;&lt;secondary-authors&gt;&lt;author&gt;J. Roy&lt;/author&gt;&lt;author&gt;Saugier, B.&lt;/author&gt;&lt;author&gt;H.A. Mooney&lt;/author&gt;&lt;/secondary-authors&gt;&lt;/contributors&gt;&lt;titles&gt;&lt;title&gt;Estimations of global terrestrial productivity: Converging toward a single number?&lt;/title&gt;&lt;secondary-title&gt;Terrestrial Global Productivity&lt;/secondary-title&gt;&lt;/titles&gt;&lt;pages&gt;543-557&lt;/pages&gt;&lt;dates&gt;&lt;year&gt;2001&lt;/year&gt;&lt;/dates&gt;&lt;pub-location&gt;San Diego&lt;/pub-location&gt;&lt;publisher&gt;Academic Press&lt;/publisher&gt;&lt;urls&gt;&lt;/urls&gt;&lt;/record&gt;&lt;/Cite&gt;&lt;/EndNote&gt;</w:instrText>
      </w:r>
      <w:r w:rsidRPr="004E5EF5">
        <w:rPr>
          <w:noProof/>
          <w:highlight w:val="yellow"/>
        </w:rPr>
        <w:fldChar w:fldCharType="separate"/>
      </w:r>
      <w:r w:rsidRPr="004E5EF5">
        <w:rPr>
          <w:noProof/>
          <w:highlight w:val="yellow"/>
        </w:rPr>
        <w:t>(</w:t>
      </w:r>
      <w:hyperlink w:anchor="_ENREF_64" w:tooltip="Saugier, 2001 #1920" w:history="1">
        <w:r w:rsidR="004B430F" w:rsidRPr="004E5EF5">
          <w:rPr>
            <w:noProof/>
            <w:highlight w:val="yellow"/>
          </w:rPr>
          <w:t>Saugier</w:t>
        </w:r>
        <w:r w:rsidR="004B430F" w:rsidRPr="004E5EF5">
          <w:rPr>
            <w:i/>
            <w:noProof/>
            <w:highlight w:val="yellow"/>
          </w:rPr>
          <w:t xml:space="preserve"> et al.</w:t>
        </w:r>
        <w:r w:rsidR="004B430F" w:rsidRPr="004E5EF5">
          <w:rPr>
            <w:noProof/>
            <w:highlight w:val="yellow"/>
          </w:rPr>
          <w:t>, 2001</w:t>
        </w:r>
      </w:hyperlink>
      <w:r w:rsidRPr="004E5EF5">
        <w:rPr>
          <w:noProof/>
          <w:highlight w:val="yellow"/>
        </w:rPr>
        <w:t>)</w:t>
      </w:r>
      <w:r w:rsidRPr="004E5EF5">
        <w:rPr>
          <w:noProof/>
          <w:highlight w:val="yellow"/>
        </w:rPr>
        <w:fldChar w:fldCharType="end"/>
      </w:r>
      <w:r w:rsidR="0020663D" w:rsidRPr="004E5EF5">
        <w:rPr>
          <w:noProof/>
          <w:highlight w:val="yellow"/>
        </w:rPr>
        <w:t>.</w:t>
      </w:r>
      <w:r w:rsidR="005D4B1A" w:rsidRPr="004E5EF5">
        <w:rPr>
          <w:noProof/>
          <w:highlight w:val="yellow"/>
        </w:rPr>
        <w:t xml:space="preserve"> </w:t>
      </w:r>
      <w:r w:rsidR="0020663D" w:rsidRPr="004E5EF5">
        <w:rPr>
          <w:noProof/>
          <w:highlight w:val="yellow"/>
        </w:rPr>
        <w:t xml:space="preserve">POC delivery to freshwater ecosystems was </w:t>
      </w:r>
      <w:r w:rsidR="00E366FB" w:rsidRPr="004E5EF5">
        <w:rPr>
          <w:noProof/>
          <w:highlight w:val="yellow"/>
        </w:rPr>
        <w:t>calculated from ocean POC delivery with downscaled global ratio of 0.75 for sedimentation</w:t>
      </w:r>
      <w:r w:rsidR="0020663D" w:rsidRPr="004E5EF5">
        <w:rPr>
          <w:noProof/>
          <w:highlight w:val="yellow"/>
        </w:rPr>
        <w:t>.</w:t>
      </w:r>
      <w:r w:rsidR="00E366FB" w:rsidRPr="004E5EF5">
        <w:rPr>
          <w:noProof/>
          <w:highlight w:val="yellow"/>
        </w:rPr>
        <w:t xml:space="preserve"> </w:t>
      </w:r>
      <w:r w:rsidR="0020663D" w:rsidRPr="004E5EF5">
        <w:rPr>
          <w:noProof/>
          <w:highlight w:val="yellow"/>
        </w:rPr>
        <w:t xml:space="preserve">POC from coastal erosion is the </w:t>
      </w:r>
      <w:r w:rsidR="005D4B1A" w:rsidRPr="004E5EF5">
        <w:rPr>
          <w:highlight w:val="yellow"/>
        </w:rPr>
        <w:t xml:space="preserve">sum of </w:t>
      </w:r>
      <w:r w:rsidR="005D4B1A" w:rsidRPr="004E5EF5">
        <w:rPr>
          <w:noProof/>
          <w:highlight w:val="yellow"/>
        </w:rPr>
        <w:t>Vonk et al.</w:t>
      </w:r>
      <w:r w:rsidR="007175DC" w:rsidRPr="004E5EF5">
        <w:rPr>
          <w:noProof/>
          <w:highlight w:val="yellow"/>
        </w:rPr>
        <w:t xml:space="preserve"> </w:t>
      </w:r>
      <w:r w:rsidRPr="004E5EF5">
        <w:rPr>
          <w:noProof/>
          <w:highlight w:val="yellow"/>
        </w:rPr>
        <w:fldChar w:fldCharType="begin"/>
      </w:r>
      <w:r w:rsidRPr="004E5EF5">
        <w:rPr>
          <w:noProof/>
          <w:highlight w:val="yellow"/>
        </w:rPr>
        <w:instrText xml:space="preserve"> ADDIN EN.CITE &lt;EndNote&gt;&lt;Cite&gt;&lt;Author&gt;Vonk&lt;/Author&gt;&lt;Year&gt;2012&lt;/Year&gt;&lt;RecNum&gt;1880&lt;/RecNum&gt;&lt;DisplayText&gt;(Vonk&lt;style face="italic"&gt; et al.&lt;/style&gt;, 2012)&lt;/DisplayText&gt;&lt;record&gt;&lt;rec-number&gt;1880&lt;/rec-number&gt;&lt;foreign-keys&gt;&lt;key app="EN" db-id="22xspzzv3x22tyex0tjpvds90vxwfs5srpsp"&gt;1880&lt;/key&gt;&lt;/foreign-keys&gt;&lt;ref-type name="Journal Article"&gt;17&lt;/ref-type&gt;&lt;contributors&gt;&lt;authors&gt;&lt;author&gt;Vonk, J. E.&lt;/author&gt;&lt;author&gt;Sanchez-Garcia, L.&lt;/author&gt;&lt;author&gt;van Dongen, B. E.&lt;/author&gt;&lt;author&gt;Alling, V.&lt;/author&gt;&lt;author&gt;Kosmach, D.&lt;/author&gt;&lt;author&gt;Charkin, A.&lt;/author&gt;&lt;author&gt;Semiletov, I. P.&lt;/author&gt;&lt;author&gt;Dudarev, O. V.&lt;/author&gt;&lt;author&gt;Shakhova, N.&lt;/author&gt;&lt;author&gt;Roos, P.&lt;/author&gt;&lt;author&gt;Eglinton, T. I.&lt;/author&gt;&lt;author&gt;Andersson, A.&lt;/author&gt;&lt;author&gt;Gustafsson, O.&lt;/author&gt;&lt;/authors&gt;&lt;/contributors&gt;&lt;titles&gt;&lt;title&gt;Activation of old carbon by erosion of coastal and subsea permafrost in Arctic Siberia&lt;/title&gt;&lt;secondary-title&gt;Nature&lt;/secondary-title&gt;&lt;/titles&gt;&lt;periodical&gt;&lt;full-title&gt;Nature&lt;/full-title&gt;&lt;abbr-1&gt;Nature&lt;/abbr-1&gt;&lt;/periodical&gt;&lt;pages&gt;137-140&lt;/pages&gt;&lt;volume&gt;489&lt;/volume&gt;&lt;number&gt;7414&lt;/number&gt;&lt;dates&gt;&lt;year&gt;2012&lt;/year&gt;&lt;pub-dates&gt;&lt;date&gt;Sep&lt;/date&gt;&lt;/pub-dates&gt;&lt;/dates&gt;&lt;isbn&gt;0028-0836&lt;/isbn&gt;&lt;accession-num&gt;WOS:000308347000050&lt;/accession-num&gt;&lt;urls&gt;&lt;related-urls&gt;&lt;url&gt;&amp;lt;Go to ISI&amp;gt;://WOS:000308347000050&lt;/url&gt;&lt;/related-urls&gt;&lt;/urls&gt;&lt;electronic-resource-num&gt;10.1038/nature11392&lt;/electronic-resource-num&gt;&lt;/record&gt;&lt;/Cite&gt;&lt;/EndNote&gt;</w:instrText>
      </w:r>
      <w:r w:rsidRPr="004E5EF5">
        <w:rPr>
          <w:noProof/>
          <w:highlight w:val="yellow"/>
        </w:rPr>
        <w:fldChar w:fldCharType="separate"/>
      </w:r>
      <w:r w:rsidRPr="004E5EF5">
        <w:rPr>
          <w:noProof/>
          <w:highlight w:val="yellow"/>
        </w:rPr>
        <w:t>(</w:t>
      </w:r>
      <w:hyperlink w:anchor="_ENREF_77" w:tooltip="Vonk, 2012 #1880" w:history="1">
        <w:r w:rsidR="004B430F" w:rsidRPr="004E5EF5">
          <w:rPr>
            <w:noProof/>
            <w:highlight w:val="yellow"/>
          </w:rPr>
          <w:t>Vonk</w:t>
        </w:r>
        <w:r w:rsidR="004B430F" w:rsidRPr="004E5EF5">
          <w:rPr>
            <w:i/>
            <w:noProof/>
            <w:highlight w:val="yellow"/>
          </w:rPr>
          <w:t xml:space="preserve"> et al.</w:t>
        </w:r>
        <w:r w:rsidR="004B430F" w:rsidRPr="004E5EF5">
          <w:rPr>
            <w:noProof/>
            <w:highlight w:val="yellow"/>
          </w:rPr>
          <w:t>, 2012</w:t>
        </w:r>
      </w:hyperlink>
      <w:r w:rsidRPr="004E5EF5">
        <w:rPr>
          <w:noProof/>
          <w:highlight w:val="yellow"/>
        </w:rPr>
        <w:t>)</w:t>
      </w:r>
      <w:r w:rsidRPr="004E5EF5">
        <w:rPr>
          <w:noProof/>
          <w:highlight w:val="yellow"/>
        </w:rPr>
        <w:fldChar w:fldCharType="end"/>
      </w:r>
      <w:r w:rsidR="005D4B1A" w:rsidRPr="004E5EF5">
        <w:rPr>
          <w:noProof/>
          <w:highlight w:val="yellow"/>
        </w:rPr>
        <w:t xml:space="preserve"> </w:t>
      </w:r>
      <w:r w:rsidR="00581E94" w:rsidRPr="004E5EF5">
        <w:rPr>
          <w:noProof/>
          <w:highlight w:val="yellow"/>
        </w:rPr>
        <w:t>and McGuire et al.</w:t>
      </w:r>
      <w:r w:rsidR="007175DC" w:rsidRPr="004E5EF5">
        <w:rPr>
          <w:noProof/>
          <w:highlight w:val="yellow"/>
        </w:rPr>
        <w:t xml:space="preserve"> </w:t>
      </w:r>
      <w:r w:rsidRPr="004E5EF5">
        <w:rPr>
          <w:noProof/>
          <w:highlight w:val="yellow"/>
        </w:rPr>
        <w:fldChar w:fldCharType="begin"/>
      </w:r>
      <w:r w:rsidRPr="004E5EF5">
        <w:rPr>
          <w:noProof/>
          <w:highlight w:val="yellow"/>
        </w:rPr>
        <w:instrText xml:space="preserve"> ADDIN EN.CITE &lt;EndNote&gt;&lt;Cite&gt;&lt;Author&gt;McGuire&lt;/Author&gt;&lt;Year&gt;2009&lt;/Year&gt;&lt;RecNum&gt;18&lt;/RecNum&gt;&lt;DisplayText&gt;(McGuire&lt;style face="italic"&gt; et al.&lt;/style&gt;, 2009)&lt;/DisplayText&gt;&lt;record&gt;&lt;rec-number&gt;18&lt;/rec-number&gt;&lt;foreign-keys&gt;&lt;key app="EN" db-id="22xspzzv3x22tyex0tjpvds90vxwfs5srpsp"&gt;18&lt;/key&gt;&lt;/foreign-keys&gt;&lt;ref-type name="Journal Article"&gt;17&lt;/ref-type&gt;&lt;contributors&gt;&lt;authors&gt;&lt;author&gt;McGuire, A. David&lt;/author&gt;&lt;author&gt;Anderson, Leif G.&lt;/author&gt;&lt;author&gt;Christensen, Torben R.&lt;/author&gt;&lt;author&gt;Dallimore, Scott&lt;/author&gt;&lt;author&gt;Guo, Laodong&lt;/author&gt;&lt;author&gt;Hayes, Daniel J.&lt;/author&gt;&lt;author&gt;Heimann, Martin&lt;/author&gt;&lt;author&gt;Lorenson, Thomas D.&lt;/author&gt;&lt;author&gt;Macdonald, Robie W.&lt;/author&gt;&lt;author&gt;Roulet, Nigel&lt;/author&gt;&lt;/authors&gt;&lt;/contributors&gt;&lt;titles&gt;&lt;title&gt;Sensitivity of the carbon cycle in the Arctic to climate change&lt;/title&gt;&lt;secondary-title&gt;Ecological Monographs&lt;/secondary-title&gt;&lt;/titles&gt;&lt;periodical&gt;&lt;full-title&gt;Ecological Monographs&lt;/full-title&gt;&lt;/periodical&gt;&lt;pages&gt;523-555&lt;/pages&gt;&lt;volume&gt;79&lt;/volume&gt;&lt;number&gt;4&lt;/number&gt;&lt;dates&gt;&lt;year&gt;2009&lt;/year&gt;&lt;/dates&gt;&lt;urls&gt;&lt;related-urls&gt;&lt;url&gt;http://www.esajournals.org/doi/abs/10.1890/08-2025.1&lt;/url&gt;&lt;/related-urls&gt;&lt;/urls&gt;&lt;electronic-resource-num&gt;doi:10.1890/08-2025.1&lt;/electronic-resource-num&gt;&lt;/record&gt;&lt;/Cite&gt;&lt;/EndNote&gt;</w:instrText>
      </w:r>
      <w:r w:rsidRPr="004E5EF5">
        <w:rPr>
          <w:noProof/>
          <w:highlight w:val="yellow"/>
        </w:rPr>
        <w:fldChar w:fldCharType="separate"/>
      </w:r>
      <w:r w:rsidRPr="004E5EF5">
        <w:rPr>
          <w:noProof/>
          <w:highlight w:val="yellow"/>
        </w:rPr>
        <w:t>(</w:t>
      </w:r>
      <w:hyperlink w:anchor="_ENREF_50" w:tooltip="McGuire, 2009 #18" w:history="1">
        <w:r w:rsidR="004B430F" w:rsidRPr="004E5EF5">
          <w:rPr>
            <w:noProof/>
            <w:highlight w:val="yellow"/>
          </w:rPr>
          <w:t>McGuire</w:t>
        </w:r>
        <w:r w:rsidR="004B430F" w:rsidRPr="004E5EF5">
          <w:rPr>
            <w:i/>
            <w:noProof/>
            <w:highlight w:val="yellow"/>
          </w:rPr>
          <w:t xml:space="preserve"> et al.</w:t>
        </w:r>
        <w:r w:rsidR="004B430F" w:rsidRPr="004E5EF5">
          <w:rPr>
            <w:noProof/>
            <w:highlight w:val="yellow"/>
          </w:rPr>
          <w:t>, 2009</w:t>
        </w:r>
      </w:hyperlink>
      <w:r w:rsidRPr="004E5EF5">
        <w:rPr>
          <w:noProof/>
          <w:highlight w:val="yellow"/>
        </w:rPr>
        <w:t>)</w:t>
      </w:r>
      <w:r w:rsidRPr="004E5EF5">
        <w:rPr>
          <w:noProof/>
          <w:highlight w:val="yellow"/>
        </w:rPr>
        <w:fldChar w:fldCharType="end"/>
      </w:r>
      <w:r w:rsidR="005D4B1A">
        <w:rPr>
          <w:noProof/>
        </w:rPr>
        <w:t xml:space="preserve">. </w:t>
      </w:r>
      <w:r w:rsidR="008C0801">
        <w:t xml:space="preserve">Considerable uncertainty remains around </w:t>
      </w:r>
      <w:r w:rsidR="006654E5">
        <w:t xml:space="preserve">many of </w:t>
      </w:r>
      <w:r w:rsidR="008C0801">
        <w:t>these estimates</w:t>
      </w:r>
      <w:r w:rsidR="00CD2162">
        <w:t>.</w:t>
      </w:r>
    </w:p>
    <w:p w14:paraId="7A420CD9" w14:textId="77777777" w:rsidR="00BA6A3D" w:rsidRDefault="00BA6A3D" w:rsidP="00DF3222">
      <w:pPr>
        <w:rPr>
          <w:b/>
        </w:rPr>
      </w:pPr>
    </w:p>
    <w:tbl>
      <w:tblPr>
        <w:tblStyle w:val="Grilledutableau"/>
        <w:tblW w:w="9180" w:type="dxa"/>
        <w:tblLayout w:type="fixed"/>
        <w:tblLook w:val="04A0" w:firstRow="1" w:lastRow="0" w:firstColumn="1" w:lastColumn="0" w:noHBand="0" w:noVBand="1"/>
      </w:tblPr>
      <w:tblGrid>
        <w:gridCol w:w="2520"/>
        <w:gridCol w:w="540"/>
        <w:gridCol w:w="2520"/>
        <w:gridCol w:w="540"/>
        <w:gridCol w:w="2520"/>
        <w:gridCol w:w="540"/>
      </w:tblGrid>
      <w:tr w:rsidR="00E64CCB" w14:paraId="6126F11D" w14:textId="77777777" w:rsidTr="00D65884">
        <w:tc>
          <w:tcPr>
            <w:tcW w:w="9180" w:type="dxa"/>
            <w:gridSpan w:val="6"/>
            <w:tcBorders>
              <w:top w:val="nil"/>
              <w:left w:val="nil"/>
              <w:right w:val="nil"/>
            </w:tcBorders>
            <w:vAlign w:val="center"/>
          </w:tcPr>
          <w:p w14:paraId="7A2E66B4" w14:textId="780966B1" w:rsidR="00E64CCB" w:rsidRPr="00A00E58" w:rsidRDefault="00E64CCB" w:rsidP="00052CBB">
            <w:pPr>
              <w:rPr>
                <w:noProof/>
              </w:rPr>
            </w:pPr>
            <w:r w:rsidRPr="00A00E58">
              <w:rPr>
                <w:noProof/>
              </w:rPr>
              <w:t xml:space="preserve">Table </w:t>
            </w:r>
            <w:r w:rsidR="00052CBB">
              <w:rPr>
                <w:noProof/>
              </w:rPr>
              <w:t>3</w:t>
            </w:r>
            <w:r w:rsidRPr="00A00E58">
              <w:rPr>
                <w:noProof/>
              </w:rPr>
              <w:t>. Sources of uncertainty in system response to climate change</w:t>
            </w:r>
          </w:p>
        </w:tc>
      </w:tr>
      <w:tr w:rsidR="007D1995" w14:paraId="79E5CADC" w14:textId="77777777" w:rsidTr="00D65884">
        <w:tc>
          <w:tcPr>
            <w:tcW w:w="3060" w:type="dxa"/>
            <w:gridSpan w:val="2"/>
            <w:tcBorders>
              <w:left w:val="nil"/>
              <w:bottom w:val="nil"/>
              <w:right w:val="nil"/>
            </w:tcBorders>
            <w:vAlign w:val="center"/>
          </w:tcPr>
          <w:p w14:paraId="07F45215" w14:textId="26E84379" w:rsidR="00E64CCB" w:rsidRPr="00477916" w:rsidRDefault="00E64CCB" w:rsidP="00E64CCB">
            <w:pPr>
              <w:jc w:val="center"/>
              <w:rPr>
                <w:rFonts w:ascii="Helvetica" w:hAnsi="Helvetica"/>
                <w:b/>
                <w:noProof/>
              </w:rPr>
            </w:pPr>
            <w:r w:rsidRPr="00477916">
              <w:rPr>
                <w:rFonts w:ascii="Helvetica" w:hAnsi="Helvetica"/>
                <w:b/>
                <w:noProof/>
              </w:rPr>
              <w:t>Biomass</w:t>
            </w:r>
          </w:p>
        </w:tc>
        <w:tc>
          <w:tcPr>
            <w:tcW w:w="3060" w:type="dxa"/>
            <w:gridSpan w:val="2"/>
            <w:tcBorders>
              <w:left w:val="nil"/>
              <w:bottom w:val="nil"/>
              <w:right w:val="nil"/>
            </w:tcBorders>
            <w:vAlign w:val="center"/>
          </w:tcPr>
          <w:p w14:paraId="42FDB1A4" w14:textId="37715019" w:rsidR="00E64CCB" w:rsidRPr="00477916" w:rsidRDefault="00E64CCB" w:rsidP="00E64CCB">
            <w:pPr>
              <w:jc w:val="center"/>
              <w:rPr>
                <w:rFonts w:ascii="Helvetica" w:hAnsi="Helvetica"/>
                <w:b/>
                <w:noProof/>
              </w:rPr>
            </w:pPr>
            <w:r w:rsidRPr="00477916">
              <w:rPr>
                <w:rFonts w:ascii="Helvetica" w:hAnsi="Helvetica"/>
                <w:b/>
                <w:noProof/>
              </w:rPr>
              <w:t>Wildfire</w:t>
            </w:r>
          </w:p>
        </w:tc>
        <w:tc>
          <w:tcPr>
            <w:tcW w:w="3060" w:type="dxa"/>
            <w:gridSpan w:val="2"/>
            <w:tcBorders>
              <w:left w:val="nil"/>
              <w:bottom w:val="nil"/>
              <w:right w:val="nil"/>
            </w:tcBorders>
            <w:vAlign w:val="center"/>
          </w:tcPr>
          <w:p w14:paraId="1994BB65" w14:textId="5AA91F16" w:rsidR="00E64CCB" w:rsidRPr="00477916" w:rsidRDefault="00E64CCB" w:rsidP="00E64CCB">
            <w:pPr>
              <w:jc w:val="center"/>
              <w:rPr>
                <w:rFonts w:ascii="Helvetica" w:hAnsi="Helvetica"/>
                <w:b/>
                <w:noProof/>
              </w:rPr>
            </w:pPr>
            <w:r w:rsidRPr="00477916">
              <w:rPr>
                <w:rFonts w:ascii="Helvetica" w:hAnsi="Helvetica"/>
                <w:b/>
                <w:noProof/>
              </w:rPr>
              <w:t xml:space="preserve">Hydrologic </w:t>
            </w:r>
            <w:r w:rsidR="00D43071">
              <w:rPr>
                <w:rFonts w:ascii="Helvetica" w:hAnsi="Helvetica"/>
                <w:b/>
                <w:noProof/>
              </w:rPr>
              <w:t>O</w:t>
            </w:r>
            <w:r w:rsidRPr="00477916">
              <w:rPr>
                <w:rFonts w:ascii="Helvetica" w:hAnsi="Helvetica"/>
                <w:b/>
                <w:noProof/>
              </w:rPr>
              <w:t>C flux</w:t>
            </w:r>
          </w:p>
        </w:tc>
      </w:tr>
      <w:tr w:rsidR="00477916" w14:paraId="0631D01A" w14:textId="77777777" w:rsidTr="00D65884">
        <w:tc>
          <w:tcPr>
            <w:tcW w:w="2520" w:type="dxa"/>
            <w:tcBorders>
              <w:top w:val="nil"/>
              <w:left w:val="nil"/>
              <w:bottom w:val="single" w:sz="4" w:space="0" w:color="auto"/>
              <w:right w:val="nil"/>
            </w:tcBorders>
            <w:vAlign w:val="center"/>
          </w:tcPr>
          <w:p w14:paraId="2DFCCAC4" w14:textId="1C298A9C" w:rsidR="00E64CCB" w:rsidRPr="00477916" w:rsidRDefault="00E64CCB" w:rsidP="007D1995">
            <w:pPr>
              <w:rPr>
                <w:rFonts w:ascii="Helvetica" w:hAnsi="Helvetica"/>
                <w:noProof/>
                <w:sz w:val="22"/>
                <w:szCs w:val="22"/>
              </w:rPr>
            </w:pPr>
            <w:r w:rsidRPr="00477916">
              <w:rPr>
                <w:rFonts w:ascii="Helvetica" w:hAnsi="Helvetica"/>
                <w:noProof/>
                <w:sz w:val="22"/>
                <w:szCs w:val="22"/>
              </w:rPr>
              <w:t>Source</w:t>
            </w:r>
            <w:r w:rsidR="007D1995" w:rsidRPr="00477916">
              <w:rPr>
                <w:rFonts w:ascii="Helvetica" w:hAnsi="Helvetica"/>
                <w:noProof/>
                <w:sz w:val="22"/>
                <w:szCs w:val="22"/>
              </w:rPr>
              <w:t xml:space="preserve"> of uncertainty</w:t>
            </w:r>
          </w:p>
        </w:tc>
        <w:tc>
          <w:tcPr>
            <w:tcW w:w="540" w:type="dxa"/>
            <w:tcBorders>
              <w:top w:val="nil"/>
              <w:left w:val="nil"/>
              <w:bottom w:val="single" w:sz="4" w:space="0" w:color="auto"/>
              <w:right w:val="nil"/>
            </w:tcBorders>
            <w:vAlign w:val="center"/>
          </w:tcPr>
          <w:p w14:paraId="55FB83E3" w14:textId="6FF708D8" w:rsidR="00E64CCB" w:rsidRPr="00477916" w:rsidRDefault="00E64CCB" w:rsidP="007D1995">
            <w:pPr>
              <w:rPr>
                <w:rFonts w:ascii="Helvetica" w:hAnsi="Helvetica"/>
                <w:noProof/>
                <w:sz w:val="22"/>
                <w:szCs w:val="22"/>
              </w:rPr>
            </w:pPr>
            <w:r w:rsidRPr="00477916">
              <w:rPr>
                <w:rFonts w:ascii="Helvetica" w:hAnsi="Helvetica"/>
                <w:noProof/>
                <w:sz w:val="22"/>
                <w:szCs w:val="22"/>
              </w:rPr>
              <w:t>%</w:t>
            </w:r>
          </w:p>
        </w:tc>
        <w:tc>
          <w:tcPr>
            <w:tcW w:w="2520" w:type="dxa"/>
            <w:tcBorders>
              <w:top w:val="nil"/>
              <w:left w:val="nil"/>
              <w:bottom w:val="single" w:sz="4" w:space="0" w:color="auto"/>
              <w:right w:val="nil"/>
            </w:tcBorders>
            <w:vAlign w:val="center"/>
          </w:tcPr>
          <w:p w14:paraId="2CFF8EA2" w14:textId="00230F0F" w:rsidR="00E64CCB" w:rsidRPr="00477916" w:rsidRDefault="007D1995" w:rsidP="007D1995">
            <w:pPr>
              <w:rPr>
                <w:rFonts w:ascii="Helvetica" w:hAnsi="Helvetica"/>
                <w:noProof/>
                <w:sz w:val="22"/>
                <w:szCs w:val="22"/>
              </w:rPr>
            </w:pPr>
            <w:r w:rsidRPr="00477916">
              <w:rPr>
                <w:rFonts w:ascii="Helvetica" w:hAnsi="Helvetica"/>
                <w:noProof/>
                <w:sz w:val="22"/>
                <w:szCs w:val="22"/>
              </w:rPr>
              <w:t>Source of uncertainty</w:t>
            </w:r>
          </w:p>
        </w:tc>
        <w:tc>
          <w:tcPr>
            <w:tcW w:w="540" w:type="dxa"/>
            <w:tcBorders>
              <w:top w:val="nil"/>
              <w:left w:val="nil"/>
              <w:bottom w:val="single" w:sz="4" w:space="0" w:color="auto"/>
              <w:right w:val="nil"/>
            </w:tcBorders>
            <w:vAlign w:val="center"/>
          </w:tcPr>
          <w:p w14:paraId="630F974B" w14:textId="68DC12F6" w:rsidR="00E64CCB" w:rsidRPr="00477916" w:rsidRDefault="00E64CCB" w:rsidP="007D1995">
            <w:pPr>
              <w:rPr>
                <w:rFonts w:ascii="Helvetica" w:hAnsi="Helvetica"/>
                <w:noProof/>
                <w:sz w:val="22"/>
                <w:szCs w:val="22"/>
              </w:rPr>
            </w:pPr>
            <w:r w:rsidRPr="00477916">
              <w:rPr>
                <w:rFonts w:ascii="Helvetica" w:hAnsi="Helvetica"/>
                <w:noProof/>
                <w:sz w:val="22"/>
                <w:szCs w:val="22"/>
              </w:rPr>
              <w:t>%</w:t>
            </w:r>
          </w:p>
        </w:tc>
        <w:tc>
          <w:tcPr>
            <w:tcW w:w="2520" w:type="dxa"/>
            <w:tcBorders>
              <w:top w:val="nil"/>
              <w:left w:val="nil"/>
              <w:bottom w:val="single" w:sz="4" w:space="0" w:color="auto"/>
              <w:right w:val="nil"/>
            </w:tcBorders>
            <w:vAlign w:val="center"/>
          </w:tcPr>
          <w:p w14:paraId="682C0C28" w14:textId="77BC301A" w:rsidR="00E64CCB" w:rsidRPr="00477916" w:rsidRDefault="007D1995" w:rsidP="007D1995">
            <w:pPr>
              <w:rPr>
                <w:rFonts w:ascii="Helvetica" w:hAnsi="Helvetica"/>
                <w:noProof/>
                <w:sz w:val="22"/>
                <w:szCs w:val="22"/>
              </w:rPr>
            </w:pPr>
            <w:r w:rsidRPr="00477916">
              <w:rPr>
                <w:rFonts w:ascii="Helvetica" w:hAnsi="Helvetica"/>
                <w:noProof/>
                <w:sz w:val="22"/>
                <w:szCs w:val="22"/>
              </w:rPr>
              <w:t>Source of uncertainty</w:t>
            </w:r>
          </w:p>
        </w:tc>
        <w:tc>
          <w:tcPr>
            <w:tcW w:w="540" w:type="dxa"/>
            <w:tcBorders>
              <w:top w:val="nil"/>
              <w:left w:val="nil"/>
              <w:bottom w:val="single" w:sz="4" w:space="0" w:color="auto"/>
              <w:right w:val="nil"/>
            </w:tcBorders>
            <w:vAlign w:val="center"/>
          </w:tcPr>
          <w:p w14:paraId="7CDB5AA8" w14:textId="30CF3636" w:rsidR="00E64CCB" w:rsidRPr="00477916" w:rsidRDefault="00E64CCB" w:rsidP="007D1995">
            <w:pPr>
              <w:rPr>
                <w:rFonts w:ascii="Helvetica" w:hAnsi="Helvetica"/>
                <w:noProof/>
                <w:sz w:val="22"/>
                <w:szCs w:val="22"/>
              </w:rPr>
            </w:pPr>
            <w:r w:rsidRPr="00477916">
              <w:rPr>
                <w:rFonts w:ascii="Helvetica" w:hAnsi="Helvetica"/>
                <w:noProof/>
                <w:sz w:val="22"/>
                <w:szCs w:val="22"/>
              </w:rPr>
              <w:t>%</w:t>
            </w:r>
          </w:p>
        </w:tc>
      </w:tr>
      <w:tr w:rsidR="00477916" w14:paraId="3AA14F04" w14:textId="77777777" w:rsidTr="00D65884">
        <w:tc>
          <w:tcPr>
            <w:tcW w:w="2520" w:type="dxa"/>
            <w:tcBorders>
              <w:top w:val="single" w:sz="4" w:space="0" w:color="auto"/>
              <w:left w:val="nil"/>
              <w:bottom w:val="nil"/>
              <w:right w:val="nil"/>
            </w:tcBorders>
            <w:vAlign w:val="center"/>
          </w:tcPr>
          <w:p w14:paraId="40092CAB" w14:textId="4A3649FD" w:rsidR="00385A26" w:rsidRPr="00477916" w:rsidRDefault="00385A26" w:rsidP="007D1995">
            <w:pPr>
              <w:rPr>
                <w:rFonts w:ascii="Helvetica" w:hAnsi="Helvetica"/>
                <w:noProof/>
                <w:sz w:val="22"/>
                <w:szCs w:val="22"/>
              </w:rPr>
            </w:pPr>
            <w:r w:rsidRPr="00477916">
              <w:rPr>
                <w:rFonts w:ascii="Helvetica" w:hAnsi="Helvetica"/>
                <w:color w:val="000000"/>
                <w:sz w:val="22"/>
                <w:szCs w:val="22"/>
              </w:rPr>
              <w:t>Water balance</w:t>
            </w:r>
          </w:p>
        </w:tc>
        <w:tc>
          <w:tcPr>
            <w:tcW w:w="540" w:type="dxa"/>
            <w:tcBorders>
              <w:top w:val="single" w:sz="4" w:space="0" w:color="auto"/>
              <w:left w:val="nil"/>
              <w:bottom w:val="nil"/>
              <w:right w:val="single" w:sz="4" w:space="0" w:color="auto"/>
            </w:tcBorders>
            <w:vAlign w:val="center"/>
          </w:tcPr>
          <w:p w14:paraId="3B0370F1" w14:textId="32F17E5C" w:rsidR="00385A26" w:rsidRPr="00477916" w:rsidRDefault="00385A26" w:rsidP="007D1995">
            <w:pPr>
              <w:rPr>
                <w:rFonts w:ascii="Helvetica" w:hAnsi="Helvetica"/>
                <w:noProof/>
                <w:sz w:val="22"/>
                <w:szCs w:val="22"/>
              </w:rPr>
            </w:pPr>
            <w:r w:rsidRPr="00477916">
              <w:rPr>
                <w:rFonts w:ascii="Helvetica" w:hAnsi="Helvetica"/>
                <w:color w:val="000000"/>
                <w:sz w:val="22"/>
                <w:szCs w:val="22"/>
              </w:rPr>
              <w:t>56</w:t>
            </w:r>
          </w:p>
        </w:tc>
        <w:tc>
          <w:tcPr>
            <w:tcW w:w="2520" w:type="dxa"/>
            <w:tcBorders>
              <w:top w:val="single" w:sz="4" w:space="0" w:color="auto"/>
              <w:left w:val="single" w:sz="4" w:space="0" w:color="auto"/>
              <w:bottom w:val="nil"/>
              <w:right w:val="nil"/>
            </w:tcBorders>
            <w:vAlign w:val="center"/>
          </w:tcPr>
          <w:p w14:paraId="0E1098B5" w14:textId="0828CD78" w:rsidR="00385A26" w:rsidRPr="00477916" w:rsidRDefault="00385A26" w:rsidP="007D1995">
            <w:pPr>
              <w:rPr>
                <w:rFonts w:ascii="Helvetica" w:hAnsi="Helvetica"/>
                <w:noProof/>
                <w:sz w:val="22"/>
                <w:szCs w:val="22"/>
              </w:rPr>
            </w:pPr>
            <w:r w:rsidRPr="00477916">
              <w:rPr>
                <w:rFonts w:ascii="Helvetica" w:hAnsi="Helvetica"/>
                <w:color w:val="000000"/>
                <w:sz w:val="22"/>
                <w:szCs w:val="22"/>
              </w:rPr>
              <w:t>Vegetation shift</w:t>
            </w:r>
          </w:p>
        </w:tc>
        <w:tc>
          <w:tcPr>
            <w:tcW w:w="540" w:type="dxa"/>
            <w:tcBorders>
              <w:top w:val="single" w:sz="4" w:space="0" w:color="auto"/>
              <w:left w:val="nil"/>
              <w:bottom w:val="nil"/>
            </w:tcBorders>
            <w:vAlign w:val="center"/>
          </w:tcPr>
          <w:p w14:paraId="2DBF1259" w14:textId="005B2834" w:rsidR="00385A26" w:rsidRPr="00477916" w:rsidRDefault="00385A26" w:rsidP="007D1995">
            <w:pPr>
              <w:rPr>
                <w:rFonts w:ascii="Helvetica" w:hAnsi="Helvetica"/>
                <w:noProof/>
                <w:sz w:val="22"/>
                <w:szCs w:val="22"/>
              </w:rPr>
            </w:pPr>
            <w:r w:rsidRPr="00477916">
              <w:rPr>
                <w:rFonts w:ascii="Helvetica" w:hAnsi="Helvetica"/>
                <w:color w:val="000000"/>
                <w:sz w:val="22"/>
                <w:szCs w:val="22"/>
              </w:rPr>
              <w:t>73</w:t>
            </w:r>
          </w:p>
        </w:tc>
        <w:tc>
          <w:tcPr>
            <w:tcW w:w="2520" w:type="dxa"/>
            <w:tcBorders>
              <w:top w:val="single" w:sz="4" w:space="0" w:color="auto"/>
              <w:bottom w:val="nil"/>
              <w:right w:val="nil"/>
            </w:tcBorders>
            <w:vAlign w:val="center"/>
          </w:tcPr>
          <w:p w14:paraId="162FBBD3" w14:textId="70EFDDDD" w:rsidR="00385A26" w:rsidRPr="00477916" w:rsidRDefault="00385A26" w:rsidP="007D1995">
            <w:pPr>
              <w:rPr>
                <w:rFonts w:ascii="Helvetica" w:hAnsi="Helvetica"/>
                <w:noProof/>
                <w:sz w:val="22"/>
                <w:szCs w:val="22"/>
              </w:rPr>
            </w:pPr>
            <w:r w:rsidRPr="00477916">
              <w:rPr>
                <w:rFonts w:ascii="Helvetica" w:hAnsi="Helvetica"/>
                <w:noProof/>
                <w:sz w:val="22"/>
                <w:szCs w:val="22"/>
              </w:rPr>
              <w:t>Water balance</w:t>
            </w:r>
          </w:p>
        </w:tc>
        <w:tc>
          <w:tcPr>
            <w:tcW w:w="540" w:type="dxa"/>
            <w:tcBorders>
              <w:top w:val="single" w:sz="4" w:space="0" w:color="auto"/>
              <w:left w:val="nil"/>
              <w:bottom w:val="nil"/>
              <w:right w:val="nil"/>
            </w:tcBorders>
            <w:vAlign w:val="center"/>
          </w:tcPr>
          <w:p w14:paraId="404538D0" w14:textId="7E473203" w:rsidR="00385A26" w:rsidRPr="00477916" w:rsidRDefault="00385A26" w:rsidP="007D1995">
            <w:pPr>
              <w:rPr>
                <w:rFonts w:ascii="Helvetica" w:hAnsi="Helvetica"/>
                <w:noProof/>
                <w:sz w:val="22"/>
                <w:szCs w:val="22"/>
              </w:rPr>
            </w:pPr>
            <w:r w:rsidRPr="00477916">
              <w:rPr>
                <w:rFonts w:ascii="Helvetica" w:hAnsi="Helvetica"/>
                <w:color w:val="000000"/>
                <w:sz w:val="22"/>
                <w:szCs w:val="22"/>
              </w:rPr>
              <w:t>41</w:t>
            </w:r>
          </w:p>
        </w:tc>
      </w:tr>
      <w:tr w:rsidR="00477916" w14:paraId="5BC3AE6F" w14:textId="77777777" w:rsidTr="00D65884">
        <w:tc>
          <w:tcPr>
            <w:tcW w:w="2520" w:type="dxa"/>
            <w:tcBorders>
              <w:top w:val="nil"/>
              <w:left w:val="nil"/>
              <w:bottom w:val="nil"/>
              <w:right w:val="nil"/>
            </w:tcBorders>
            <w:vAlign w:val="center"/>
          </w:tcPr>
          <w:p w14:paraId="596122EB" w14:textId="7D431104" w:rsidR="00385A26" w:rsidRPr="00477916" w:rsidRDefault="0022525E" w:rsidP="0022525E">
            <w:pPr>
              <w:rPr>
                <w:rFonts w:ascii="Helvetica" w:hAnsi="Helvetica"/>
                <w:color w:val="000000"/>
                <w:sz w:val="22"/>
                <w:szCs w:val="22"/>
              </w:rPr>
            </w:pPr>
            <w:r>
              <w:rPr>
                <w:rFonts w:ascii="Helvetica" w:hAnsi="Helvetica"/>
                <w:color w:val="000000"/>
                <w:sz w:val="22"/>
                <w:szCs w:val="22"/>
              </w:rPr>
              <w:t>Wildf</w:t>
            </w:r>
            <w:r w:rsidR="00385A26" w:rsidRPr="00477916">
              <w:rPr>
                <w:rFonts w:ascii="Helvetica" w:hAnsi="Helvetica"/>
                <w:color w:val="000000"/>
                <w:sz w:val="22"/>
                <w:szCs w:val="22"/>
              </w:rPr>
              <w:t>ire</w:t>
            </w:r>
          </w:p>
        </w:tc>
        <w:tc>
          <w:tcPr>
            <w:tcW w:w="540" w:type="dxa"/>
            <w:tcBorders>
              <w:top w:val="nil"/>
              <w:left w:val="nil"/>
              <w:bottom w:val="nil"/>
              <w:right w:val="single" w:sz="4" w:space="0" w:color="auto"/>
            </w:tcBorders>
            <w:vAlign w:val="center"/>
          </w:tcPr>
          <w:p w14:paraId="7E8582BC" w14:textId="32E0094A" w:rsidR="00385A26" w:rsidRPr="00477916" w:rsidRDefault="00385A26" w:rsidP="007D1995">
            <w:pPr>
              <w:rPr>
                <w:rFonts w:ascii="Helvetica" w:hAnsi="Helvetica"/>
                <w:noProof/>
                <w:sz w:val="22"/>
                <w:szCs w:val="22"/>
              </w:rPr>
            </w:pPr>
            <w:r w:rsidRPr="00477916">
              <w:rPr>
                <w:rFonts w:ascii="Helvetica" w:hAnsi="Helvetica"/>
                <w:color w:val="000000"/>
                <w:sz w:val="22"/>
                <w:szCs w:val="22"/>
              </w:rPr>
              <w:t>47</w:t>
            </w:r>
          </w:p>
        </w:tc>
        <w:tc>
          <w:tcPr>
            <w:tcW w:w="2520" w:type="dxa"/>
            <w:tcBorders>
              <w:top w:val="nil"/>
              <w:left w:val="single" w:sz="4" w:space="0" w:color="auto"/>
              <w:bottom w:val="nil"/>
              <w:right w:val="nil"/>
            </w:tcBorders>
            <w:vAlign w:val="center"/>
          </w:tcPr>
          <w:p w14:paraId="62F55FAE" w14:textId="14080835" w:rsidR="00385A26" w:rsidRPr="00477916" w:rsidRDefault="00385A26" w:rsidP="007D1995">
            <w:pPr>
              <w:rPr>
                <w:rFonts w:ascii="Helvetica" w:hAnsi="Helvetica"/>
                <w:noProof/>
                <w:sz w:val="22"/>
                <w:szCs w:val="22"/>
              </w:rPr>
            </w:pPr>
            <w:r w:rsidRPr="00477916">
              <w:rPr>
                <w:rFonts w:ascii="Helvetica" w:hAnsi="Helvetica"/>
                <w:color w:val="000000"/>
                <w:sz w:val="22"/>
                <w:szCs w:val="22"/>
              </w:rPr>
              <w:t>Water balance</w:t>
            </w:r>
          </w:p>
        </w:tc>
        <w:tc>
          <w:tcPr>
            <w:tcW w:w="540" w:type="dxa"/>
            <w:tcBorders>
              <w:top w:val="nil"/>
              <w:left w:val="nil"/>
              <w:bottom w:val="nil"/>
            </w:tcBorders>
            <w:vAlign w:val="center"/>
          </w:tcPr>
          <w:p w14:paraId="7A6479F0" w14:textId="6AC23A25" w:rsidR="00385A26" w:rsidRPr="00477916" w:rsidRDefault="00385A26" w:rsidP="007D1995">
            <w:pPr>
              <w:rPr>
                <w:rFonts w:ascii="Helvetica" w:hAnsi="Helvetica"/>
                <w:noProof/>
                <w:sz w:val="22"/>
                <w:szCs w:val="22"/>
              </w:rPr>
            </w:pPr>
            <w:r w:rsidRPr="00477916">
              <w:rPr>
                <w:rFonts w:ascii="Helvetica" w:hAnsi="Helvetica"/>
                <w:color w:val="000000"/>
                <w:sz w:val="22"/>
                <w:szCs w:val="22"/>
              </w:rPr>
              <w:t>58</w:t>
            </w:r>
          </w:p>
        </w:tc>
        <w:tc>
          <w:tcPr>
            <w:tcW w:w="2520" w:type="dxa"/>
            <w:tcBorders>
              <w:top w:val="nil"/>
              <w:bottom w:val="nil"/>
              <w:right w:val="nil"/>
            </w:tcBorders>
            <w:vAlign w:val="center"/>
          </w:tcPr>
          <w:p w14:paraId="7BA6E352" w14:textId="05C5B838" w:rsidR="00385A26" w:rsidRPr="00477916" w:rsidRDefault="00385A26" w:rsidP="007D1995">
            <w:pPr>
              <w:rPr>
                <w:rFonts w:ascii="Helvetica" w:hAnsi="Helvetica"/>
                <w:noProof/>
                <w:sz w:val="22"/>
                <w:szCs w:val="22"/>
              </w:rPr>
            </w:pPr>
            <w:r w:rsidRPr="00477916">
              <w:rPr>
                <w:rFonts w:ascii="Helvetica" w:hAnsi="Helvetica"/>
                <w:noProof/>
                <w:sz w:val="22"/>
                <w:szCs w:val="22"/>
              </w:rPr>
              <w:t>Hydrologic flowpath</w:t>
            </w:r>
          </w:p>
        </w:tc>
        <w:tc>
          <w:tcPr>
            <w:tcW w:w="540" w:type="dxa"/>
            <w:tcBorders>
              <w:top w:val="nil"/>
              <w:left w:val="nil"/>
              <w:bottom w:val="nil"/>
              <w:right w:val="nil"/>
            </w:tcBorders>
            <w:vAlign w:val="center"/>
          </w:tcPr>
          <w:p w14:paraId="4C6BB9CC" w14:textId="6EDABAA6" w:rsidR="00385A26" w:rsidRPr="00477916" w:rsidRDefault="00385A26" w:rsidP="007D1995">
            <w:pPr>
              <w:rPr>
                <w:rFonts w:ascii="Helvetica" w:hAnsi="Helvetica"/>
                <w:noProof/>
                <w:sz w:val="22"/>
                <w:szCs w:val="22"/>
              </w:rPr>
            </w:pPr>
            <w:r w:rsidRPr="00477916">
              <w:rPr>
                <w:rFonts w:ascii="Helvetica" w:hAnsi="Helvetica"/>
                <w:color w:val="000000"/>
                <w:sz w:val="22"/>
                <w:szCs w:val="22"/>
              </w:rPr>
              <w:t>39</w:t>
            </w:r>
          </w:p>
        </w:tc>
      </w:tr>
      <w:tr w:rsidR="00477916" w14:paraId="71CDCBDD" w14:textId="77777777" w:rsidTr="00D65884">
        <w:tc>
          <w:tcPr>
            <w:tcW w:w="2520" w:type="dxa"/>
            <w:tcBorders>
              <w:top w:val="nil"/>
              <w:left w:val="nil"/>
              <w:bottom w:val="nil"/>
              <w:right w:val="nil"/>
            </w:tcBorders>
            <w:vAlign w:val="center"/>
          </w:tcPr>
          <w:p w14:paraId="7D07C4AB" w14:textId="3B9BA887" w:rsidR="00385A26" w:rsidRPr="00477916" w:rsidRDefault="00385A26" w:rsidP="007D1995">
            <w:pPr>
              <w:rPr>
                <w:rFonts w:ascii="Helvetica" w:hAnsi="Helvetica"/>
                <w:noProof/>
                <w:sz w:val="22"/>
                <w:szCs w:val="22"/>
              </w:rPr>
            </w:pPr>
            <w:r w:rsidRPr="00477916">
              <w:rPr>
                <w:rFonts w:ascii="Helvetica" w:hAnsi="Helvetica"/>
                <w:color w:val="000000"/>
                <w:sz w:val="22"/>
                <w:szCs w:val="22"/>
              </w:rPr>
              <w:t>Permafrost degradation</w:t>
            </w:r>
          </w:p>
        </w:tc>
        <w:tc>
          <w:tcPr>
            <w:tcW w:w="540" w:type="dxa"/>
            <w:tcBorders>
              <w:top w:val="nil"/>
              <w:left w:val="nil"/>
              <w:bottom w:val="nil"/>
              <w:right w:val="single" w:sz="4" w:space="0" w:color="auto"/>
            </w:tcBorders>
            <w:vAlign w:val="center"/>
          </w:tcPr>
          <w:p w14:paraId="2E10C6FD" w14:textId="0F4354AD" w:rsidR="00385A26" w:rsidRPr="00477916" w:rsidRDefault="00385A26" w:rsidP="007D1995">
            <w:pPr>
              <w:rPr>
                <w:rFonts w:ascii="Helvetica" w:hAnsi="Helvetica"/>
                <w:noProof/>
                <w:sz w:val="22"/>
                <w:szCs w:val="22"/>
              </w:rPr>
            </w:pPr>
            <w:r w:rsidRPr="00477916">
              <w:rPr>
                <w:rFonts w:ascii="Helvetica" w:hAnsi="Helvetica"/>
                <w:color w:val="000000"/>
                <w:sz w:val="22"/>
                <w:szCs w:val="22"/>
              </w:rPr>
              <w:t>40</w:t>
            </w:r>
          </w:p>
        </w:tc>
        <w:tc>
          <w:tcPr>
            <w:tcW w:w="2520" w:type="dxa"/>
            <w:tcBorders>
              <w:top w:val="nil"/>
              <w:left w:val="single" w:sz="4" w:space="0" w:color="auto"/>
              <w:bottom w:val="nil"/>
              <w:right w:val="nil"/>
            </w:tcBorders>
            <w:vAlign w:val="center"/>
          </w:tcPr>
          <w:p w14:paraId="54AE9CEB" w14:textId="79F8B667" w:rsidR="00385A26" w:rsidRPr="00477916" w:rsidRDefault="00385A26" w:rsidP="007D1995">
            <w:pPr>
              <w:rPr>
                <w:rFonts w:ascii="Helvetica" w:hAnsi="Helvetica"/>
                <w:noProof/>
                <w:sz w:val="22"/>
                <w:szCs w:val="22"/>
              </w:rPr>
            </w:pPr>
            <w:r w:rsidRPr="00477916">
              <w:rPr>
                <w:rFonts w:ascii="Helvetica" w:hAnsi="Helvetica"/>
                <w:color w:val="000000"/>
                <w:sz w:val="22"/>
                <w:szCs w:val="22"/>
              </w:rPr>
              <w:t>Human disturbance</w:t>
            </w:r>
          </w:p>
        </w:tc>
        <w:tc>
          <w:tcPr>
            <w:tcW w:w="540" w:type="dxa"/>
            <w:tcBorders>
              <w:top w:val="nil"/>
              <w:left w:val="nil"/>
              <w:bottom w:val="nil"/>
            </w:tcBorders>
            <w:vAlign w:val="center"/>
          </w:tcPr>
          <w:p w14:paraId="49C6C860" w14:textId="2B3DBE00" w:rsidR="00385A26" w:rsidRPr="00477916" w:rsidRDefault="00385A26" w:rsidP="007D1995">
            <w:pPr>
              <w:rPr>
                <w:rFonts w:ascii="Helvetica" w:hAnsi="Helvetica"/>
                <w:noProof/>
                <w:sz w:val="22"/>
                <w:szCs w:val="22"/>
              </w:rPr>
            </w:pPr>
            <w:r w:rsidRPr="00477916">
              <w:rPr>
                <w:rFonts w:ascii="Helvetica" w:hAnsi="Helvetica"/>
                <w:color w:val="000000"/>
                <w:sz w:val="22"/>
                <w:szCs w:val="22"/>
              </w:rPr>
              <w:t>27</w:t>
            </w:r>
          </w:p>
        </w:tc>
        <w:tc>
          <w:tcPr>
            <w:tcW w:w="2520" w:type="dxa"/>
            <w:tcBorders>
              <w:top w:val="nil"/>
              <w:bottom w:val="nil"/>
              <w:right w:val="nil"/>
            </w:tcBorders>
            <w:vAlign w:val="center"/>
          </w:tcPr>
          <w:p w14:paraId="6A01DF04" w14:textId="74BB1C11" w:rsidR="00385A26" w:rsidRPr="00477916" w:rsidRDefault="00385A26" w:rsidP="007D1995">
            <w:pPr>
              <w:rPr>
                <w:rFonts w:ascii="Helvetica" w:hAnsi="Helvetica"/>
                <w:noProof/>
                <w:sz w:val="22"/>
                <w:szCs w:val="22"/>
              </w:rPr>
            </w:pPr>
            <w:r w:rsidRPr="00477916">
              <w:rPr>
                <w:rFonts w:ascii="Helvetica" w:hAnsi="Helvetica"/>
                <w:color w:val="000000"/>
                <w:sz w:val="22"/>
                <w:szCs w:val="22"/>
              </w:rPr>
              <w:t>Permafrost</w:t>
            </w:r>
            <w:r w:rsidR="0041521E" w:rsidRPr="00477916">
              <w:rPr>
                <w:rFonts w:ascii="Helvetica" w:hAnsi="Helvetica"/>
                <w:color w:val="000000"/>
                <w:sz w:val="22"/>
                <w:szCs w:val="22"/>
              </w:rPr>
              <w:t xml:space="preserve"> degradation</w:t>
            </w:r>
          </w:p>
        </w:tc>
        <w:tc>
          <w:tcPr>
            <w:tcW w:w="540" w:type="dxa"/>
            <w:tcBorders>
              <w:top w:val="nil"/>
              <w:left w:val="nil"/>
              <w:bottom w:val="nil"/>
              <w:right w:val="nil"/>
            </w:tcBorders>
            <w:vAlign w:val="center"/>
          </w:tcPr>
          <w:p w14:paraId="64D59BFB" w14:textId="61F459C3" w:rsidR="00385A26" w:rsidRPr="00477916" w:rsidRDefault="00385A26" w:rsidP="007D1995">
            <w:pPr>
              <w:rPr>
                <w:rFonts w:ascii="Helvetica" w:hAnsi="Helvetica"/>
                <w:noProof/>
                <w:sz w:val="22"/>
                <w:szCs w:val="22"/>
              </w:rPr>
            </w:pPr>
            <w:r w:rsidRPr="00477916">
              <w:rPr>
                <w:rFonts w:ascii="Helvetica" w:hAnsi="Helvetica"/>
                <w:color w:val="000000"/>
                <w:sz w:val="22"/>
                <w:szCs w:val="22"/>
              </w:rPr>
              <w:t>24</w:t>
            </w:r>
          </w:p>
        </w:tc>
      </w:tr>
      <w:tr w:rsidR="00477916" w14:paraId="0E54CD46" w14:textId="77777777" w:rsidTr="00D65884">
        <w:tc>
          <w:tcPr>
            <w:tcW w:w="2520" w:type="dxa"/>
            <w:tcBorders>
              <w:top w:val="nil"/>
              <w:left w:val="nil"/>
              <w:bottom w:val="nil"/>
              <w:right w:val="nil"/>
            </w:tcBorders>
            <w:vAlign w:val="center"/>
          </w:tcPr>
          <w:p w14:paraId="7F12DBC3" w14:textId="68D7E6E6" w:rsidR="00385A26" w:rsidRPr="00477916" w:rsidRDefault="00385A26" w:rsidP="007D1995">
            <w:pPr>
              <w:rPr>
                <w:rFonts w:ascii="Helvetica" w:hAnsi="Helvetica"/>
                <w:noProof/>
                <w:sz w:val="22"/>
                <w:szCs w:val="22"/>
              </w:rPr>
            </w:pPr>
            <w:r w:rsidRPr="00477916">
              <w:rPr>
                <w:rFonts w:ascii="Helvetica" w:hAnsi="Helvetica"/>
                <w:color w:val="000000"/>
                <w:sz w:val="22"/>
                <w:szCs w:val="22"/>
              </w:rPr>
              <w:t>Human disturbance</w:t>
            </w:r>
          </w:p>
        </w:tc>
        <w:tc>
          <w:tcPr>
            <w:tcW w:w="540" w:type="dxa"/>
            <w:tcBorders>
              <w:top w:val="nil"/>
              <w:left w:val="nil"/>
              <w:bottom w:val="nil"/>
              <w:right w:val="single" w:sz="4" w:space="0" w:color="auto"/>
            </w:tcBorders>
            <w:vAlign w:val="center"/>
          </w:tcPr>
          <w:p w14:paraId="1185B90F" w14:textId="1271826E" w:rsidR="00385A26" w:rsidRPr="00477916" w:rsidRDefault="00385A26" w:rsidP="007D1995">
            <w:pPr>
              <w:rPr>
                <w:rFonts w:ascii="Helvetica" w:hAnsi="Helvetica"/>
                <w:noProof/>
                <w:sz w:val="22"/>
                <w:szCs w:val="22"/>
              </w:rPr>
            </w:pPr>
            <w:r w:rsidRPr="00477916">
              <w:rPr>
                <w:rFonts w:ascii="Helvetica" w:hAnsi="Helvetica"/>
                <w:color w:val="000000"/>
                <w:sz w:val="22"/>
                <w:szCs w:val="22"/>
              </w:rPr>
              <w:t>29</w:t>
            </w:r>
          </w:p>
        </w:tc>
        <w:tc>
          <w:tcPr>
            <w:tcW w:w="2520" w:type="dxa"/>
            <w:tcBorders>
              <w:top w:val="nil"/>
              <w:left w:val="single" w:sz="4" w:space="0" w:color="auto"/>
              <w:bottom w:val="nil"/>
              <w:right w:val="nil"/>
            </w:tcBorders>
            <w:vAlign w:val="center"/>
          </w:tcPr>
          <w:p w14:paraId="5219399B" w14:textId="6BA6B009" w:rsidR="00385A26" w:rsidRPr="00477916" w:rsidRDefault="00385A26" w:rsidP="007D1995">
            <w:pPr>
              <w:rPr>
                <w:rFonts w:ascii="Helvetica" w:hAnsi="Helvetica"/>
                <w:noProof/>
                <w:sz w:val="22"/>
                <w:szCs w:val="22"/>
              </w:rPr>
            </w:pPr>
            <w:r w:rsidRPr="00477916">
              <w:rPr>
                <w:rFonts w:ascii="Helvetica" w:hAnsi="Helvetica"/>
                <w:color w:val="000000"/>
                <w:sz w:val="22"/>
                <w:szCs w:val="22"/>
              </w:rPr>
              <w:t>Permafrost degradation</w:t>
            </w:r>
          </w:p>
        </w:tc>
        <w:tc>
          <w:tcPr>
            <w:tcW w:w="540" w:type="dxa"/>
            <w:tcBorders>
              <w:top w:val="nil"/>
              <w:left w:val="nil"/>
              <w:bottom w:val="nil"/>
            </w:tcBorders>
            <w:vAlign w:val="center"/>
          </w:tcPr>
          <w:p w14:paraId="2CC3E240" w14:textId="1E24F6F1" w:rsidR="00385A26" w:rsidRPr="00477916" w:rsidRDefault="00385A26" w:rsidP="007D1995">
            <w:pPr>
              <w:rPr>
                <w:rFonts w:ascii="Helvetica" w:hAnsi="Helvetica"/>
                <w:noProof/>
                <w:sz w:val="22"/>
                <w:szCs w:val="22"/>
              </w:rPr>
            </w:pPr>
            <w:r w:rsidRPr="00477916">
              <w:rPr>
                <w:rFonts w:ascii="Helvetica" w:hAnsi="Helvetica"/>
                <w:color w:val="000000"/>
                <w:sz w:val="22"/>
                <w:szCs w:val="22"/>
              </w:rPr>
              <w:t>18</w:t>
            </w:r>
          </w:p>
        </w:tc>
        <w:tc>
          <w:tcPr>
            <w:tcW w:w="2520" w:type="dxa"/>
            <w:tcBorders>
              <w:top w:val="nil"/>
              <w:bottom w:val="nil"/>
              <w:right w:val="nil"/>
            </w:tcBorders>
            <w:vAlign w:val="center"/>
          </w:tcPr>
          <w:p w14:paraId="71CB7D26" w14:textId="7C7A1C5B" w:rsidR="00385A26" w:rsidRPr="00477916" w:rsidRDefault="00385A26" w:rsidP="007D1995">
            <w:pPr>
              <w:rPr>
                <w:rFonts w:ascii="Helvetica" w:hAnsi="Helvetica"/>
                <w:noProof/>
                <w:sz w:val="22"/>
                <w:szCs w:val="22"/>
              </w:rPr>
            </w:pPr>
            <w:r w:rsidRPr="00477916">
              <w:rPr>
                <w:rFonts w:ascii="Helvetica" w:hAnsi="Helvetica"/>
                <w:color w:val="000000"/>
                <w:sz w:val="22"/>
                <w:szCs w:val="22"/>
              </w:rPr>
              <w:t>Photo and bio-lability</w:t>
            </w:r>
          </w:p>
        </w:tc>
        <w:tc>
          <w:tcPr>
            <w:tcW w:w="540" w:type="dxa"/>
            <w:tcBorders>
              <w:top w:val="nil"/>
              <w:left w:val="nil"/>
              <w:bottom w:val="nil"/>
              <w:right w:val="nil"/>
            </w:tcBorders>
            <w:vAlign w:val="center"/>
          </w:tcPr>
          <w:p w14:paraId="268D1B15" w14:textId="712847A9" w:rsidR="00385A26" w:rsidRPr="00477916" w:rsidRDefault="00385A26" w:rsidP="007D1995">
            <w:pPr>
              <w:rPr>
                <w:rFonts w:ascii="Helvetica" w:hAnsi="Helvetica"/>
                <w:noProof/>
                <w:sz w:val="22"/>
                <w:szCs w:val="22"/>
              </w:rPr>
            </w:pPr>
            <w:r w:rsidRPr="00477916">
              <w:rPr>
                <w:rFonts w:ascii="Helvetica" w:hAnsi="Helvetica"/>
                <w:color w:val="000000"/>
                <w:sz w:val="22"/>
                <w:szCs w:val="22"/>
              </w:rPr>
              <w:t>24</w:t>
            </w:r>
          </w:p>
        </w:tc>
      </w:tr>
      <w:tr w:rsidR="00477916" w14:paraId="4C75DFA3" w14:textId="77777777" w:rsidTr="00D65884">
        <w:tc>
          <w:tcPr>
            <w:tcW w:w="2520" w:type="dxa"/>
            <w:tcBorders>
              <w:top w:val="nil"/>
              <w:left w:val="nil"/>
              <w:bottom w:val="nil"/>
              <w:right w:val="nil"/>
            </w:tcBorders>
            <w:vAlign w:val="center"/>
          </w:tcPr>
          <w:p w14:paraId="4C25AE3D" w14:textId="2049D706" w:rsidR="00385A26" w:rsidRPr="00477916" w:rsidRDefault="00385A26" w:rsidP="007D1995">
            <w:pPr>
              <w:rPr>
                <w:rFonts w:ascii="Helvetica" w:hAnsi="Helvetica"/>
                <w:noProof/>
                <w:sz w:val="22"/>
                <w:szCs w:val="22"/>
              </w:rPr>
            </w:pPr>
            <w:r w:rsidRPr="00477916">
              <w:rPr>
                <w:rFonts w:ascii="Helvetica" w:hAnsi="Helvetica"/>
                <w:color w:val="000000"/>
                <w:sz w:val="22"/>
                <w:szCs w:val="22"/>
              </w:rPr>
              <w:t>Insect damage</w:t>
            </w:r>
          </w:p>
        </w:tc>
        <w:tc>
          <w:tcPr>
            <w:tcW w:w="540" w:type="dxa"/>
            <w:tcBorders>
              <w:top w:val="nil"/>
              <w:left w:val="nil"/>
              <w:bottom w:val="nil"/>
              <w:right w:val="single" w:sz="4" w:space="0" w:color="auto"/>
            </w:tcBorders>
            <w:vAlign w:val="center"/>
          </w:tcPr>
          <w:p w14:paraId="5C9A2A1C" w14:textId="0F12C7A4" w:rsidR="00385A26" w:rsidRPr="00477916" w:rsidRDefault="00385A26" w:rsidP="007D1995">
            <w:pPr>
              <w:rPr>
                <w:rFonts w:ascii="Helvetica" w:hAnsi="Helvetica"/>
                <w:noProof/>
                <w:sz w:val="22"/>
                <w:szCs w:val="22"/>
              </w:rPr>
            </w:pPr>
            <w:r w:rsidRPr="00477916">
              <w:rPr>
                <w:rFonts w:ascii="Helvetica" w:hAnsi="Helvetica"/>
                <w:color w:val="000000"/>
                <w:sz w:val="22"/>
                <w:szCs w:val="22"/>
              </w:rPr>
              <w:t>27</w:t>
            </w:r>
          </w:p>
        </w:tc>
        <w:tc>
          <w:tcPr>
            <w:tcW w:w="2520" w:type="dxa"/>
            <w:tcBorders>
              <w:top w:val="nil"/>
              <w:left w:val="single" w:sz="4" w:space="0" w:color="auto"/>
              <w:bottom w:val="nil"/>
              <w:right w:val="nil"/>
            </w:tcBorders>
            <w:vAlign w:val="center"/>
          </w:tcPr>
          <w:p w14:paraId="214E5DBF" w14:textId="32BAE898" w:rsidR="00385A26" w:rsidRPr="00477916" w:rsidRDefault="00385A26" w:rsidP="007D1995">
            <w:pPr>
              <w:rPr>
                <w:rFonts w:ascii="Helvetica" w:hAnsi="Helvetica"/>
                <w:noProof/>
                <w:sz w:val="22"/>
                <w:szCs w:val="22"/>
              </w:rPr>
            </w:pPr>
            <w:r w:rsidRPr="00477916">
              <w:rPr>
                <w:rFonts w:ascii="Helvetica" w:hAnsi="Helvetica"/>
                <w:color w:val="000000"/>
                <w:sz w:val="22"/>
                <w:szCs w:val="22"/>
              </w:rPr>
              <w:t>Seasonality</w:t>
            </w:r>
          </w:p>
        </w:tc>
        <w:tc>
          <w:tcPr>
            <w:tcW w:w="540" w:type="dxa"/>
            <w:tcBorders>
              <w:top w:val="nil"/>
              <w:left w:val="nil"/>
              <w:bottom w:val="nil"/>
            </w:tcBorders>
            <w:vAlign w:val="center"/>
          </w:tcPr>
          <w:p w14:paraId="566F3F9A" w14:textId="397E70B3" w:rsidR="00385A26" w:rsidRPr="00477916" w:rsidRDefault="00385A26" w:rsidP="007D1995">
            <w:pPr>
              <w:rPr>
                <w:rFonts w:ascii="Helvetica" w:hAnsi="Helvetica"/>
                <w:noProof/>
                <w:sz w:val="22"/>
                <w:szCs w:val="22"/>
              </w:rPr>
            </w:pPr>
            <w:r w:rsidRPr="00477916">
              <w:rPr>
                <w:rFonts w:ascii="Helvetica" w:hAnsi="Helvetica"/>
                <w:color w:val="000000"/>
                <w:sz w:val="22"/>
                <w:szCs w:val="22"/>
              </w:rPr>
              <w:t>15</w:t>
            </w:r>
          </w:p>
        </w:tc>
        <w:tc>
          <w:tcPr>
            <w:tcW w:w="2520" w:type="dxa"/>
            <w:tcBorders>
              <w:top w:val="nil"/>
              <w:bottom w:val="nil"/>
              <w:right w:val="nil"/>
            </w:tcBorders>
            <w:vAlign w:val="center"/>
          </w:tcPr>
          <w:p w14:paraId="04E7E146" w14:textId="67B9739A" w:rsidR="00385A26" w:rsidRPr="00477916" w:rsidRDefault="00385A26" w:rsidP="007D1995">
            <w:pPr>
              <w:rPr>
                <w:rFonts w:ascii="Helvetica" w:hAnsi="Helvetica"/>
                <w:noProof/>
                <w:sz w:val="22"/>
                <w:szCs w:val="22"/>
              </w:rPr>
            </w:pPr>
            <w:r w:rsidRPr="00477916">
              <w:rPr>
                <w:rFonts w:ascii="Helvetica" w:hAnsi="Helvetica"/>
                <w:color w:val="000000"/>
                <w:sz w:val="22"/>
                <w:szCs w:val="22"/>
              </w:rPr>
              <w:t>Vegetation shift</w:t>
            </w:r>
          </w:p>
        </w:tc>
        <w:tc>
          <w:tcPr>
            <w:tcW w:w="540" w:type="dxa"/>
            <w:tcBorders>
              <w:top w:val="nil"/>
              <w:left w:val="nil"/>
              <w:bottom w:val="nil"/>
              <w:right w:val="nil"/>
            </w:tcBorders>
            <w:vAlign w:val="center"/>
          </w:tcPr>
          <w:p w14:paraId="4EB9E43D" w14:textId="34058101" w:rsidR="00385A26" w:rsidRPr="00477916" w:rsidRDefault="00385A26" w:rsidP="007D1995">
            <w:pPr>
              <w:rPr>
                <w:rFonts w:ascii="Helvetica" w:hAnsi="Helvetica"/>
                <w:noProof/>
                <w:sz w:val="22"/>
                <w:szCs w:val="22"/>
              </w:rPr>
            </w:pPr>
            <w:r w:rsidRPr="00477916">
              <w:rPr>
                <w:rFonts w:ascii="Helvetica" w:hAnsi="Helvetica"/>
                <w:color w:val="000000"/>
                <w:sz w:val="22"/>
                <w:szCs w:val="22"/>
              </w:rPr>
              <w:t>20</w:t>
            </w:r>
          </w:p>
        </w:tc>
      </w:tr>
      <w:tr w:rsidR="00477916" w14:paraId="60B564CA" w14:textId="77777777" w:rsidTr="00D65884">
        <w:tc>
          <w:tcPr>
            <w:tcW w:w="2520" w:type="dxa"/>
            <w:tcBorders>
              <w:top w:val="nil"/>
              <w:left w:val="nil"/>
              <w:bottom w:val="nil"/>
              <w:right w:val="nil"/>
            </w:tcBorders>
            <w:vAlign w:val="center"/>
          </w:tcPr>
          <w:p w14:paraId="7B80F8F7" w14:textId="2E1E326B" w:rsidR="00385A26" w:rsidRPr="00477916" w:rsidRDefault="0041521E" w:rsidP="007D1995">
            <w:pPr>
              <w:rPr>
                <w:rFonts w:ascii="Helvetica" w:hAnsi="Helvetica"/>
                <w:color w:val="000000"/>
                <w:sz w:val="22"/>
                <w:szCs w:val="22"/>
              </w:rPr>
            </w:pPr>
            <w:r w:rsidRPr="00477916">
              <w:rPr>
                <w:rFonts w:ascii="Helvetica" w:hAnsi="Helvetica"/>
                <w:color w:val="000000"/>
                <w:sz w:val="22"/>
                <w:szCs w:val="22"/>
              </w:rPr>
              <w:t>V</w:t>
            </w:r>
            <w:r w:rsidR="00385A26" w:rsidRPr="00477916">
              <w:rPr>
                <w:rFonts w:ascii="Helvetica" w:hAnsi="Helvetica"/>
                <w:color w:val="000000"/>
                <w:sz w:val="22"/>
                <w:szCs w:val="22"/>
              </w:rPr>
              <w:t>egetation</w:t>
            </w:r>
            <w:r w:rsidRPr="00477916">
              <w:rPr>
                <w:rFonts w:ascii="Helvetica" w:hAnsi="Helvetica"/>
                <w:color w:val="000000"/>
                <w:sz w:val="22"/>
                <w:szCs w:val="22"/>
              </w:rPr>
              <w:t xml:space="preserve"> shift</w:t>
            </w:r>
          </w:p>
        </w:tc>
        <w:tc>
          <w:tcPr>
            <w:tcW w:w="540" w:type="dxa"/>
            <w:tcBorders>
              <w:top w:val="nil"/>
              <w:left w:val="nil"/>
              <w:bottom w:val="nil"/>
              <w:right w:val="single" w:sz="4" w:space="0" w:color="auto"/>
            </w:tcBorders>
            <w:vAlign w:val="center"/>
          </w:tcPr>
          <w:p w14:paraId="1DDC05AE" w14:textId="1AE7683A" w:rsidR="00385A26" w:rsidRPr="00477916" w:rsidRDefault="00385A26" w:rsidP="007D1995">
            <w:pPr>
              <w:rPr>
                <w:rFonts w:ascii="Helvetica" w:hAnsi="Helvetica"/>
                <w:color w:val="000000"/>
                <w:sz w:val="22"/>
                <w:szCs w:val="22"/>
              </w:rPr>
            </w:pPr>
            <w:r w:rsidRPr="00477916">
              <w:rPr>
                <w:rFonts w:ascii="Helvetica" w:hAnsi="Helvetica"/>
                <w:color w:val="000000"/>
                <w:sz w:val="22"/>
                <w:szCs w:val="22"/>
              </w:rPr>
              <w:t>24</w:t>
            </w:r>
          </w:p>
        </w:tc>
        <w:tc>
          <w:tcPr>
            <w:tcW w:w="2520" w:type="dxa"/>
            <w:tcBorders>
              <w:top w:val="nil"/>
              <w:left w:val="single" w:sz="4" w:space="0" w:color="auto"/>
              <w:bottom w:val="nil"/>
              <w:right w:val="nil"/>
            </w:tcBorders>
            <w:vAlign w:val="center"/>
          </w:tcPr>
          <w:p w14:paraId="1CD2B80F" w14:textId="20A2A412" w:rsidR="00385A26" w:rsidRPr="00477916" w:rsidRDefault="00385A26" w:rsidP="007D1995">
            <w:pPr>
              <w:rPr>
                <w:rFonts w:ascii="Helvetica" w:hAnsi="Helvetica"/>
                <w:color w:val="000000"/>
                <w:sz w:val="22"/>
                <w:szCs w:val="22"/>
              </w:rPr>
            </w:pPr>
            <w:r w:rsidRPr="00477916">
              <w:rPr>
                <w:rFonts w:ascii="Helvetica" w:hAnsi="Helvetica"/>
                <w:color w:val="000000"/>
                <w:sz w:val="22"/>
                <w:szCs w:val="22"/>
              </w:rPr>
              <w:t>Regional differences</w:t>
            </w:r>
          </w:p>
        </w:tc>
        <w:tc>
          <w:tcPr>
            <w:tcW w:w="540" w:type="dxa"/>
            <w:tcBorders>
              <w:top w:val="nil"/>
              <w:left w:val="nil"/>
              <w:bottom w:val="nil"/>
            </w:tcBorders>
            <w:vAlign w:val="center"/>
          </w:tcPr>
          <w:p w14:paraId="5AEBD4BD" w14:textId="42B64BEF" w:rsidR="00385A26" w:rsidRPr="00477916" w:rsidRDefault="00385A26" w:rsidP="007D1995">
            <w:pPr>
              <w:rPr>
                <w:rFonts w:ascii="Helvetica" w:hAnsi="Helvetica"/>
                <w:color w:val="000000"/>
                <w:sz w:val="22"/>
                <w:szCs w:val="22"/>
              </w:rPr>
            </w:pPr>
            <w:r w:rsidRPr="00477916">
              <w:rPr>
                <w:rFonts w:ascii="Helvetica" w:hAnsi="Helvetica"/>
                <w:color w:val="000000"/>
                <w:sz w:val="22"/>
                <w:szCs w:val="22"/>
              </w:rPr>
              <w:t>12</w:t>
            </w:r>
          </w:p>
        </w:tc>
        <w:tc>
          <w:tcPr>
            <w:tcW w:w="2520" w:type="dxa"/>
            <w:tcBorders>
              <w:top w:val="nil"/>
              <w:bottom w:val="nil"/>
              <w:right w:val="nil"/>
            </w:tcBorders>
            <w:vAlign w:val="center"/>
          </w:tcPr>
          <w:p w14:paraId="244D46D4" w14:textId="7779E7C0" w:rsidR="00385A26" w:rsidRPr="00477916" w:rsidRDefault="00385A26" w:rsidP="007D1995">
            <w:pPr>
              <w:rPr>
                <w:rFonts w:ascii="Helvetica" w:hAnsi="Helvetica"/>
                <w:color w:val="000000"/>
                <w:sz w:val="22"/>
                <w:szCs w:val="22"/>
              </w:rPr>
            </w:pPr>
            <w:r w:rsidRPr="00477916">
              <w:rPr>
                <w:rFonts w:ascii="Helvetica" w:hAnsi="Helvetica"/>
                <w:color w:val="000000"/>
                <w:sz w:val="22"/>
                <w:szCs w:val="22"/>
              </w:rPr>
              <w:t>Fluvial erosion</w:t>
            </w:r>
          </w:p>
        </w:tc>
        <w:tc>
          <w:tcPr>
            <w:tcW w:w="540" w:type="dxa"/>
            <w:tcBorders>
              <w:top w:val="nil"/>
              <w:left w:val="nil"/>
              <w:bottom w:val="nil"/>
              <w:right w:val="nil"/>
            </w:tcBorders>
            <w:vAlign w:val="center"/>
          </w:tcPr>
          <w:p w14:paraId="43A309A2" w14:textId="5232E345" w:rsidR="00385A26" w:rsidRPr="00477916" w:rsidRDefault="00385A26" w:rsidP="007D1995">
            <w:pPr>
              <w:rPr>
                <w:rFonts w:ascii="Helvetica" w:hAnsi="Helvetica"/>
                <w:color w:val="000000"/>
                <w:sz w:val="22"/>
                <w:szCs w:val="22"/>
              </w:rPr>
            </w:pPr>
            <w:r w:rsidRPr="00477916">
              <w:rPr>
                <w:rFonts w:ascii="Helvetica" w:hAnsi="Helvetica"/>
                <w:color w:val="000000"/>
                <w:sz w:val="22"/>
                <w:szCs w:val="22"/>
              </w:rPr>
              <w:t>11</w:t>
            </w:r>
          </w:p>
        </w:tc>
      </w:tr>
      <w:tr w:rsidR="00477916" w14:paraId="3D325DB4" w14:textId="77777777" w:rsidTr="00D65884">
        <w:tc>
          <w:tcPr>
            <w:tcW w:w="2520" w:type="dxa"/>
            <w:tcBorders>
              <w:top w:val="nil"/>
              <w:left w:val="nil"/>
              <w:bottom w:val="nil"/>
              <w:right w:val="nil"/>
            </w:tcBorders>
            <w:vAlign w:val="center"/>
          </w:tcPr>
          <w:p w14:paraId="724CF9A1" w14:textId="18E965EA" w:rsidR="00385A26" w:rsidRPr="00477916" w:rsidRDefault="0041521E" w:rsidP="007D1995">
            <w:pPr>
              <w:rPr>
                <w:rFonts w:ascii="Helvetica" w:hAnsi="Helvetica"/>
                <w:color w:val="000000"/>
                <w:sz w:val="22"/>
                <w:szCs w:val="22"/>
              </w:rPr>
            </w:pPr>
            <w:r w:rsidRPr="00477916">
              <w:rPr>
                <w:rFonts w:ascii="Helvetica" w:hAnsi="Helvetica"/>
                <w:color w:val="000000"/>
                <w:sz w:val="22"/>
                <w:szCs w:val="22"/>
              </w:rPr>
              <w:t>T</w:t>
            </w:r>
            <w:r w:rsidR="00385A26" w:rsidRPr="00477916">
              <w:rPr>
                <w:rFonts w:ascii="Helvetica" w:hAnsi="Helvetica"/>
                <w:color w:val="000000"/>
                <w:sz w:val="22"/>
                <w:szCs w:val="22"/>
              </w:rPr>
              <w:t>reeline</w:t>
            </w:r>
            <w:r w:rsidRPr="00477916">
              <w:rPr>
                <w:rFonts w:ascii="Helvetica" w:hAnsi="Helvetica"/>
                <w:color w:val="000000"/>
                <w:sz w:val="22"/>
                <w:szCs w:val="22"/>
              </w:rPr>
              <w:t xml:space="preserve"> dynamics</w:t>
            </w:r>
          </w:p>
        </w:tc>
        <w:tc>
          <w:tcPr>
            <w:tcW w:w="540" w:type="dxa"/>
            <w:tcBorders>
              <w:top w:val="nil"/>
              <w:left w:val="nil"/>
              <w:bottom w:val="nil"/>
              <w:right w:val="single" w:sz="4" w:space="0" w:color="auto"/>
            </w:tcBorders>
            <w:vAlign w:val="center"/>
          </w:tcPr>
          <w:p w14:paraId="0E118882" w14:textId="2DFE4B1F" w:rsidR="00385A26" w:rsidRPr="00477916" w:rsidRDefault="00385A26" w:rsidP="007D1995">
            <w:pPr>
              <w:rPr>
                <w:rFonts w:ascii="Helvetica" w:hAnsi="Helvetica"/>
                <w:color w:val="000000"/>
                <w:sz w:val="22"/>
                <w:szCs w:val="22"/>
              </w:rPr>
            </w:pPr>
            <w:r w:rsidRPr="00477916">
              <w:rPr>
                <w:rFonts w:ascii="Helvetica" w:hAnsi="Helvetica"/>
                <w:color w:val="000000"/>
                <w:sz w:val="22"/>
                <w:szCs w:val="22"/>
              </w:rPr>
              <w:t>16</w:t>
            </w:r>
          </w:p>
        </w:tc>
        <w:tc>
          <w:tcPr>
            <w:tcW w:w="2520" w:type="dxa"/>
            <w:tcBorders>
              <w:top w:val="nil"/>
              <w:left w:val="single" w:sz="4" w:space="0" w:color="auto"/>
              <w:bottom w:val="nil"/>
              <w:right w:val="nil"/>
            </w:tcBorders>
            <w:vAlign w:val="center"/>
          </w:tcPr>
          <w:p w14:paraId="51AE8FCF" w14:textId="77777777" w:rsidR="00385A26" w:rsidRPr="00477916" w:rsidRDefault="00385A26" w:rsidP="007D1995">
            <w:pPr>
              <w:rPr>
                <w:rFonts w:ascii="Helvetica" w:hAnsi="Helvetica"/>
                <w:color w:val="000000"/>
                <w:sz w:val="22"/>
                <w:szCs w:val="22"/>
              </w:rPr>
            </w:pPr>
          </w:p>
        </w:tc>
        <w:tc>
          <w:tcPr>
            <w:tcW w:w="540" w:type="dxa"/>
            <w:tcBorders>
              <w:top w:val="nil"/>
              <w:left w:val="nil"/>
              <w:bottom w:val="nil"/>
            </w:tcBorders>
            <w:vAlign w:val="center"/>
          </w:tcPr>
          <w:p w14:paraId="30CFD4F6" w14:textId="77777777" w:rsidR="00385A26" w:rsidRPr="00477916" w:rsidRDefault="00385A26" w:rsidP="007D1995">
            <w:pPr>
              <w:rPr>
                <w:rFonts w:ascii="Helvetica" w:hAnsi="Helvetica"/>
                <w:color w:val="000000"/>
                <w:sz w:val="22"/>
                <w:szCs w:val="22"/>
              </w:rPr>
            </w:pPr>
          </w:p>
        </w:tc>
        <w:tc>
          <w:tcPr>
            <w:tcW w:w="2520" w:type="dxa"/>
            <w:tcBorders>
              <w:top w:val="nil"/>
              <w:bottom w:val="nil"/>
              <w:right w:val="nil"/>
            </w:tcBorders>
            <w:vAlign w:val="center"/>
          </w:tcPr>
          <w:p w14:paraId="3029B643" w14:textId="36E8A3F8" w:rsidR="00385A26" w:rsidRPr="00477916" w:rsidRDefault="00385A26" w:rsidP="007D1995">
            <w:pPr>
              <w:rPr>
                <w:rFonts w:ascii="Helvetica" w:hAnsi="Helvetica"/>
                <w:color w:val="000000"/>
                <w:sz w:val="22"/>
                <w:szCs w:val="22"/>
              </w:rPr>
            </w:pPr>
          </w:p>
        </w:tc>
        <w:tc>
          <w:tcPr>
            <w:tcW w:w="540" w:type="dxa"/>
            <w:tcBorders>
              <w:top w:val="nil"/>
              <w:left w:val="nil"/>
              <w:bottom w:val="nil"/>
              <w:right w:val="nil"/>
            </w:tcBorders>
            <w:vAlign w:val="center"/>
          </w:tcPr>
          <w:p w14:paraId="4B41FA76" w14:textId="77777777" w:rsidR="00385A26" w:rsidRPr="00477916" w:rsidRDefault="00385A26" w:rsidP="007D1995">
            <w:pPr>
              <w:rPr>
                <w:rFonts w:ascii="Helvetica" w:hAnsi="Helvetica"/>
                <w:color w:val="000000"/>
                <w:sz w:val="22"/>
                <w:szCs w:val="22"/>
              </w:rPr>
            </w:pPr>
          </w:p>
        </w:tc>
      </w:tr>
      <w:tr w:rsidR="00477916" w14:paraId="6B10B1F7" w14:textId="77777777" w:rsidTr="00D65884">
        <w:tc>
          <w:tcPr>
            <w:tcW w:w="2520" w:type="dxa"/>
            <w:tcBorders>
              <w:top w:val="nil"/>
              <w:left w:val="nil"/>
              <w:bottom w:val="nil"/>
              <w:right w:val="nil"/>
            </w:tcBorders>
            <w:vAlign w:val="center"/>
          </w:tcPr>
          <w:p w14:paraId="22EE76F9" w14:textId="3F61D4A8" w:rsidR="00385A26" w:rsidRPr="00477916" w:rsidRDefault="0041521E" w:rsidP="007D1995">
            <w:pPr>
              <w:rPr>
                <w:rFonts w:ascii="Helvetica" w:hAnsi="Helvetica"/>
                <w:color w:val="000000"/>
                <w:sz w:val="22"/>
                <w:szCs w:val="22"/>
              </w:rPr>
            </w:pPr>
            <w:r w:rsidRPr="00477916">
              <w:rPr>
                <w:rFonts w:ascii="Helvetica" w:hAnsi="Helvetica"/>
                <w:color w:val="000000"/>
                <w:sz w:val="22"/>
                <w:szCs w:val="22"/>
              </w:rPr>
              <w:t>N</w:t>
            </w:r>
            <w:r w:rsidR="00385A26" w:rsidRPr="00477916">
              <w:rPr>
                <w:rFonts w:ascii="Helvetica" w:hAnsi="Helvetica"/>
                <w:color w:val="000000"/>
                <w:sz w:val="22"/>
                <w:szCs w:val="22"/>
              </w:rPr>
              <w:t>utrient</w:t>
            </w:r>
            <w:r w:rsidRPr="00477916">
              <w:rPr>
                <w:rFonts w:ascii="Helvetica" w:hAnsi="Helvetica"/>
                <w:color w:val="000000"/>
                <w:sz w:val="22"/>
                <w:szCs w:val="22"/>
              </w:rPr>
              <w:t xml:space="preserve"> availability</w:t>
            </w:r>
          </w:p>
        </w:tc>
        <w:tc>
          <w:tcPr>
            <w:tcW w:w="540" w:type="dxa"/>
            <w:tcBorders>
              <w:top w:val="nil"/>
              <w:left w:val="nil"/>
              <w:bottom w:val="nil"/>
              <w:right w:val="single" w:sz="4" w:space="0" w:color="auto"/>
            </w:tcBorders>
            <w:vAlign w:val="center"/>
          </w:tcPr>
          <w:p w14:paraId="3156FACF" w14:textId="53573647" w:rsidR="00385A26" w:rsidRPr="00477916" w:rsidRDefault="00385A26" w:rsidP="007D1995">
            <w:pPr>
              <w:rPr>
                <w:rFonts w:ascii="Helvetica" w:hAnsi="Helvetica"/>
                <w:color w:val="000000"/>
                <w:sz w:val="22"/>
                <w:szCs w:val="22"/>
              </w:rPr>
            </w:pPr>
            <w:r w:rsidRPr="00477916">
              <w:rPr>
                <w:rFonts w:ascii="Helvetica" w:hAnsi="Helvetica"/>
                <w:color w:val="000000"/>
                <w:sz w:val="22"/>
                <w:szCs w:val="22"/>
              </w:rPr>
              <w:t>13</w:t>
            </w:r>
          </w:p>
        </w:tc>
        <w:tc>
          <w:tcPr>
            <w:tcW w:w="2520" w:type="dxa"/>
            <w:tcBorders>
              <w:top w:val="nil"/>
              <w:left w:val="single" w:sz="4" w:space="0" w:color="auto"/>
              <w:bottom w:val="nil"/>
              <w:right w:val="nil"/>
            </w:tcBorders>
            <w:vAlign w:val="center"/>
          </w:tcPr>
          <w:p w14:paraId="70E0B48F" w14:textId="77777777" w:rsidR="00385A26" w:rsidRPr="00477916" w:rsidRDefault="00385A26" w:rsidP="007D1995">
            <w:pPr>
              <w:rPr>
                <w:rFonts w:ascii="Helvetica" w:hAnsi="Helvetica"/>
                <w:color w:val="000000"/>
                <w:sz w:val="22"/>
                <w:szCs w:val="22"/>
              </w:rPr>
            </w:pPr>
          </w:p>
        </w:tc>
        <w:tc>
          <w:tcPr>
            <w:tcW w:w="540" w:type="dxa"/>
            <w:tcBorders>
              <w:top w:val="nil"/>
              <w:left w:val="nil"/>
              <w:bottom w:val="nil"/>
            </w:tcBorders>
            <w:vAlign w:val="center"/>
          </w:tcPr>
          <w:p w14:paraId="777BB839" w14:textId="77777777" w:rsidR="00385A26" w:rsidRPr="00477916" w:rsidRDefault="00385A26" w:rsidP="007D1995">
            <w:pPr>
              <w:rPr>
                <w:rFonts w:ascii="Helvetica" w:hAnsi="Helvetica"/>
                <w:color w:val="000000"/>
                <w:sz w:val="22"/>
                <w:szCs w:val="22"/>
              </w:rPr>
            </w:pPr>
          </w:p>
        </w:tc>
        <w:tc>
          <w:tcPr>
            <w:tcW w:w="2520" w:type="dxa"/>
            <w:tcBorders>
              <w:top w:val="nil"/>
              <w:bottom w:val="nil"/>
              <w:right w:val="nil"/>
            </w:tcBorders>
            <w:vAlign w:val="center"/>
          </w:tcPr>
          <w:p w14:paraId="605760A9" w14:textId="77777777" w:rsidR="00385A26" w:rsidRPr="00477916" w:rsidRDefault="00385A26" w:rsidP="007D1995">
            <w:pPr>
              <w:rPr>
                <w:rFonts w:ascii="Helvetica" w:hAnsi="Helvetica"/>
                <w:color w:val="000000"/>
                <w:sz w:val="22"/>
                <w:szCs w:val="22"/>
              </w:rPr>
            </w:pPr>
          </w:p>
        </w:tc>
        <w:tc>
          <w:tcPr>
            <w:tcW w:w="540" w:type="dxa"/>
            <w:tcBorders>
              <w:top w:val="nil"/>
              <w:left w:val="nil"/>
              <w:bottom w:val="nil"/>
              <w:right w:val="nil"/>
            </w:tcBorders>
            <w:vAlign w:val="center"/>
          </w:tcPr>
          <w:p w14:paraId="13241A46" w14:textId="77777777" w:rsidR="00385A26" w:rsidRPr="00477916" w:rsidRDefault="00385A26" w:rsidP="007D1995">
            <w:pPr>
              <w:rPr>
                <w:rFonts w:ascii="Helvetica" w:hAnsi="Helvetica"/>
                <w:color w:val="000000"/>
                <w:sz w:val="22"/>
                <w:szCs w:val="22"/>
              </w:rPr>
            </w:pPr>
          </w:p>
        </w:tc>
      </w:tr>
      <w:tr w:rsidR="00477916" w14:paraId="0D03823A" w14:textId="77777777" w:rsidTr="00D65884">
        <w:tc>
          <w:tcPr>
            <w:tcW w:w="2520" w:type="dxa"/>
            <w:tcBorders>
              <w:top w:val="nil"/>
              <w:left w:val="nil"/>
              <w:bottom w:val="single" w:sz="4" w:space="0" w:color="auto"/>
              <w:right w:val="nil"/>
            </w:tcBorders>
            <w:vAlign w:val="center"/>
          </w:tcPr>
          <w:p w14:paraId="1EEBE221" w14:textId="67E1664B" w:rsidR="00385A26" w:rsidRPr="00477916" w:rsidRDefault="0041521E" w:rsidP="007D1995">
            <w:pPr>
              <w:rPr>
                <w:rFonts w:ascii="Helvetica" w:hAnsi="Helvetica"/>
                <w:color w:val="000000"/>
                <w:sz w:val="22"/>
                <w:szCs w:val="22"/>
              </w:rPr>
            </w:pPr>
            <w:r w:rsidRPr="00477916">
              <w:rPr>
                <w:rFonts w:ascii="Helvetica" w:hAnsi="Helvetica"/>
                <w:color w:val="000000"/>
                <w:sz w:val="22"/>
                <w:szCs w:val="22"/>
              </w:rPr>
              <w:t>Non-insect h</w:t>
            </w:r>
            <w:r w:rsidR="00385A26" w:rsidRPr="00477916">
              <w:rPr>
                <w:rFonts w:ascii="Helvetica" w:hAnsi="Helvetica"/>
                <w:color w:val="000000"/>
                <w:sz w:val="22"/>
                <w:szCs w:val="22"/>
              </w:rPr>
              <w:t>erbivores</w:t>
            </w:r>
          </w:p>
        </w:tc>
        <w:tc>
          <w:tcPr>
            <w:tcW w:w="540" w:type="dxa"/>
            <w:tcBorders>
              <w:top w:val="nil"/>
              <w:left w:val="nil"/>
              <w:bottom w:val="single" w:sz="4" w:space="0" w:color="auto"/>
              <w:right w:val="single" w:sz="4" w:space="0" w:color="auto"/>
            </w:tcBorders>
            <w:vAlign w:val="center"/>
          </w:tcPr>
          <w:p w14:paraId="5A4ED2A5" w14:textId="0E44C87D" w:rsidR="00385A26" w:rsidRPr="00477916" w:rsidRDefault="00385A26" w:rsidP="007D1995">
            <w:pPr>
              <w:rPr>
                <w:rFonts w:ascii="Helvetica" w:hAnsi="Helvetica"/>
                <w:color w:val="000000"/>
                <w:sz w:val="22"/>
                <w:szCs w:val="22"/>
              </w:rPr>
            </w:pPr>
            <w:r w:rsidRPr="00477916">
              <w:rPr>
                <w:rFonts w:ascii="Helvetica" w:hAnsi="Helvetica"/>
                <w:color w:val="000000"/>
                <w:sz w:val="22"/>
                <w:szCs w:val="22"/>
              </w:rPr>
              <w:t>11</w:t>
            </w:r>
          </w:p>
        </w:tc>
        <w:tc>
          <w:tcPr>
            <w:tcW w:w="2520" w:type="dxa"/>
            <w:tcBorders>
              <w:top w:val="nil"/>
              <w:left w:val="single" w:sz="4" w:space="0" w:color="auto"/>
              <w:bottom w:val="single" w:sz="4" w:space="0" w:color="auto"/>
              <w:right w:val="nil"/>
            </w:tcBorders>
            <w:vAlign w:val="center"/>
          </w:tcPr>
          <w:p w14:paraId="1CF3E8CC" w14:textId="77777777" w:rsidR="00385A26" w:rsidRPr="00477916" w:rsidRDefault="00385A26" w:rsidP="007D1995">
            <w:pPr>
              <w:rPr>
                <w:rFonts w:ascii="Helvetica" w:hAnsi="Helvetica"/>
                <w:color w:val="000000"/>
                <w:sz w:val="22"/>
                <w:szCs w:val="22"/>
              </w:rPr>
            </w:pPr>
          </w:p>
        </w:tc>
        <w:tc>
          <w:tcPr>
            <w:tcW w:w="540" w:type="dxa"/>
            <w:tcBorders>
              <w:top w:val="nil"/>
              <w:left w:val="nil"/>
              <w:bottom w:val="single" w:sz="4" w:space="0" w:color="auto"/>
            </w:tcBorders>
            <w:vAlign w:val="center"/>
          </w:tcPr>
          <w:p w14:paraId="5436A051" w14:textId="77777777" w:rsidR="00385A26" w:rsidRPr="00477916" w:rsidRDefault="00385A26" w:rsidP="007D1995">
            <w:pPr>
              <w:rPr>
                <w:rFonts w:ascii="Helvetica" w:hAnsi="Helvetica"/>
                <w:color w:val="000000"/>
                <w:sz w:val="22"/>
                <w:szCs w:val="22"/>
              </w:rPr>
            </w:pPr>
          </w:p>
        </w:tc>
        <w:tc>
          <w:tcPr>
            <w:tcW w:w="2520" w:type="dxa"/>
            <w:tcBorders>
              <w:top w:val="nil"/>
              <w:bottom w:val="single" w:sz="4" w:space="0" w:color="auto"/>
              <w:right w:val="nil"/>
            </w:tcBorders>
            <w:vAlign w:val="center"/>
          </w:tcPr>
          <w:p w14:paraId="4EB124D5" w14:textId="77777777" w:rsidR="00385A26" w:rsidRPr="00477916" w:rsidRDefault="00385A26" w:rsidP="007D1995">
            <w:pPr>
              <w:rPr>
                <w:rFonts w:ascii="Helvetica" w:hAnsi="Helvetica"/>
                <w:color w:val="000000"/>
                <w:sz w:val="22"/>
                <w:szCs w:val="22"/>
              </w:rPr>
            </w:pPr>
          </w:p>
        </w:tc>
        <w:tc>
          <w:tcPr>
            <w:tcW w:w="540" w:type="dxa"/>
            <w:tcBorders>
              <w:top w:val="nil"/>
              <w:left w:val="nil"/>
              <w:bottom w:val="single" w:sz="4" w:space="0" w:color="auto"/>
              <w:right w:val="nil"/>
            </w:tcBorders>
            <w:vAlign w:val="center"/>
          </w:tcPr>
          <w:p w14:paraId="7CDEDE4F" w14:textId="77777777" w:rsidR="00385A26" w:rsidRPr="00477916" w:rsidRDefault="00385A26" w:rsidP="007D1995">
            <w:pPr>
              <w:rPr>
                <w:rFonts w:ascii="Helvetica" w:hAnsi="Helvetica"/>
                <w:color w:val="000000"/>
                <w:sz w:val="22"/>
                <w:szCs w:val="22"/>
              </w:rPr>
            </w:pPr>
          </w:p>
        </w:tc>
      </w:tr>
    </w:tbl>
    <w:p w14:paraId="75F5E4E5" w14:textId="7CAF1A78" w:rsidR="00E96BA7" w:rsidRDefault="008A73C0" w:rsidP="0022525E">
      <w:pPr>
        <w:ind w:left="90"/>
        <w:rPr>
          <w:noProof/>
        </w:rPr>
      </w:pPr>
      <w:r>
        <w:rPr>
          <w:noProof/>
        </w:rPr>
        <w:t xml:space="preserve">Major factors contributing uncertainty to projections of future system response </w:t>
      </w:r>
      <w:r w:rsidR="0022525E">
        <w:rPr>
          <w:noProof/>
        </w:rPr>
        <w:t>based on expert comments</w:t>
      </w:r>
      <w:r w:rsidR="00D334B2">
        <w:rPr>
          <w:noProof/>
        </w:rPr>
        <w:t>.</w:t>
      </w:r>
      <w:r w:rsidR="0022525E">
        <w:rPr>
          <w:noProof/>
        </w:rPr>
        <w:t xml:space="preserve"> </w:t>
      </w:r>
      <w:r w:rsidR="00D334B2">
        <w:rPr>
          <w:noProof/>
        </w:rPr>
        <w:t>R</w:t>
      </w:r>
      <w:r w:rsidR="0074022E">
        <w:rPr>
          <w:noProof/>
        </w:rPr>
        <w:t>ank is</w:t>
      </w:r>
      <w:r w:rsidR="0022525E">
        <w:rPr>
          <w:noProof/>
        </w:rPr>
        <w:t xml:space="preserve"> based on percent of experts who listed each </w:t>
      </w:r>
      <w:r>
        <w:rPr>
          <w:noProof/>
        </w:rPr>
        <w:t>factor</w:t>
      </w:r>
      <w:r w:rsidR="0022525E">
        <w:rPr>
          <w:noProof/>
        </w:rPr>
        <w:t xml:space="preserve"> in their </w:t>
      </w:r>
      <w:r w:rsidR="00581E94">
        <w:rPr>
          <w:noProof/>
        </w:rPr>
        <w:t>responses</w:t>
      </w:r>
      <w:r w:rsidR="0022525E">
        <w:rPr>
          <w:noProof/>
        </w:rPr>
        <w:t xml:space="preserve">. </w:t>
      </w:r>
      <w:r w:rsidR="0074022E">
        <w:rPr>
          <w:noProof/>
        </w:rPr>
        <w:t>All sources</w:t>
      </w:r>
      <w:r>
        <w:rPr>
          <w:noProof/>
        </w:rPr>
        <w:t xml:space="preserve"> listed by 10% or more of</w:t>
      </w:r>
      <w:r w:rsidR="00144046">
        <w:rPr>
          <w:noProof/>
        </w:rPr>
        <w:t xml:space="preserve"> </w:t>
      </w:r>
      <w:r>
        <w:rPr>
          <w:noProof/>
        </w:rPr>
        <w:t>each</w:t>
      </w:r>
      <w:r w:rsidR="00144046">
        <w:rPr>
          <w:noProof/>
        </w:rPr>
        <w:t xml:space="preserve"> </w:t>
      </w:r>
      <w:r>
        <w:rPr>
          <w:noProof/>
        </w:rPr>
        <w:t xml:space="preserve">group </w:t>
      </w:r>
      <w:r w:rsidR="00144046">
        <w:rPr>
          <w:noProof/>
        </w:rPr>
        <w:t xml:space="preserve">are included here. Water balance includes </w:t>
      </w:r>
      <w:r w:rsidR="00581E94">
        <w:rPr>
          <w:noProof/>
        </w:rPr>
        <w:t xml:space="preserve">comments mentioning </w:t>
      </w:r>
      <w:r w:rsidR="00144046">
        <w:rPr>
          <w:noProof/>
        </w:rPr>
        <w:t xml:space="preserve">precipitation, soil moisture, runoff, infiltration, </w:t>
      </w:r>
      <w:r w:rsidR="00581E94">
        <w:rPr>
          <w:noProof/>
        </w:rPr>
        <w:t>or</w:t>
      </w:r>
      <w:r w:rsidR="00144046">
        <w:rPr>
          <w:noProof/>
        </w:rPr>
        <w:t xml:space="preserve"> discharge. Permafrost degradation includes </w:t>
      </w:r>
      <w:r w:rsidR="00581E94">
        <w:rPr>
          <w:noProof/>
        </w:rPr>
        <w:t>comments referring to permafrost collapse (</w:t>
      </w:r>
      <w:r w:rsidR="00144046">
        <w:rPr>
          <w:noProof/>
        </w:rPr>
        <w:t>thermoka</w:t>
      </w:r>
      <w:r w:rsidR="0074022E">
        <w:rPr>
          <w:noProof/>
        </w:rPr>
        <w:t>rst</w:t>
      </w:r>
      <w:r w:rsidR="00581E94">
        <w:rPr>
          <w:noProof/>
        </w:rPr>
        <w:t>)</w:t>
      </w:r>
      <w:r w:rsidR="0074022E">
        <w:rPr>
          <w:noProof/>
        </w:rPr>
        <w:t xml:space="preserve"> and active layer deepening.</w:t>
      </w:r>
    </w:p>
    <w:p w14:paraId="3809F880" w14:textId="7927075D" w:rsidR="00801D4A" w:rsidRDefault="00AA1FAC" w:rsidP="00CD2162">
      <w:pPr>
        <w:ind w:left="90"/>
        <w:rPr>
          <w:noProof/>
        </w:rPr>
      </w:pPr>
      <w:r>
        <w:rPr>
          <w:noProof/>
        </w:rPr>
        <w:br w:type="column"/>
      </w:r>
      <w:r w:rsidR="00B34C8A">
        <w:rPr>
          <w:noProof/>
        </w:rPr>
        <w:lastRenderedPageBreak/>
        <w:t xml:space="preserve"> </w:t>
      </w:r>
      <w:r w:rsidR="00801D4A">
        <w:rPr>
          <w:noProof/>
        </w:rPr>
        <w:drawing>
          <wp:inline distT="0" distB="0" distL="0" distR="0" wp14:anchorId="3C1B27D9" wp14:editId="60F45D6F">
            <wp:extent cx="5943600" cy="4459605"/>
            <wp:effectExtent l="0" t="0" r="0" b="10795"/>
            <wp:docPr id="1" name="Picture 1" descr="Macintosh HD:Users:Ben:Dropbox:Our papers:CH2 NECB:ERL:Figures: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en:Dropbox:Our papers:CH2 NECB:ERL:Figures:Fig1.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9605"/>
                    </a:xfrm>
                    <a:prstGeom prst="rect">
                      <a:avLst/>
                    </a:prstGeom>
                    <a:noFill/>
                    <a:ln>
                      <a:noFill/>
                    </a:ln>
                  </pic:spPr>
                </pic:pic>
              </a:graphicData>
            </a:graphic>
          </wp:inline>
        </w:drawing>
      </w:r>
    </w:p>
    <w:p w14:paraId="663FD1F1" w14:textId="103308CF" w:rsidR="00145D3F" w:rsidRDefault="00B34C8A" w:rsidP="00CD2162">
      <w:pPr>
        <w:ind w:left="90"/>
        <w:rPr>
          <w:noProof/>
        </w:rPr>
      </w:pPr>
      <w:r>
        <w:rPr>
          <w:noProof/>
        </w:rPr>
        <w:t>Figure 1</w:t>
      </w:r>
    </w:p>
    <w:p w14:paraId="70DF2E57" w14:textId="48152A7C" w:rsidR="00826187" w:rsidRDefault="00AD7133" w:rsidP="00CD2162">
      <w:pPr>
        <w:ind w:left="90"/>
        <w:rPr>
          <w:noProof/>
        </w:rPr>
      </w:pPr>
      <w:r>
        <w:rPr>
          <w:noProof/>
        </w:rPr>
        <w:lastRenderedPageBreak/>
        <w:drawing>
          <wp:inline distT="0" distB="0" distL="0" distR="0" wp14:anchorId="63F85FA8" wp14:editId="1D3957DA">
            <wp:extent cx="5599186" cy="7752715"/>
            <wp:effectExtent l="0" t="0" r="0" b="0"/>
            <wp:docPr id="7" name="Picture 7" descr="Macintosh HD:Users:Ben:Dropbox:PHD:Abbott dissertation:CH2 NECB:February 2015 revision:Figures: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en:Dropbox:PHD:Abbott dissertation:CH2 NECB:February 2015 revision:Figures:Fig1.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3397" cy="7758545"/>
                    </a:xfrm>
                    <a:prstGeom prst="rect">
                      <a:avLst/>
                    </a:prstGeom>
                    <a:noFill/>
                    <a:ln>
                      <a:noFill/>
                    </a:ln>
                  </pic:spPr>
                </pic:pic>
              </a:graphicData>
            </a:graphic>
          </wp:inline>
        </w:drawing>
      </w:r>
    </w:p>
    <w:p w14:paraId="4F0A20AA" w14:textId="62B23F33" w:rsidR="00B34C8A" w:rsidRDefault="00B34C8A" w:rsidP="00B34C8A">
      <w:pPr>
        <w:rPr>
          <w:noProof/>
        </w:rPr>
      </w:pPr>
      <w:r>
        <w:rPr>
          <w:noProof/>
        </w:rPr>
        <w:t>Figure 2</w:t>
      </w:r>
    </w:p>
    <w:p w14:paraId="5354FE50" w14:textId="15C19E39" w:rsidR="00B34C8A" w:rsidRDefault="00B34C8A" w:rsidP="00B34C8A">
      <w:pPr>
        <w:rPr>
          <w:noProof/>
        </w:rPr>
      </w:pPr>
      <w:r>
        <w:rPr>
          <w:noProof/>
        </w:rPr>
        <w:lastRenderedPageBreak/>
        <w:drawing>
          <wp:anchor distT="0" distB="0" distL="114300" distR="114300" simplePos="0" relativeHeight="251657216" behindDoc="0" locked="0" layoutInCell="1" allowOverlap="1" wp14:anchorId="72908CD5" wp14:editId="1AF12327">
            <wp:simplePos x="0" y="0"/>
            <wp:positionH relativeFrom="margin">
              <wp:align>left</wp:align>
            </wp:positionH>
            <wp:positionV relativeFrom="margin">
              <wp:align>top</wp:align>
            </wp:positionV>
            <wp:extent cx="5766435" cy="7091045"/>
            <wp:effectExtent l="0" t="0" r="0" b="0"/>
            <wp:wrapSquare wrapText="bothSides"/>
            <wp:docPr id="8" name="Picture 8" descr="Macintosh HD:Users:Ben:Dropbox:PHD:Abbott dissertation:CH2 NECB:February 2015 revision:Figures: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en:Dropbox:PHD:Abbott dissertation:CH2 NECB:February 2015 revision:Figures:Fig2.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6820" cy="70917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Figure 3</w:t>
      </w:r>
    </w:p>
    <w:p w14:paraId="38EAEEEE" w14:textId="2E628CD5" w:rsidR="004C2999" w:rsidRDefault="004C2999" w:rsidP="00C70B35">
      <w:pPr>
        <w:ind w:left="630"/>
        <w:rPr>
          <w:noProof/>
        </w:rPr>
      </w:pPr>
    </w:p>
    <w:p w14:paraId="0229EDE1" w14:textId="7CC39A34" w:rsidR="0058613D" w:rsidRDefault="00CD2162" w:rsidP="00CD2162">
      <w:pPr>
        <w:ind w:left="630"/>
        <w:rPr>
          <w:noProof/>
        </w:rPr>
      </w:pPr>
      <w:r>
        <w:rPr>
          <w:noProof/>
        </w:rPr>
        <w:br w:type="column"/>
      </w:r>
      <w:r w:rsidR="00C70B35">
        <w:rPr>
          <w:noProof/>
        </w:rPr>
        <w:lastRenderedPageBreak/>
        <w:drawing>
          <wp:anchor distT="0" distB="0" distL="114300" distR="114300" simplePos="0" relativeHeight="251734016" behindDoc="0" locked="0" layoutInCell="1" allowOverlap="1" wp14:anchorId="4A8334B2" wp14:editId="4652F362">
            <wp:simplePos x="0" y="0"/>
            <wp:positionH relativeFrom="margin">
              <wp:posOffset>-405765</wp:posOffset>
            </wp:positionH>
            <wp:positionV relativeFrom="margin">
              <wp:posOffset>2540</wp:posOffset>
            </wp:positionV>
            <wp:extent cx="6400800" cy="6073140"/>
            <wp:effectExtent l="0" t="0" r="0" b="0"/>
            <wp:wrapSquare wrapText="bothSides"/>
            <wp:docPr id="3" name="Picture 3" descr="Macintosh HD:Users:Ben:Dropbox:PHD:Abbott dissertation:CH2 NECB:February 2015 revision:Figures:Febfig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en:Dropbox:PHD:Abbott dissertation:CH2 NECB:February 2015 revision:Figures:Febfig3.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00800" cy="6073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4C8A">
        <w:rPr>
          <w:noProof/>
        </w:rPr>
        <w:t>Figure 4</w:t>
      </w:r>
    </w:p>
    <w:p w14:paraId="57F76C51" w14:textId="77777777" w:rsidR="0058613D" w:rsidRDefault="0058613D" w:rsidP="00CD2162">
      <w:pPr>
        <w:ind w:left="630"/>
        <w:rPr>
          <w:noProof/>
        </w:rPr>
      </w:pPr>
    </w:p>
    <w:p w14:paraId="5E6F2900" w14:textId="77777777" w:rsidR="00DC3996" w:rsidRDefault="00DC3996" w:rsidP="00CD2162">
      <w:pPr>
        <w:ind w:left="630"/>
        <w:rPr>
          <w:noProof/>
        </w:rPr>
      </w:pPr>
    </w:p>
    <w:p w14:paraId="26AAF7FC" w14:textId="77777777" w:rsidR="00DC3996" w:rsidRDefault="00DC3996" w:rsidP="00CD2162">
      <w:pPr>
        <w:ind w:left="630"/>
        <w:rPr>
          <w:noProof/>
        </w:rPr>
      </w:pPr>
    </w:p>
    <w:p w14:paraId="361C2339" w14:textId="77777777" w:rsidR="004B430F" w:rsidRDefault="00DC3996" w:rsidP="004B430F">
      <w:pPr>
        <w:ind w:left="720" w:hanging="720"/>
        <w:rPr>
          <w:noProof/>
        </w:rPr>
      </w:pPr>
      <w:r>
        <w:rPr>
          <w:noProof/>
        </w:rPr>
        <w:fldChar w:fldCharType="begin"/>
      </w:r>
      <w:r>
        <w:rPr>
          <w:noProof/>
        </w:rPr>
        <w:instrText xml:space="preserve"> ADDIN EN.REFLIST </w:instrText>
      </w:r>
      <w:r>
        <w:rPr>
          <w:noProof/>
        </w:rPr>
        <w:fldChar w:fldCharType="separate"/>
      </w:r>
      <w:bookmarkStart w:id="1" w:name="_ENREF_1"/>
      <w:r w:rsidR="004B430F">
        <w:rPr>
          <w:noProof/>
        </w:rPr>
        <w:t xml:space="preserve">Abbott B W and Jones J B 2015 Permafrost collapse alters soil carbon stocks, respiration, CH4, and N2O in upland tundra </w:t>
      </w:r>
      <w:r w:rsidR="004B430F" w:rsidRPr="004B430F">
        <w:rPr>
          <w:i/>
          <w:noProof/>
        </w:rPr>
        <w:t>Glob. Change Biol.</w:t>
      </w:r>
      <w:r w:rsidR="004B430F">
        <w:rPr>
          <w:noProof/>
        </w:rPr>
        <w:t xml:space="preserve"> </w:t>
      </w:r>
      <w:r w:rsidR="004B430F" w:rsidRPr="004B430F">
        <w:rPr>
          <w:b/>
          <w:noProof/>
        </w:rPr>
        <w:t>21</w:t>
      </w:r>
      <w:r w:rsidR="004B430F">
        <w:rPr>
          <w:noProof/>
        </w:rPr>
        <w:t xml:space="preserve"> 4570-87</w:t>
      </w:r>
      <w:bookmarkEnd w:id="1"/>
    </w:p>
    <w:p w14:paraId="6F1D9DB8" w14:textId="77777777" w:rsidR="004B430F" w:rsidRDefault="004B430F" w:rsidP="004B430F">
      <w:pPr>
        <w:ind w:left="720" w:hanging="720"/>
        <w:rPr>
          <w:noProof/>
        </w:rPr>
      </w:pPr>
      <w:bookmarkStart w:id="2" w:name="_ENREF_2"/>
      <w:r>
        <w:rPr>
          <w:noProof/>
        </w:rPr>
        <w:t xml:space="preserve">Abbott B W, Jones J B, Godsey S E, Larouche J R and Bowden W B 2015 Patterns and persistence of hydrologic carbon and nutrient export from collapsing upland permafrost </w:t>
      </w:r>
      <w:r w:rsidRPr="004B430F">
        <w:rPr>
          <w:i/>
          <w:noProof/>
        </w:rPr>
        <w:t>Biogeosciences</w:t>
      </w:r>
      <w:r>
        <w:rPr>
          <w:noProof/>
        </w:rPr>
        <w:t xml:space="preserve"> </w:t>
      </w:r>
      <w:r w:rsidRPr="004B430F">
        <w:rPr>
          <w:b/>
          <w:noProof/>
        </w:rPr>
        <w:t>12</w:t>
      </w:r>
      <w:r>
        <w:rPr>
          <w:noProof/>
        </w:rPr>
        <w:t xml:space="preserve"> 3725-40</w:t>
      </w:r>
      <w:bookmarkEnd w:id="2"/>
    </w:p>
    <w:p w14:paraId="19E0861F" w14:textId="77777777" w:rsidR="004B430F" w:rsidRDefault="004B430F" w:rsidP="004B430F">
      <w:pPr>
        <w:ind w:left="720" w:hanging="720"/>
        <w:rPr>
          <w:noProof/>
        </w:rPr>
      </w:pPr>
      <w:bookmarkStart w:id="3" w:name="_ENREF_3"/>
      <w:r>
        <w:rPr>
          <w:noProof/>
        </w:rPr>
        <w:t xml:space="preserve">Abbott B W, Larouche J R, Jones J B, Bowden W B and Balser A W 2014 Elevated dissolved organic carbon biodegradability from thawing and collapsing permafrost </w:t>
      </w:r>
      <w:r w:rsidRPr="004B430F">
        <w:rPr>
          <w:i/>
          <w:noProof/>
        </w:rPr>
        <w:t>Journal of Geophysical Research: Biogeosciences</w:t>
      </w:r>
      <w:r>
        <w:rPr>
          <w:noProof/>
        </w:rPr>
        <w:t xml:space="preserve">  2014JG002678</w:t>
      </w:r>
      <w:bookmarkEnd w:id="3"/>
    </w:p>
    <w:p w14:paraId="158EA65D" w14:textId="77777777" w:rsidR="004B430F" w:rsidRDefault="004B430F" w:rsidP="004B430F">
      <w:pPr>
        <w:ind w:left="720" w:hanging="720"/>
        <w:rPr>
          <w:noProof/>
        </w:rPr>
      </w:pPr>
      <w:bookmarkStart w:id="4" w:name="_ENREF_4"/>
      <w:r>
        <w:rPr>
          <w:noProof/>
        </w:rPr>
        <w:lastRenderedPageBreak/>
        <w:t xml:space="preserve">Anisimov O and Reneva S 2006 Permafrost and changing climate: the Russian perspective </w:t>
      </w:r>
      <w:r w:rsidRPr="004B430F">
        <w:rPr>
          <w:i/>
          <w:noProof/>
        </w:rPr>
        <w:t>AMBIO: A Journal of the Human Environment</w:t>
      </w:r>
      <w:r>
        <w:rPr>
          <w:noProof/>
        </w:rPr>
        <w:t xml:space="preserve"> </w:t>
      </w:r>
      <w:r w:rsidRPr="004B430F">
        <w:rPr>
          <w:b/>
          <w:noProof/>
        </w:rPr>
        <w:t>35</w:t>
      </w:r>
      <w:r>
        <w:rPr>
          <w:noProof/>
        </w:rPr>
        <w:t xml:space="preserve"> 169-75</w:t>
      </w:r>
      <w:bookmarkEnd w:id="4"/>
    </w:p>
    <w:p w14:paraId="1B33E376" w14:textId="77777777" w:rsidR="004B430F" w:rsidRDefault="004B430F" w:rsidP="004B430F">
      <w:pPr>
        <w:ind w:left="720" w:hanging="720"/>
        <w:rPr>
          <w:noProof/>
        </w:rPr>
      </w:pPr>
      <w:bookmarkStart w:id="5" w:name="_ENREF_5"/>
      <w:r>
        <w:rPr>
          <w:noProof/>
        </w:rPr>
        <w:t xml:space="preserve">Aspinall W 2010 A route to more tractable expert advice </w:t>
      </w:r>
      <w:r w:rsidRPr="004B430F">
        <w:rPr>
          <w:i/>
          <w:noProof/>
        </w:rPr>
        <w:t>Nature</w:t>
      </w:r>
      <w:r>
        <w:rPr>
          <w:noProof/>
        </w:rPr>
        <w:t xml:space="preserve"> </w:t>
      </w:r>
      <w:r w:rsidRPr="004B430F">
        <w:rPr>
          <w:b/>
          <w:noProof/>
        </w:rPr>
        <w:t>463</w:t>
      </w:r>
      <w:r>
        <w:rPr>
          <w:noProof/>
        </w:rPr>
        <w:t xml:space="preserve"> 294-5</w:t>
      </w:r>
      <w:bookmarkEnd w:id="5"/>
    </w:p>
    <w:p w14:paraId="7F238C38" w14:textId="77777777" w:rsidR="004B430F" w:rsidRDefault="004B430F" w:rsidP="004B430F">
      <w:pPr>
        <w:ind w:left="720" w:hanging="720"/>
        <w:rPr>
          <w:noProof/>
        </w:rPr>
      </w:pPr>
      <w:bookmarkStart w:id="6" w:name="_ENREF_6"/>
      <w:r>
        <w:rPr>
          <w:noProof/>
        </w:rPr>
        <w:t xml:space="preserve">Aufdenkampe A K, Mayorga E, Raymond P A, Melack J M, Doney S C, Alin S R, Aalto R E and Yoo K 2011 Riverine coupling of biogeochemical cycles between land, oceans, and atmosphere </w:t>
      </w:r>
      <w:r w:rsidRPr="004B430F">
        <w:rPr>
          <w:i/>
          <w:noProof/>
        </w:rPr>
        <w:t>Frontiers in Ecology and the Environment</w:t>
      </w:r>
      <w:r>
        <w:rPr>
          <w:noProof/>
        </w:rPr>
        <w:t xml:space="preserve"> </w:t>
      </w:r>
      <w:r w:rsidRPr="004B430F">
        <w:rPr>
          <w:b/>
          <w:noProof/>
        </w:rPr>
        <w:t>9</w:t>
      </w:r>
      <w:r>
        <w:rPr>
          <w:noProof/>
        </w:rPr>
        <w:t xml:space="preserve"> 53-60</w:t>
      </w:r>
      <w:bookmarkEnd w:id="6"/>
    </w:p>
    <w:p w14:paraId="05E176B9" w14:textId="77777777" w:rsidR="004B430F" w:rsidRDefault="004B430F" w:rsidP="004B430F">
      <w:pPr>
        <w:ind w:left="720" w:hanging="720"/>
        <w:rPr>
          <w:noProof/>
        </w:rPr>
      </w:pPr>
      <w:bookmarkStart w:id="7" w:name="_ENREF_7"/>
      <w:r>
        <w:rPr>
          <w:noProof/>
        </w:rPr>
        <w:t xml:space="preserve">Balshi M S, McGuire A D, Duffy P, Flannigan M, Kicklighter D W and Melillo J 2009 Vulnerability of carbon storage in North American boreal forests to wildfires during the 21st century </w:t>
      </w:r>
      <w:r w:rsidRPr="004B430F">
        <w:rPr>
          <w:i/>
          <w:noProof/>
        </w:rPr>
        <w:t>Glob. Change Biol.</w:t>
      </w:r>
      <w:r>
        <w:rPr>
          <w:noProof/>
        </w:rPr>
        <w:t xml:space="preserve"> </w:t>
      </w:r>
      <w:r w:rsidRPr="004B430F">
        <w:rPr>
          <w:b/>
          <w:noProof/>
        </w:rPr>
        <w:t>15</w:t>
      </w:r>
      <w:r>
        <w:rPr>
          <w:noProof/>
        </w:rPr>
        <w:t xml:space="preserve"> 1491-510</w:t>
      </w:r>
      <w:bookmarkEnd w:id="7"/>
    </w:p>
    <w:p w14:paraId="680736D7" w14:textId="77777777" w:rsidR="004B430F" w:rsidRDefault="004B430F" w:rsidP="004B430F">
      <w:pPr>
        <w:ind w:left="720" w:hanging="720"/>
        <w:rPr>
          <w:noProof/>
        </w:rPr>
      </w:pPr>
      <w:bookmarkStart w:id="8" w:name="_ENREF_8"/>
      <w:r>
        <w:rPr>
          <w:noProof/>
        </w:rPr>
        <w:t xml:space="preserve">Balshi M S, McGuire A D, Zhuang Q, Melillo J, Kicklighter D W, Kasischke E, Wirth C, Flannigan M, Harden J, Clein J S, Burnside T J, McAllister J, Kurz W A, Apps M and Shvidenko A 2007 The role of historical fire disturbance in the carbon dynamics of the pan-boreal region: A process-based analysis </w:t>
      </w:r>
      <w:r w:rsidRPr="004B430F">
        <w:rPr>
          <w:i/>
          <w:noProof/>
        </w:rPr>
        <w:t>J Geophys Res-Biogeo</w:t>
      </w:r>
      <w:r>
        <w:rPr>
          <w:noProof/>
        </w:rPr>
        <w:t xml:space="preserve"> </w:t>
      </w:r>
      <w:r w:rsidRPr="004B430F">
        <w:rPr>
          <w:b/>
          <w:noProof/>
        </w:rPr>
        <w:t>112</w:t>
      </w:r>
      <w:r>
        <w:rPr>
          <w:noProof/>
        </w:rPr>
        <w:t xml:space="preserve"> -</w:t>
      </w:r>
      <w:bookmarkEnd w:id="8"/>
    </w:p>
    <w:p w14:paraId="7AB6ADDE" w14:textId="77777777" w:rsidR="004B430F" w:rsidRDefault="004B430F" w:rsidP="004B430F">
      <w:pPr>
        <w:ind w:left="720" w:hanging="720"/>
        <w:rPr>
          <w:noProof/>
        </w:rPr>
      </w:pPr>
      <w:bookmarkStart w:id="9" w:name="_ENREF_9"/>
      <w:r>
        <w:rPr>
          <w:noProof/>
        </w:rPr>
        <w:t xml:space="preserve">Battin T J, Luyssaert S, Kaplan L A, Aufdenkampe A K, Richter A and Tranvik L J 2009 The boundless carbon cycle </w:t>
      </w:r>
      <w:r w:rsidRPr="004B430F">
        <w:rPr>
          <w:i/>
          <w:noProof/>
        </w:rPr>
        <w:t>Nature Geosci</w:t>
      </w:r>
      <w:r>
        <w:rPr>
          <w:noProof/>
        </w:rPr>
        <w:t xml:space="preserve"> </w:t>
      </w:r>
      <w:r w:rsidRPr="004B430F">
        <w:rPr>
          <w:b/>
          <w:noProof/>
        </w:rPr>
        <w:t>2</w:t>
      </w:r>
      <w:r>
        <w:rPr>
          <w:noProof/>
        </w:rPr>
        <w:t xml:space="preserve"> 598-600</w:t>
      </w:r>
      <w:bookmarkEnd w:id="9"/>
    </w:p>
    <w:p w14:paraId="692E22A9" w14:textId="77777777" w:rsidR="004B430F" w:rsidRDefault="004B430F" w:rsidP="004B430F">
      <w:pPr>
        <w:ind w:left="720" w:hanging="720"/>
        <w:rPr>
          <w:noProof/>
        </w:rPr>
      </w:pPr>
      <w:bookmarkStart w:id="10" w:name="_ENREF_10"/>
      <w:r>
        <w:rPr>
          <w:noProof/>
        </w:rPr>
        <w:t xml:space="preserve">Bintanja R and Selten F M 2014 Future increases in Arctic precipitation linked to local evaporation and sea-ice retreat </w:t>
      </w:r>
      <w:r w:rsidRPr="004B430F">
        <w:rPr>
          <w:i/>
          <w:noProof/>
        </w:rPr>
        <w:t>Nature</w:t>
      </w:r>
      <w:r>
        <w:rPr>
          <w:noProof/>
        </w:rPr>
        <w:t xml:space="preserve"> </w:t>
      </w:r>
      <w:r w:rsidRPr="004B430F">
        <w:rPr>
          <w:b/>
          <w:noProof/>
        </w:rPr>
        <w:t>509</w:t>
      </w:r>
      <w:r>
        <w:rPr>
          <w:noProof/>
        </w:rPr>
        <w:t xml:space="preserve"> 479-82</w:t>
      </w:r>
      <w:bookmarkEnd w:id="10"/>
    </w:p>
    <w:p w14:paraId="28E2ED35" w14:textId="77777777" w:rsidR="004B430F" w:rsidRDefault="004B430F" w:rsidP="004B430F">
      <w:pPr>
        <w:ind w:left="720" w:hanging="720"/>
        <w:rPr>
          <w:noProof/>
        </w:rPr>
      </w:pPr>
      <w:bookmarkStart w:id="11" w:name="_ENREF_11"/>
      <w:r>
        <w:rPr>
          <w:noProof/>
        </w:rPr>
        <w:t xml:space="preserve">Bowen G J and Zachos J C 2010 Rapid carbon sequestration at the termination of the Palaeocene-Eocene Thermal Maximum </w:t>
      </w:r>
      <w:r w:rsidRPr="004B430F">
        <w:rPr>
          <w:i/>
          <w:noProof/>
        </w:rPr>
        <w:t>Nature Geoscience</w:t>
      </w:r>
      <w:r>
        <w:rPr>
          <w:noProof/>
        </w:rPr>
        <w:t xml:space="preserve"> </w:t>
      </w:r>
      <w:r w:rsidRPr="004B430F">
        <w:rPr>
          <w:b/>
          <w:noProof/>
        </w:rPr>
        <w:t>3</w:t>
      </w:r>
      <w:r>
        <w:rPr>
          <w:noProof/>
        </w:rPr>
        <w:t xml:space="preserve"> 866-9</w:t>
      </w:r>
      <w:bookmarkEnd w:id="11"/>
    </w:p>
    <w:p w14:paraId="6AA4B0E1" w14:textId="77777777" w:rsidR="004B430F" w:rsidRDefault="004B430F" w:rsidP="004B430F">
      <w:pPr>
        <w:ind w:left="720" w:hanging="720"/>
        <w:rPr>
          <w:noProof/>
        </w:rPr>
      </w:pPr>
      <w:bookmarkStart w:id="12" w:name="_ENREF_12"/>
      <w:r>
        <w:rPr>
          <w:noProof/>
        </w:rPr>
        <w:t xml:space="preserve">Chapin F S, McGuire A D, Ruess R W, Hollingsworth T N, Mack M C, Johnstone J F, Kasischke E S, Euskirchen E S, Jones J B, Jorgenson M T, Kielland K, Kofinas G P, Turetsky M R, Yarie J, Lloyd A H and Taylor D L 2010 Resilience of Alaska's boreal forest to climatic change </w:t>
      </w:r>
      <w:r w:rsidRPr="004B430F">
        <w:rPr>
          <w:i/>
          <w:noProof/>
        </w:rPr>
        <w:t>Canadian Journal of Forest Research-Revue Canadienne De Recherche Forestiere</w:t>
      </w:r>
      <w:r>
        <w:rPr>
          <w:noProof/>
        </w:rPr>
        <w:t xml:space="preserve"> </w:t>
      </w:r>
      <w:r w:rsidRPr="004B430F">
        <w:rPr>
          <w:b/>
          <w:noProof/>
        </w:rPr>
        <w:t>40</w:t>
      </w:r>
      <w:r>
        <w:rPr>
          <w:noProof/>
        </w:rPr>
        <w:t xml:space="preserve"> 1360-70</w:t>
      </w:r>
      <w:bookmarkEnd w:id="12"/>
    </w:p>
    <w:p w14:paraId="08727E2E" w14:textId="77777777" w:rsidR="004B430F" w:rsidRDefault="004B430F" w:rsidP="004B430F">
      <w:pPr>
        <w:ind w:left="720" w:hanging="720"/>
        <w:rPr>
          <w:noProof/>
        </w:rPr>
      </w:pPr>
      <w:bookmarkStart w:id="13" w:name="_ENREF_13"/>
      <w:r>
        <w:rPr>
          <w:noProof/>
        </w:rPr>
        <w:t xml:space="preserve">Cory R M, Ward C P, Crump B C and Kling G W 2014 Sunlight controls water column processing of carbon in arctic fresh waters </w:t>
      </w:r>
      <w:r w:rsidRPr="004B430F">
        <w:rPr>
          <w:i/>
          <w:noProof/>
        </w:rPr>
        <w:t>Science</w:t>
      </w:r>
      <w:r>
        <w:rPr>
          <w:noProof/>
        </w:rPr>
        <w:t xml:space="preserve"> </w:t>
      </w:r>
      <w:r w:rsidRPr="004B430F">
        <w:rPr>
          <w:b/>
          <w:noProof/>
        </w:rPr>
        <w:t>345</w:t>
      </w:r>
      <w:r>
        <w:rPr>
          <w:noProof/>
        </w:rPr>
        <w:t xml:space="preserve"> 925-8</w:t>
      </w:r>
      <w:bookmarkEnd w:id="13"/>
    </w:p>
    <w:p w14:paraId="452780DF" w14:textId="77777777" w:rsidR="004B430F" w:rsidRDefault="004B430F" w:rsidP="004B430F">
      <w:pPr>
        <w:ind w:left="720" w:hanging="720"/>
        <w:rPr>
          <w:noProof/>
        </w:rPr>
      </w:pPr>
      <w:bookmarkStart w:id="14" w:name="_ENREF_14"/>
      <w:r>
        <w:rPr>
          <w:noProof/>
        </w:rPr>
        <w:t xml:space="preserve">de Groot W J, Cantin A S, Flannigan M D, Soja A J, Gowman L M and Newbery A 2013 A comparison of Canadian and Russian boreal forest fire regimes </w:t>
      </w:r>
      <w:r w:rsidRPr="004B430F">
        <w:rPr>
          <w:i/>
          <w:noProof/>
        </w:rPr>
        <w:t>Forest Ecology and Management</w:t>
      </w:r>
      <w:r>
        <w:rPr>
          <w:noProof/>
        </w:rPr>
        <w:t xml:space="preserve"> </w:t>
      </w:r>
      <w:r w:rsidRPr="004B430F">
        <w:rPr>
          <w:b/>
          <w:noProof/>
        </w:rPr>
        <w:t>294</w:t>
      </w:r>
      <w:r>
        <w:rPr>
          <w:noProof/>
        </w:rPr>
        <w:t xml:space="preserve"> 23-34</w:t>
      </w:r>
      <w:bookmarkEnd w:id="14"/>
    </w:p>
    <w:p w14:paraId="44158A8D" w14:textId="77777777" w:rsidR="004B430F" w:rsidRDefault="004B430F" w:rsidP="004B430F">
      <w:pPr>
        <w:ind w:left="720" w:hanging="720"/>
        <w:rPr>
          <w:noProof/>
        </w:rPr>
      </w:pPr>
      <w:bookmarkStart w:id="15" w:name="_ENREF_15"/>
      <w:r>
        <w:rPr>
          <w:noProof/>
        </w:rPr>
        <w:t xml:space="preserve">DeConto R M, Galeotti S, Pagani M, Tracy D, Schaefer K, Zhang T J, Pollard D and Beerling D J 2012 Past extreme warming events linked to massive carbon release from thawing permafrost (vol 484, pg 87, 2012) </w:t>
      </w:r>
      <w:r w:rsidRPr="004B430F">
        <w:rPr>
          <w:i/>
          <w:noProof/>
        </w:rPr>
        <w:t>Nature</w:t>
      </w:r>
      <w:r>
        <w:rPr>
          <w:noProof/>
        </w:rPr>
        <w:t xml:space="preserve"> </w:t>
      </w:r>
      <w:r w:rsidRPr="004B430F">
        <w:rPr>
          <w:b/>
          <w:noProof/>
        </w:rPr>
        <w:t>490</w:t>
      </w:r>
      <w:r>
        <w:rPr>
          <w:noProof/>
        </w:rPr>
        <w:t xml:space="preserve"> 292-</w:t>
      </w:r>
      <w:bookmarkEnd w:id="15"/>
    </w:p>
    <w:p w14:paraId="7F9947F9" w14:textId="77777777" w:rsidR="004B430F" w:rsidRPr="004B430F" w:rsidRDefault="004B430F" w:rsidP="004B430F">
      <w:pPr>
        <w:ind w:left="720" w:hanging="720"/>
        <w:rPr>
          <w:b/>
          <w:noProof/>
        </w:rPr>
      </w:pPr>
      <w:bookmarkStart w:id="16" w:name="_ENREF_16"/>
      <w:r>
        <w:rPr>
          <w:noProof/>
        </w:rPr>
        <w:t xml:space="preserve">Epstein H E, Raynolds M K, Walker D A, Bhatt U S, Tucker C J and Pinzon J E 2012 Dynamics of aboveground phytomass of the circumpolar Arctic tundra during the past three decades </w:t>
      </w:r>
      <w:r w:rsidRPr="004B430F">
        <w:rPr>
          <w:i/>
          <w:noProof/>
        </w:rPr>
        <w:t>Environmental Research Letters</w:t>
      </w:r>
      <w:r>
        <w:rPr>
          <w:noProof/>
        </w:rPr>
        <w:t xml:space="preserve"> </w:t>
      </w:r>
      <w:r w:rsidRPr="004B430F">
        <w:rPr>
          <w:b/>
          <w:noProof/>
        </w:rPr>
        <w:t>7</w:t>
      </w:r>
      <w:bookmarkEnd w:id="16"/>
    </w:p>
    <w:p w14:paraId="6DFC9BEA" w14:textId="77777777" w:rsidR="004B430F" w:rsidRDefault="004B430F" w:rsidP="004B430F">
      <w:pPr>
        <w:ind w:left="720" w:hanging="720"/>
        <w:rPr>
          <w:noProof/>
        </w:rPr>
      </w:pPr>
      <w:bookmarkStart w:id="17" w:name="_ENREF_17"/>
      <w:r>
        <w:rPr>
          <w:noProof/>
        </w:rPr>
        <w:t xml:space="preserve">Falloon P D, Dankers R, Betts R A, Jones C D, Booth B B B and Lambert F H 2012 Role of vegetation change in future climate under the A1B scenario and a climate stabilisation scenario, using the HadCM3C Earth system model </w:t>
      </w:r>
      <w:r w:rsidRPr="004B430F">
        <w:rPr>
          <w:i/>
          <w:noProof/>
        </w:rPr>
        <w:t>Biogeosciences</w:t>
      </w:r>
      <w:r>
        <w:rPr>
          <w:noProof/>
        </w:rPr>
        <w:t xml:space="preserve"> </w:t>
      </w:r>
      <w:r w:rsidRPr="004B430F">
        <w:rPr>
          <w:b/>
          <w:noProof/>
        </w:rPr>
        <w:t>9</w:t>
      </w:r>
      <w:r>
        <w:rPr>
          <w:noProof/>
        </w:rPr>
        <w:t xml:space="preserve"> 4739-56</w:t>
      </w:r>
      <w:bookmarkEnd w:id="17"/>
    </w:p>
    <w:p w14:paraId="1B999798" w14:textId="77777777" w:rsidR="004B430F" w:rsidRDefault="004B430F" w:rsidP="004B430F">
      <w:pPr>
        <w:ind w:left="720" w:hanging="720"/>
        <w:rPr>
          <w:noProof/>
        </w:rPr>
      </w:pPr>
      <w:bookmarkStart w:id="18" w:name="_ENREF_18"/>
      <w:r>
        <w:rPr>
          <w:noProof/>
        </w:rPr>
        <w:t xml:space="preserve">Flannigan M, Stocks B, Turetsky M and Wotton M 2009 Impacts of climate change on fire activity and fire management in the circumboreal forest </w:t>
      </w:r>
      <w:r w:rsidRPr="004B430F">
        <w:rPr>
          <w:i/>
          <w:noProof/>
        </w:rPr>
        <w:t>Glob. Change Biol.</w:t>
      </w:r>
      <w:r>
        <w:rPr>
          <w:noProof/>
        </w:rPr>
        <w:t xml:space="preserve"> </w:t>
      </w:r>
      <w:r w:rsidRPr="004B430F">
        <w:rPr>
          <w:b/>
          <w:noProof/>
        </w:rPr>
        <w:t>15</w:t>
      </w:r>
      <w:r>
        <w:rPr>
          <w:noProof/>
        </w:rPr>
        <w:t xml:space="preserve"> 549-60</w:t>
      </w:r>
      <w:bookmarkEnd w:id="18"/>
    </w:p>
    <w:p w14:paraId="541E5A79" w14:textId="77777777" w:rsidR="004B430F" w:rsidRDefault="004B430F" w:rsidP="004B430F">
      <w:pPr>
        <w:ind w:left="720" w:hanging="720"/>
        <w:rPr>
          <w:noProof/>
        </w:rPr>
      </w:pPr>
      <w:bookmarkStart w:id="19" w:name="_ENREF_19"/>
      <w:r>
        <w:rPr>
          <w:noProof/>
        </w:rPr>
        <w:t xml:space="preserve">French H M 1999 Past and present permafrost as an indicator of climate change </w:t>
      </w:r>
      <w:r w:rsidRPr="004B430F">
        <w:rPr>
          <w:i/>
          <w:noProof/>
        </w:rPr>
        <w:t>Polar Research</w:t>
      </w:r>
      <w:r>
        <w:rPr>
          <w:noProof/>
        </w:rPr>
        <w:t xml:space="preserve"> </w:t>
      </w:r>
      <w:r w:rsidRPr="004B430F">
        <w:rPr>
          <w:b/>
          <w:noProof/>
        </w:rPr>
        <w:t>18</w:t>
      </w:r>
      <w:r>
        <w:rPr>
          <w:noProof/>
        </w:rPr>
        <w:t xml:space="preserve"> 269-74</w:t>
      </w:r>
      <w:bookmarkEnd w:id="19"/>
    </w:p>
    <w:p w14:paraId="27E14933" w14:textId="77777777" w:rsidR="004B430F" w:rsidRDefault="004B430F" w:rsidP="004B430F">
      <w:pPr>
        <w:ind w:left="720" w:hanging="720"/>
        <w:rPr>
          <w:noProof/>
        </w:rPr>
      </w:pPr>
      <w:bookmarkStart w:id="20" w:name="_ENREF_20"/>
      <w:r>
        <w:rPr>
          <w:noProof/>
        </w:rPr>
        <w:t xml:space="preserve">Gedalof Z e and Berg A A 2010 Tree ring evidence for limited direct CO2 fertilization of forests over the 20th century </w:t>
      </w:r>
      <w:r w:rsidRPr="004B430F">
        <w:rPr>
          <w:i/>
          <w:noProof/>
        </w:rPr>
        <w:t>Global Biogeochemical Cycles</w:t>
      </w:r>
      <w:r>
        <w:rPr>
          <w:noProof/>
        </w:rPr>
        <w:t xml:space="preserve"> </w:t>
      </w:r>
      <w:r w:rsidRPr="004B430F">
        <w:rPr>
          <w:b/>
          <w:noProof/>
        </w:rPr>
        <w:t>24</w:t>
      </w:r>
      <w:r>
        <w:rPr>
          <w:noProof/>
        </w:rPr>
        <w:t xml:space="preserve"> GB3027</w:t>
      </w:r>
      <w:bookmarkEnd w:id="20"/>
    </w:p>
    <w:p w14:paraId="154F82D3" w14:textId="77777777" w:rsidR="004B430F" w:rsidRDefault="004B430F" w:rsidP="004B430F">
      <w:pPr>
        <w:ind w:left="720" w:hanging="720"/>
        <w:rPr>
          <w:noProof/>
        </w:rPr>
      </w:pPr>
      <w:bookmarkStart w:id="21" w:name="_ENREF_21"/>
      <w:r>
        <w:rPr>
          <w:noProof/>
        </w:rPr>
        <w:lastRenderedPageBreak/>
        <w:t xml:space="preserve">Giglio L, Randerson J T, van der Werf G R, Kasibhatla P S, Collatz G J, Morton D C and DeFries R S 2010 Assessing variability and long-term trends in burned area by merging multiple satellite fire products </w:t>
      </w:r>
      <w:r w:rsidRPr="004B430F">
        <w:rPr>
          <w:i/>
          <w:noProof/>
        </w:rPr>
        <w:t>Biogeosciences</w:t>
      </w:r>
      <w:r>
        <w:rPr>
          <w:noProof/>
        </w:rPr>
        <w:t xml:space="preserve"> </w:t>
      </w:r>
      <w:r w:rsidRPr="004B430F">
        <w:rPr>
          <w:b/>
          <w:noProof/>
        </w:rPr>
        <w:t>7</w:t>
      </w:r>
      <w:r>
        <w:rPr>
          <w:noProof/>
        </w:rPr>
        <w:t xml:space="preserve"> 1171-86</w:t>
      </w:r>
      <w:bookmarkEnd w:id="21"/>
    </w:p>
    <w:p w14:paraId="5C548A85" w14:textId="77777777" w:rsidR="004B430F" w:rsidRDefault="004B430F" w:rsidP="004B430F">
      <w:pPr>
        <w:ind w:left="720" w:hanging="720"/>
        <w:rPr>
          <w:noProof/>
        </w:rPr>
      </w:pPr>
      <w:bookmarkStart w:id="22" w:name="_ENREF_22"/>
      <w:r>
        <w:rPr>
          <w:noProof/>
        </w:rPr>
        <w:t xml:space="preserve">Girardin M P, Hogg E H, Bernier P Y, Kurz W A, Guo X J and Cyr G 2015 Negative impacts of high temperatures on growth of black spruce forests intensify with the anticipated climate warming </w:t>
      </w:r>
      <w:r w:rsidRPr="004B430F">
        <w:rPr>
          <w:i/>
          <w:noProof/>
        </w:rPr>
        <w:t>Glob. Change Biol.</w:t>
      </w:r>
      <w:r>
        <w:rPr>
          <w:noProof/>
        </w:rPr>
        <w:t xml:space="preserve">  n/a-n/a</w:t>
      </w:r>
      <w:bookmarkEnd w:id="22"/>
    </w:p>
    <w:p w14:paraId="1EAAD6EC" w14:textId="77777777" w:rsidR="004B430F" w:rsidRPr="004B430F" w:rsidRDefault="004B430F" w:rsidP="004B430F">
      <w:pPr>
        <w:ind w:left="720" w:hanging="720"/>
        <w:rPr>
          <w:b/>
          <w:noProof/>
        </w:rPr>
      </w:pPr>
      <w:bookmarkStart w:id="23" w:name="_ENREF_23"/>
      <w:r>
        <w:rPr>
          <w:noProof/>
        </w:rPr>
        <w:t xml:space="preserve">Guo L D, Ping C L and Macdonald R W 2007 Mobilization pathways of organic carbon from permafrost to arctic rivers in a changing climate </w:t>
      </w:r>
      <w:r w:rsidRPr="004B430F">
        <w:rPr>
          <w:i/>
          <w:noProof/>
        </w:rPr>
        <w:t>Geophysical Research Letters</w:t>
      </w:r>
      <w:r>
        <w:rPr>
          <w:noProof/>
        </w:rPr>
        <w:t xml:space="preserve"> </w:t>
      </w:r>
      <w:r w:rsidRPr="004B430F">
        <w:rPr>
          <w:b/>
          <w:noProof/>
        </w:rPr>
        <w:t>34</w:t>
      </w:r>
      <w:bookmarkEnd w:id="23"/>
    </w:p>
    <w:p w14:paraId="7712325A" w14:textId="77777777" w:rsidR="004B430F" w:rsidRDefault="004B430F" w:rsidP="004B430F">
      <w:pPr>
        <w:ind w:left="720" w:hanging="720"/>
        <w:rPr>
          <w:noProof/>
        </w:rPr>
      </w:pPr>
      <w:bookmarkStart w:id="24" w:name="_ENREF_24"/>
      <w:r>
        <w:rPr>
          <w:noProof/>
        </w:rPr>
        <w:t xml:space="preserve">Halpern B S, Walbridge S, Selkoe K A, Kappel C V, Micheli F, D'Agrosa C, Bruno J F, Casey K S, Ebert C, Fox H E, Fujita R, Heinemann D, Lenihan H S, Madin E M P, Perry M T, Selig E R, Spalding M, Steneck R and Watson R 2008 A global map of human impact on marine ecosystems </w:t>
      </w:r>
      <w:r w:rsidRPr="004B430F">
        <w:rPr>
          <w:i/>
          <w:noProof/>
        </w:rPr>
        <w:t>Science</w:t>
      </w:r>
      <w:r>
        <w:rPr>
          <w:noProof/>
        </w:rPr>
        <w:t xml:space="preserve"> </w:t>
      </w:r>
      <w:r w:rsidRPr="004B430F">
        <w:rPr>
          <w:b/>
          <w:noProof/>
        </w:rPr>
        <w:t>319</w:t>
      </w:r>
      <w:r>
        <w:rPr>
          <w:noProof/>
        </w:rPr>
        <w:t xml:space="preserve"> 948-52</w:t>
      </w:r>
      <w:bookmarkEnd w:id="24"/>
    </w:p>
    <w:p w14:paraId="68DCA273" w14:textId="77777777" w:rsidR="004B430F" w:rsidRDefault="004B430F" w:rsidP="004B430F">
      <w:pPr>
        <w:ind w:left="720" w:hanging="720"/>
        <w:rPr>
          <w:noProof/>
        </w:rPr>
      </w:pPr>
      <w:bookmarkStart w:id="25" w:name="_ENREF_25"/>
      <w:r>
        <w:rPr>
          <w:noProof/>
        </w:rPr>
        <w:t xml:space="preserve">Harden J W, Koven C D, Ping C-L, Hugelius G, David McGuire A, Camill P, Jorgenson T, Kuhry P, Michaelson G J, O'Donnell J A, Schuur E A G, Tarnocai C, Johnson K and Grosse G 2012 Field information links permafrost carbon to physical vulnerabilities of thawing </w:t>
      </w:r>
      <w:r w:rsidRPr="004B430F">
        <w:rPr>
          <w:i/>
          <w:noProof/>
        </w:rPr>
        <w:t>Geophysical Research Letters</w:t>
      </w:r>
      <w:r>
        <w:rPr>
          <w:noProof/>
        </w:rPr>
        <w:t xml:space="preserve"> </w:t>
      </w:r>
      <w:r w:rsidRPr="004B430F">
        <w:rPr>
          <w:b/>
          <w:noProof/>
        </w:rPr>
        <w:t>39</w:t>
      </w:r>
      <w:r>
        <w:rPr>
          <w:noProof/>
        </w:rPr>
        <w:t xml:space="preserve"> L15704</w:t>
      </w:r>
      <w:bookmarkEnd w:id="25"/>
    </w:p>
    <w:p w14:paraId="2D06DA88" w14:textId="77777777" w:rsidR="004B430F" w:rsidRDefault="004B430F" w:rsidP="004B430F">
      <w:pPr>
        <w:ind w:left="720" w:hanging="720"/>
        <w:rPr>
          <w:noProof/>
        </w:rPr>
      </w:pPr>
      <w:bookmarkStart w:id="26" w:name="_ENREF_26"/>
      <w:r>
        <w:rPr>
          <w:noProof/>
        </w:rPr>
        <w:t xml:space="preserve">Hayes D J, McGuire A D, Kicklighter D W, Gurney K R, Burnside T J and Melillo J M 2011 Is the northern high-latitude land-based CO2 sink weakening? </w:t>
      </w:r>
      <w:r w:rsidRPr="004B430F">
        <w:rPr>
          <w:i/>
          <w:noProof/>
        </w:rPr>
        <w:t>Global Biogeochem. Cycles</w:t>
      </w:r>
      <w:r>
        <w:rPr>
          <w:noProof/>
        </w:rPr>
        <w:t xml:space="preserve"> </w:t>
      </w:r>
      <w:r w:rsidRPr="004B430F">
        <w:rPr>
          <w:b/>
          <w:noProof/>
        </w:rPr>
        <w:t>25</w:t>
      </w:r>
      <w:r>
        <w:rPr>
          <w:noProof/>
        </w:rPr>
        <w:t xml:space="preserve"> GB3018</w:t>
      </w:r>
      <w:bookmarkEnd w:id="26"/>
    </w:p>
    <w:p w14:paraId="1021C056" w14:textId="77777777" w:rsidR="004B430F" w:rsidRDefault="004B430F" w:rsidP="004B430F">
      <w:pPr>
        <w:ind w:left="720" w:hanging="720"/>
        <w:rPr>
          <w:noProof/>
        </w:rPr>
      </w:pPr>
      <w:bookmarkStart w:id="27" w:name="_ENREF_27"/>
      <w:r>
        <w:rPr>
          <w:noProof/>
        </w:rPr>
        <w:t xml:space="preserve">Hewitt R, Bennett A, Breen A, Hollingsworth T, Taylor D L, Chapin F S, III and Rupp T S 2015 Getting to the root of the matter: landscape implications of plant-fungal interactions for tree migration in Alaska </w:t>
      </w:r>
      <w:r w:rsidRPr="004B430F">
        <w:rPr>
          <w:i/>
          <w:noProof/>
        </w:rPr>
        <w:t>Landscape Ecol</w:t>
      </w:r>
      <w:r>
        <w:rPr>
          <w:noProof/>
        </w:rPr>
        <w:t xml:space="preserve">  1-17</w:t>
      </w:r>
      <w:bookmarkEnd w:id="27"/>
    </w:p>
    <w:p w14:paraId="13E96EAD" w14:textId="77777777" w:rsidR="004B430F" w:rsidRDefault="004B430F" w:rsidP="004B430F">
      <w:pPr>
        <w:ind w:left="720" w:hanging="720"/>
        <w:rPr>
          <w:noProof/>
        </w:rPr>
      </w:pPr>
      <w:bookmarkStart w:id="28" w:name="_ENREF_28"/>
      <w:r>
        <w:rPr>
          <w:noProof/>
        </w:rPr>
        <w:t xml:space="preserve">Hickler T, Smith B, Prentice I C, Mjofors K, Miller P, Arneth A and Sykes M T 2008 CO(2) fertilization in temperate FACE experiments not representative of boreal and tropical forests </w:t>
      </w:r>
      <w:r w:rsidRPr="004B430F">
        <w:rPr>
          <w:i/>
          <w:noProof/>
        </w:rPr>
        <w:t>Glob. Change Biol.</w:t>
      </w:r>
      <w:r>
        <w:rPr>
          <w:noProof/>
        </w:rPr>
        <w:t xml:space="preserve"> </w:t>
      </w:r>
      <w:r w:rsidRPr="004B430F">
        <w:rPr>
          <w:b/>
          <w:noProof/>
        </w:rPr>
        <w:t>14</w:t>
      </w:r>
      <w:r>
        <w:rPr>
          <w:noProof/>
        </w:rPr>
        <w:t xml:space="preserve"> 1531-42</w:t>
      </w:r>
      <w:bookmarkEnd w:id="28"/>
    </w:p>
    <w:p w14:paraId="11908BE3" w14:textId="77777777" w:rsidR="004B430F" w:rsidRDefault="004B430F" w:rsidP="004B430F">
      <w:pPr>
        <w:ind w:left="720" w:hanging="720"/>
        <w:rPr>
          <w:noProof/>
        </w:rPr>
      </w:pPr>
      <w:bookmarkStart w:id="29" w:name="_ENREF_29"/>
      <w:r>
        <w:rPr>
          <w:noProof/>
        </w:rPr>
        <w:t xml:space="preserve">Holmes R M, McClelland J W, Peterson B J, Tank S E, Bulygina E, Eglinton T I, Gordeev V V, Gurtovaya T Y, Raymond P A, Repeta D J, Staples R, Striegl R G, Zhulidov A V and Zimov S A 2012 Seasonal and Annual Fluxes of Nutrients and Organic Matter from Large Rivers to the Arctic Ocean and Surrounding Seas </w:t>
      </w:r>
      <w:r w:rsidRPr="004B430F">
        <w:rPr>
          <w:i/>
          <w:noProof/>
        </w:rPr>
        <w:t>Estuaries and Coasts</w:t>
      </w:r>
      <w:r>
        <w:rPr>
          <w:noProof/>
        </w:rPr>
        <w:t xml:space="preserve"> </w:t>
      </w:r>
      <w:r w:rsidRPr="004B430F">
        <w:rPr>
          <w:b/>
          <w:noProof/>
        </w:rPr>
        <w:t>35</w:t>
      </w:r>
      <w:r>
        <w:rPr>
          <w:noProof/>
        </w:rPr>
        <w:t xml:space="preserve"> 369-82</w:t>
      </w:r>
      <w:bookmarkEnd w:id="29"/>
    </w:p>
    <w:p w14:paraId="03E5DBE4" w14:textId="77777777" w:rsidR="004B430F" w:rsidRDefault="004B430F" w:rsidP="004B430F">
      <w:pPr>
        <w:ind w:left="720" w:hanging="720"/>
        <w:rPr>
          <w:noProof/>
        </w:rPr>
      </w:pPr>
      <w:bookmarkStart w:id="30" w:name="_ENREF_30"/>
      <w:r>
        <w:rPr>
          <w:noProof/>
        </w:rPr>
        <w:t xml:space="preserve">Hugelius G, Strauss J, Zubrzycki S, Harden J W, Schuur E A G, Ping C L, Schirrmeister L, Grosse G, Michaelson G J, Koven C D, O'Donnell J A, Elberling B, Mishra U, Camill P, Yu Z, Palmtag J and Kuhry P 2014 Estimated stocks of circumpolar permafrost carbon with quantified uncertainty ranges and identified data gaps </w:t>
      </w:r>
      <w:r w:rsidRPr="004B430F">
        <w:rPr>
          <w:i/>
          <w:noProof/>
        </w:rPr>
        <w:t>Biogeosciences</w:t>
      </w:r>
      <w:r>
        <w:rPr>
          <w:noProof/>
        </w:rPr>
        <w:t xml:space="preserve"> </w:t>
      </w:r>
      <w:r w:rsidRPr="004B430F">
        <w:rPr>
          <w:b/>
          <w:noProof/>
        </w:rPr>
        <w:t>11</w:t>
      </w:r>
      <w:r>
        <w:rPr>
          <w:noProof/>
        </w:rPr>
        <w:t xml:space="preserve"> 6573-93</w:t>
      </w:r>
      <w:bookmarkEnd w:id="30"/>
    </w:p>
    <w:p w14:paraId="3685D3BF" w14:textId="77777777" w:rsidR="004B430F" w:rsidRDefault="004B430F" w:rsidP="004B430F">
      <w:pPr>
        <w:ind w:left="720" w:hanging="720"/>
        <w:rPr>
          <w:noProof/>
        </w:rPr>
      </w:pPr>
      <w:bookmarkStart w:id="31" w:name="_ENREF_31"/>
      <w:r>
        <w:rPr>
          <w:noProof/>
        </w:rPr>
        <w:t xml:space="preserve">Hyvonen R, Agren G I, Linder S, Persson T, Cotrufo M F, Ekblad A, Freeman M, Grelle A, Janssens I A, Jarvis P G, Kellomaki S, Lindroth A, Loustau D, Lundmark T, Norby R J, Oren R, Pilegaard K, Ryan M G, Sigurdsson B D, Stromgren M, van Oijen M and Wallin G 2007 The likely impact of elevated CO2 , nitrogen deposition, increased temperature and management on carbon sequestration in temperate and boreal forest ecosystems: a literature review </w:t>
      </w:r>
      <w:r w:rsidRPr="004B430F">
        <w:rPr>
          <w:i/>
          <w:noProof/>
        </w:rPr>
        <w:t>New Phytol</w:t>
      </w:r>
      <w:r>
        <w:rPr>
          <w:noProof/>
        </w:rPr>
        <w:t xml:space="preserve"> </w:t>
      </w:r>
      <w:r w:rsidRPr="004B430F">
        <w:rPr>
          <w:b/>
          <w:noProof/>
        </w:rPr>
        <w:t>173</w:t>
      </w:r>
      <w:r>
        <w:rPr>
          <w:noProof/>
        </w:rPr>
        <w:t xml:space="preserve"> 463-80</w:t>
      </w:r>
      <w:bookmarkEnd w:id="31"/>
    </w:p>
    <w:p w14:paraId="530B3495" w14:textId="77777777" w:rsidR="004B430F" w:rsidRDefault="004B430F" w:rsidP="004B430F">
      <w:pPr>
        <w:ind w:left="720" w:hanging="720"/>
        <w:rPr>
          <w:noProof/>
        </w:rPr>
      </w:pPr>
      <w:bookmarkStart w:id="32" w:name="_ENREF_32"/>
      <w:r>
        <w:rPr>
          <w:noProof/>
        </w:rPr>
        <w:t xml:space="preserve">Idso C D, Idso S B, Carter R M and Singer S F 2014 Climate Change Reconsidered: Biological Impacts. In: </w:t>
      </w:r>
      <w:r w:rsidRPr="004B430F">
        <w:rPr>
          <w:i/>
          <w:noProof/>
        </w:rPr>
        <w:t xml:space="preserve">Report of the Nongovernmental International Panel on Climate Change (NIPCC) </w:t>
      </w:r>
      <w:r>
        <w:rPr>
          <w:noProof/>
        </w:rPr>
        <w:t>ed H Institute (Chicago, Illinois, U.S.A.: Heartland Institute)</w:t>
      </w:r>
      <w:bookmarkEnd w:id="32"/>
    </w:p>
    <w:p w14:paraId="73A0B6BB" w14:textId="77777777" w:rsidR="004B430F" w:rsidRDefault="004B430F" w:rsidP="004B430F">
      <w:pPr>
        <w:ind w:left="720" w:hanging="720"/>
        <w:rPr>
          <w:noProof/>
        </w:rPr>
      </w:pPr>
      <w:bookmarkStart w:id="33" w:name="_ENREF_33"/>
      <w:r>
        <w:rPr>
          <w:noProof/>
        </w:rPr>
        <w:t xml:space="preserve">Javeline D, Hellmann J J, Cornejo R C and Shufeldt G 2013 Expert Opinion on Climate Change and Threats to Biodiversity </w:t>
      </w:r>
      <w:r w:rsidRPr="004B430F">
        <w:rPr>
          <w:i/>
          <w:noProof/>
        </w:rPr>
        <w:t>Bioscience</w:t>
      </w:r>
      <w:r>
        <w:rPr>
          <w:noProof/>
        </w:rPr>
        <w:t xml:space="preserve"> </w:t>
      </w:r>
      <w:r w:rsidRPr="004B430F">
        <w:rPr>
          <w:b/>
          <w:noProof/>
        </w:rPr>
        <w:t>63</w:t>
      </w:r>
      <w:r>
        <w:rPr>
          <w:noProof/>
        </w:rPr>
        <w:t xml:space="preserve"> 666-73</w:t>
      </w:r>
      <w:bookmarkEnd w:id="33"/>
    </w:p>
    <w:p w14:paraId="6ECF9A0A" w14:textId="77777777" w:rsidR="004B430F" w:rsidRDefault="004B430F" w:rsidP="004B430F">
      <w:pPr>
        <w:ind w:left="720" w:hanging="720"/>
        <w:rPr>
          <w:noProof/>
        </w:rPr>
      </w:pPr>
      <w:bookmarkStart w:id="34" w:name="_ENREF_34"/>
      <w:r>
        <w:rPr>
          <w:noProof/>
        </w:rPr>
        <w:t xml:space="preserve">Joly J L, Reynolds J and Robards M 2010 Recognizing When the "Best Scientific Data Available" Isn't </w:t>
      </w:r>
      <w:r w:rsidRPr="004B430F">
        <w:rPr>
          <w:i/>
          <w:noProof/>
        </w:rPr>
        <w:t>Stanford Environmental Law Journal</w:t>
      </w:r>
      <w:r>
        <w:rPr>
          <w:noProof/>
        </w:rPr>
        <w:t xml:space="preserve"> </w:t>
      </w:r>
      <w:r w:rsidRPr="004B430F">
        <w:rPr>
          <w:b/>
          <w:noProof/>
        </w:rPr>
        <w:t>29</w:t>
      </w:r>
      <w:r>
        <w:rPr>
          <w:noProof/>
        </w:rPr>
        <w:t xml:space="preserve"> 247-82</w:t>
      </w:r>
      <w:bookmarkEnd w:id="34"/>
    </w:p>
    <w:p w14:paraId="5510A82E" w14:textId="77777777" w:rsidR="004B430F" w:rsidRDefault="004B430F" w:rsidP="004B430F">
      <w:pPr>
        <w:ind w:left="720" w:hanging="720"/>
        <w:rPr>
          <w:noProof/>
        </w:rPr>
      </w:pPr>
      <w:bookmarkStart w:id="35" w:name="_ENREF_35"/>
      <w:r>
        <w:rPr>
          <w:noProof/>
        </w:rPr>
        <w:lastRenderedPageBreak/>
        <w:t xml:space="preserve">Jorgenson M T, Romanovsky V, Harden J, Shur Y, O'Donnell J, Schuur E A G, Kanevskiy M and Marchenko S 2010 Resilience and vulnerability of permafrost to climate change </w:t>
      </w:r>
      <w:r w:rsidRPr="004B430F">
        <w:rPr>
          <w:i/>
          <w:noProof/>
        </w:rPr>
        <w:t>Canadian Journal of Forest Research-Revue Canadienne De Recherche Forestiere</w:t>
      </w:r>
      <w:r>
        <w:rPr>
          <w:noProof/>
        </w:rPr>
        <w:t xml:space="preserve"> </w:t>
      </w:r>
      <w:r w:rsidRPr="004B430F">
        <w:rPr>
          <w:b/>
          <w:noProof/>
        </w:rPr>
        <w:t>40</w:t>
      </w:r>
      <w:r>
        <w:rPr>
          <w:noProof/>
        </w:rPr>
        <w:t xml:space="preserve"> 1219-36</w:t>
      </w:r>
      <w:bookmarkEnd w:id="35"/>
    </w:p>
    <w:p w14:paraId="3AA46C4E" w14:textId="77777777" w:rsidR="004B430F" w:rsidRPr="004B430F" w:rsidRDefault="004B430F" w:rsidP="004B430F">
      <w:pPr>
        <w:ind w:left="720" w:hanging="720"/>
        <w:rPr>
          <w:b/>
          <w:noProof/>
        </w:rPr>
      </w:pPr>
      <w:bookmarkStart w:id="36" w:name="_ENREF_36"/>
      <w:r>
        <w:rPr>
          <w:noProof/>
        </w:rPr>
        <w:t xml:space="preserve">Jorgenson T, Harden J, Kanevskiy M, O’Donnell J, Wickland K, Ewing S, Manies K, Zhuang Q, Shur Y, Striegl R and Koch J 2013 Reorganization of vegetation, hydrology and soil carbon after permafrost degradation across heterogeneous boreal landscapes </w:t>
      </w:r>
      <w:r w:rsidRPr="004B430F">
        <w:rPr>
          <w:i/>
          <w:noProof/>
        </w:rPr>
        <w:t>Environmental Research Letters</w:t>
      </w:r>
      <w:r>
        <w:rPr>
          <w:noProof/>
        </w:rPr>
        <w:t xml:space="preserve"> </w:t>
      </w:r>
      <w:r w:rsidRPr="004B430F">
        <w:rPr>
          <w:b/>
          <w:noProof/>
        </w:rPr>
        <w:t>8</w:t>
      </w:r>
      <w:bookmarkEnd w:id="36"/>
    </w:p>
    <w:p w14:paraId="7415E2BE" w14:textId="77777777" w:rsidR="004B430F" w:rsidRDefault="004B430F" w:rsidP="004B430F">
      <w:pPr>
        <w:ind w:left="720" w:hanging="720"/>
        <w:rPr>
          <w:noProof/>
        </w:rPr>
      </w:pPr>
      <w:bookmarkStart w:id="37" w:name="_ENREF_37"/>
      <w:r>
        <w:rPr>
          <w:noProof/>
        </w:rPr>
        <w:t xml:space="preserve">Kicklighter D W, Hayes D J, McClelland J W, Peterson B J, McGuire A D and Melillo J M 2013 Insights and issues with simulating terrestrial DOC loading of Arctic river networks </w:t>
      </w:r>
      <w:r w:rsidRPr="004B430F">
        <w:rPr>
          <w:i/>
          <w:noProof/>
        </w:rPr>
        <w:t>Ecological Applications</w:t>
      </w:r>
      <w:r>
        <w:rPr>
          <w:noProof/>
        </w:rPr>
        <w:t xml:space="preserve"> </w:t>
      </w:r>
      <w:r w:rsidRPr="004B430F">
        <w:rPr>
          <w:b/>
          <w:noProof/>
        </w:rPr>
        <w:t>23</w:t>
      </w:r>
      <w:r>
        <w:rPr>
          <w:noProof/>
        </w:rPr>
        <w:t xml:space="preserve"> 1817-36</w:t>
      </w:r>
      <w:bookmarkEnd w:id="37"/>
    </w:p>
    <w:p w14:paraId="0742DBF8" w14:textId="77777777" w:rsidR="004B430F" w:rsidRDefault="004B430F" w:rsidP="004B430F">
      <w:pPr>
        <w:ind w:left="720" w:hanging="720"/>
        <w:rPr>
          <w:noProof/>
        </w:rPr>
      </w:pPr>
      <w:bookmarkStart w:id="38" w:name="_ENREF_38"/>
      <w:r>
        <w:rPr>
          <w:noProof/>
        </w:rPr>
        <w:t xml:space="preserve">Kloster S, Mahowald N M, Randerson J T and Lawrence P J 2012 The impacts of climate, land use, and demography on fires during the 21st century simulated by CLM-CN </w:t>
      </w:r>
      <w:r w:rsidRPr="004B430F">
        <w:rPr>
          <w:i/>
          <w:noProof/>
        </w:rPr>
        <w:t>Biogeosciences</w:t>
      </w:r>
      <w:r>
        <w:rPr>
          <w:noProof/>
        </w:rPr>
        <w:t xml:space="preserve"> </w:t>
      </w:r>
      <w:r w:rsidRPr="004B430F">
        <w:rPr>
          <w:b/>
          <w:noProof/>
        </w:rPr>
        <w:t>9</w:t>
      </w:r>
      <w:r>
        <w:rPr>
          <w:noProof/>
        </w:rPr>
        <w:t xml:space="preserve"> 509-25</w:t>
      </w:r>
      <w:bookmarkEnd w:id="38"/>
    </w:p>
    <w:p w14:paraId="57415FEC" w14:textId="77777777" w:rsidR="004B430F" w:rsidRDefault="004B430F" w:rsidP="004B430F">
      <w:pPr>
        <w:ind w:left="720" w:hanging="720"/>
        <w:rPr>
          <w:noProof/>
        </w:rPr>
      </w:pPr>
      <w:bookmarkStart w:id="39" w:name="_ENREF_39"/>
      <w:r>
        <w:rPr>
          <w:noProof/>
        </w:rPr>
        <w:t xml:space="preserve">Koven C D, Lawrence D M and Riley W J 2015a Permafrost carbon−climate feedback is sensitive to deep soil carbon decomposability but not deep soil nitrogen dynamics </w:t>
      </w:r>
      <w:r w:rsidRPr="004B430F">
        <w:rPr>
          <w:i/>
          <w:noProof/>
        </w:rPr>
        <w:t>Proceedings of the National Academy of Sciences</w:t>
      </w:r>
      <w:r>
        <w:rPr>
          <w:noProof/>
        </w:rPr>
        <w:t xml:space="preserve"> </w:t>
      </w:r>
      <w:r w:rsidRPr="004B430F">
        <w:rPr>
          <w:b/>
          <w:noProof/>
        </w:rPr>
        <w:t>112</w:t>
      </w:r>
      <w:r>
        <w:rPr>
          <w:noProof/>
        </w:rPr>
        <w:t xml:space="preserve"> 3752-7</w:t>
      </w:r>
      <w:bookmarkEnd w:id="39"/>
    </w:p>
    <w:p w14:paraId="4A2D8C3D" w14:textId="77777777" w:rsidR="004B430F" w:rsidRDefault="004B430F" w:rsidP="004B430F">
      <w:pPr>
        <w:ind w:left="720" w:hanging="720"/>
        <w:rPr>
          <w:noProof/>
        </w:rPr>
      </w:pPr>
      <w:bookmarkStart w:id="40" w:name="_ENREF_40"/>
      <w:r>
        <w:rPr>
          <w:noProof/>
        </w:rPr>
        <w:t xml:space="preserve">Koven C D, Ringeval B, Friedlingstein P, Ciais P, Cadule P, Khvorostyanov D, Krinner G and Tarnocai C 2011 Permafrost carbon-climate feedbacks accelerate global warming </w:t>
      </w:r>
      <w:r w:rsidRPr="004B430F">
        <w:rPr>
          <w:i/>
          <w:noProof/>
        </w:rPr>
        <w:t>P Natl Acad Sci USA</w:t>
      </w:r>
      <w:r>
        <w:rPr>
          <w:noProof/>
        </w:rPr>
        <w:t xml:space="preserve"> </w:t>
      </w:r>
      <w:r w:rsidRPr="004B430F">
        <w:rPr>
          <w:b/>
          <w:noProof/>
        </w:rPr>
        <w:t>108</w:t>
      </w:r>
      <w:r>
        <w:rPr>
          <w:noProof/>
        </w:rPr>
        <w:t xml:space="preserve"> 14769-74</w:t>
      </w:r>
      <w:bookmarkEnd w:id="40"/>
    </w:p>
    <w:p w14:paraId="3B24455F" w14:textId="77777777" w:rsidR="004B430F" w:rsidRDefault="004B430F" w:rsidP="004B430F">
      <w:pPr>
        <w:ind w:left="720" w:hanging="720"/>
        <w:rPr>
          <w:noProof/>
        </w:rPr>
      </w:pPr>
      <w:bookmarkStart w:id="41" w:name="_ENREF_41"/>
      <w:r>
        <w:rPr>
          <w:noProof/>
        </w:rPr>
        <w:t xml:space="preserve">Koven C D, Schuur E A G, Schädel C, Bohn T J, Burke E J, Chen G, Chen X, Ciais P, Grosse G, Harden J W, Hayes D J, Hugelius G, Jafarov E E, Krinner G, Kuhry P, Lawrence D M, MacDougall A H, Marchenko S S, McGuire A D, Natali S M, Nicolsky D J, Olefeldt D, Peng S, Romanovsky V E, Schaefer K M, Strauss J, Treat C C and Turetsky M 2015b A simplified, data-constrained approach to estimate the permafrost carbon–climate feedback </w:t>
      </w:r>
      <w:r w:rsidRPr="004B430F">
        <w:rPr>
          <w:i/>
          <w:noProof/>
        </w:rPr>
        <w:t>Phil. Trans. R. Soc. A</w:t>
      </w:r>
      <w:r>
        <w:rPr>
          <w:noProof/>
        </w:rPr>
        <w:t xml:space="preserve"> </w:t>
      </w:r>
      <w:r w:rsidRPr="004B430F">
        <w:rPr>
          <w:b/>
          <w:noProof/>
        </w:rPr>
        <w:t>373</w:t>
      </w:r>
      <w:r>
        <w:rPr>
          <w:noProof/>
        </w:rPr>
        <w:t xml:space="preserve"> 20140423</w:t>
      </w:r>
      <w:bookmarkEnd w:id="41"/>
    </w:p>
    <w:p w14:paraId="0D0E4B20" w14:textId="77777777" w:rsidR="004B430F" w:rsidRDefault="004B430F" w:rsidP="004B430F">
      <w:pPr>
        <w:ind w:left="720" w:hanging="720"/>
        <w:rPr>
          <w:noProof/>
        </w:rPr>
      </w:pPr>
      <w:bookmarkStart w:id="42" w:name="_ENREF_42"/>
      <w:r>
        <w:rPr>
          <w:noProof/>
        </w:rPr>
        <w:t xml:space="preserve">Kurz W A, Stinson G and Rampley G 2008 Could increased boreal forest ecosystem productivity offset carbon losses from increased disturbances? </w:t>
      </w:r>
      <w:r w:rsidRPr="004B430F">
        <w:rPr>
          <w:i/>
          <w:noProof/>
        </w:rPr>
        <w:t>Philosophical Transactions of the Royal Society B: Biological Sciences</w:t>
      </w:r>
      <w:r>
        <w:rPr>
          <w:noProof/>
        </w:rPr>
        <w:t xml:space="preserve"> </w:t>
      </w:r>
      <w:r w:rsidRPr="004B430F">
        <w:rPr>
          <w:b/>
          <w:noProof/>
        </w:rPr>
        <w:t>363</w:t>
      </w:r>
      <w:r>
        <w:rPr>
          <w:noProof/>
        </w:rPr>
        <w:t xml:space="preserve"> 2259-68</w:t>
      </w:r>
      <w:bookmarkEnd w:id="42"/>
    </w:p>
    <w:p w14:paraId="2E7E9C28" w14:textId="77777777" w:rsidR="004B430F" w:rsidRDefault="004B430F" w:rsidP="004B430F">
      <w:pPr>
        <w:ind w:left="720" w:hanging="720"/>
        <w:rPr>
          <w:noProof/>
        </w:rPr>
      </w:pPr>
      <w:bookmarkStart w:id="43" w:name="_ENREF_43"/>
      <w:r>
        <w:rPr>
          <w:noProof/>
        </w:rPr>
        <w:t xml:space="preserve">Laudon H, Buttle J, Carey S K, McDonnell J, McGuire K, Seibert J, Shanley J, Soulsby C and Tetzlaff D 2012 Cross-regional prediction of long-term trajectory of stream water DOC response to climate change </w:t>
      </w:r>
      <w:r w:rsidRPr="004B430F">
        <w:rPr>
          <w:i/>
          <w:noProof/>
        </w:rPr>
        <w:t>Geophysical Research Letters</w:t>
      </w:r>
      <w:r>
        <w:rPr>
          <w:noProof/>
        </w:rPr>
        <w:t xml:space="preserve"> </w:t>
      </w:r>
      <w:r w:rsidRPr="004B430F">
        <w:rPr>
          <w:b/>
          <w:noProof/>
        </w:rPr>
        <w:t>39</w:t>
      </w:r>
      <w:r>
        <w:rPr>
          <w:noProof/>
        </w:rPr>
        <w:t xml:space="preserve"> L18404</w:t>
      </w:r>
      <w:bookmarkEnd w:id="43"/>
    </w:p>
    <w:p w14:paraId="0A76C73A" w14:textId="77777777" w:rsidR="004B430F" w:rsidRDefault="004B430F" w:rsidP="004B430F">
      <w:pPr>
        <w:ind w:left="720" w:hanging="720"/>
        <w:rPr>
          <w:noProof/>
        </w:rPr>
      </w:pPr>
      <w:bookmarkStart w:id="44" w:name="_ENREF_44"/>
      <w:r>
        <w:rPr>
          <w:noProof/>
        </w:rPr>
        <w:t xml:space="preserve">Lawrence D M, Koven C D, Swenson S C, Riley W J and Slater A G 2015 Permafrost thaw and resulting soil moisture changes regulate projected high-latitude CO 2 and CH 4 emissions </w:t>
      </w:r>
      <w:r w:rsidRPr="004B430F">
        <w:rPr>
          <w:i/>
          <w:noProof/>
        </w:rPr>
        <w:t>Environmental Research Letters</w:t>
      </w:r>
      <w:r>
        <w:rPr>
          <w:noProof/>
        </w:rPr>
        <w:t xml:space="preserve"> </w:t>
      </w:r>
      <w:r w:rsidRPr="004B430F">
        <w:rPr>
          <w:b/>
          <w:noProof/>
        </w:rPr>
        <w:t>10</w:t>
      </w:r>
      <w:r>
        <w:rPr>
          <w:noProof/>
        </w:rPr>
        <w:t xml:space="preserve"> 094011</w:t>
      </w:r>
      <w:bookmarkEnd w:id="44"/>
    </w:p>
    <w:p w14:paraId="3B75FC96" w14:textId="77777777" w:rsidR="004B430F" w:rsidRDefault="004B430F" w:rsidP="004B430F">
      <w:pPr>
        <w:ind w:left="720" w:hanging="720"/>
        <w:rPr>
          <w:noProof/>
        </w:rPr>
      </w:pPr>
      <w:bookmarkStart w:id="45" w:name="_ENREF_45"/>
      <w:r>
        <w:rPr>
          <w:noProof/>
        </w:rPr>
        <w:t xml:space="preserve">Lawrence D M, Slater A G and Swenson S C 2012 Simulation of Present-Day and Future Permafrost and Seasonally Frozen Ground Conditions in CCSM4 </w:t>
      </w:r>
      <w:r w:rsidRPr="004B430F">
        <w:rPr>
          <w:i/>
          <w:noProof/>
        </w:rPr>
        <w:t>Journal of Climate</w:t>
      </w:r>
      <w:r>
        <w:rPr>
          <w:noProof/>
        </w:rPr>
        <w:t xml:space="preserve"> </w:t>
      </w:r>
      <w:r w:rsidRPr="004B430F">
        <w:rPr>
          <w:b/>
          <w:noProof/>
        </w:rPr>
        <w:t>25</w:t>
      </w:r>
      <w:r>
        <w:rPr>
          <w:noProof/>
        </w:rPr>
        <w:t xml:space="preserve"> 2207-25</w:t>
      </w:r>
      <w:bookmarkEnd w:id="45"/>
    </w:p>
    <w:p w14:paraId="01BD4096" w14:textId="77777777" w:rsidR="004B430F" w:rsidRDefault="004B430F" w:rsidP="004B430F">
      <w:pPr>
        <w:ind w:left="720" w:hanging="720"/>
        <w:rPr>
          <w:noProof/>
        </w:rPr>
      </w:pPr>
      <w:bookmarkStart w:id="46" w:name="_ENREF_46"/>
      <w:r>
        <w:rPr>
          <w:noProof/>
        </w:rPr>
        <w:t xml:space="preserve">Lenton T M, Held H, Kriegler E, Hall J W, Lucht W, Rahmstorf S and Schellnhuber H J 2008 Tipping elements in the Earth's climate system </w:t>
      </w:r>
      <w:r w:rsidRPr="004B430F">
        <w:rPr>
          <w:i/>
          <w:noProof/>
        </w:rPr>
        <w:t>P Natl Acad Sci USA</w:t>
      </w:r>
      <w:r>
        <w:rPr>
          <w:noProof/>
        </w:rPr>
        <w:t xml:space="preserve"> </w:t>
      </w:r>
      <w:r w:rsidRPr="004B430F">
        <w:rPr>
          <w:b/>
          <w:noProof/>
        </w:rPr>
        <w:t>105</w:t>
      </w:r>
      <w:r>
        <w:rPr>
          <w:noProof/>
        </w:rPr>
        <w:t xml:space="preserve"> 1786-93</w:t>
      </w:r>
      <w:bookmarkEnd w:id="46"/>
    </w:p>
    <w:p w14:paraId="30B9183A" w14:textId="77777777" w:rsidR="004B430F" w:rsidRDefault="004B430F" w:rsidP="004B430F">
      <w:pPr>
        <w:ind w:left="720" w:hanging="720"/>
        <w:rPr>
          <w:noProof/>
        </w:rPr>
      </w:pPr>
      <w:bookmarkStart w:id="47" w:name="_ENREF_47"/>
      <w:r>
        <w:rPr>
          <w:noProof/>
        </w:rPr>
        <w:t xml:space="preserve">Maaroufi N I, Nordin A, Hasselquist N J, Bach L H, Palmqvist K and Gundale M J 2015 Anthropogenic nitrogen deposition enhances carbon sequestration in boreal soils </w:t>
      </w:r>
      <w:r w:rsidRPr="004B430F">
        <w:rPr>
          <w:i/>
          <w:noProof/>
        </w:rPr>
        <w:t>Glob. Change Biol.</w:t>
      </w:r>
      <w:r>
        <w:rPr>
          <w:noProof/>
        </w:rPr>
        <w:t xml:space="preserve"> </w:t>
      </w:r>
      <w:r w:rsidRPr="004B430F">
        <w:rPr>
          <w:b/>
          <w:noProof/>
        </w:rPr>
        <w:t>21</w:t>
      </w:r>
      <w:r>
        <w:rPr>
          <w:noProof/>
        </w:rPr>
        <w:t xml:space="preserve"> 3169-80</w:t>
      </w:r>
      <w:bookmarkEnd w:id="47"/>
    </w:p>
    <w:p w14:paraId="16CA401F" w14:textId="77777777" w:rsidR="004B430F" w:rsidRDefault="004B430F" w:rsidP="004B430F">
      <w:pPr>
        <w:ind w:left="720" w:hanging="720"/>
        <w:rPr>
          <w:noProof/>
        </w:rPr>
      </w:pPr>
      <w:bookmarkStart w:id="48" w:name="_ENREF_48"/>
      <w:r>
        <w:rPr>
          <w:noProof/>
        </w:rPr>
        <w:t xml:space="preserve">MacDougall A H, Avis C A and Weaver A J 2012 Significant contribution to climate warming from the permafrost carbon feedback </w:t>
      </w:r>
      <w:r w:rsidRPr="004B430F">
        <w:rPr>
          <w:i/>
          <w:noProof/>
        </w:rPr>
        <w:t>Nature Geosci</w:t>
      </w:r>
      <w:r>
        <w:rPr>
          <w:noProof/>
        </w:rPr>
        <w:t xml:space="preserve"> </w:t>
      </w:r>
      <w:r w:rsidRPr="004B430F">
        <w:rPr>
          <w:b/>
          <w:noProof/>
        </w:rPr>
        <w:t>5</w:t>
      </w:r>
      <w:r>
        <w:rPr>
          <w:noProof/>
        </w:rPr>
        <w:t xml:space="preserve"> 719-21</w:t>
      </w:r>
      <w:bookmarkEnd w:id="48"/>
    </w:p>
    <w:p w14:paraId="7A0B16E6" w14:textId="77777777" w:rsidR="004B430F" w:rsidRDefault="004B430F" w:rsidP="004B430F">
      <w:pPr>
        <w:ind w:left="720" w:hanging="720"/>
        <w:rPr>
          <w:noProof/>
        </w:rPr>
      </w:pPr>
      <w:bookmarkStart w:id="49" w:name="_ENREF_49"/>
      <w:r>
        <w:rPr>
          <w:noProof/>
        </w:rPr>
        <w:lastRenderedPageBreak/>
        <w:t xml:space="preserve">Mack M C, Bret-Harte M S, Hollingsworth T N, Jandt R R, Schuur E A G, Shaver G R and Verbyla D L 2011 Carbon loss from an unprecedented Arctic tundra wildfire </w:t>
      </w:r>
      <w:r w:rsidRPr="004B430F">
        <w:rPr>
          <w:i/>
          <w:noProof/>
        </w:rPr>
        <w:t>Nature</w:t>
      </w:r>
      <w:r>
        <w:rPr>
          <w:noProof/>
        </w:rPr>
        <w:t xml:space="preserve"> </w:t>
      </w:r>
      <w:r w:rsidRPr="004B430F">
        <w:rPr>
          <w:b/>
          <w:noProof/>
        </w:rPr>
        <w:t>475</w:t>
      </w:r>
      <w:r>
        <w:rPr>
          <w:noProof/>
        </w:rPr>
        <w:t xml:space="preserve"> 489-92</w:t>
      </w:r>
      <w:bookmarkEnd w:id="49"/>
    </w:p>
    <w:p w14:paraId="18F5415F" w14:textId="77777777" w:rsidR="004B430F" w:rsidRDefault="004B430F" w:rsidP="004B430F">
      <w:pPr>
        <w:ind w:left="720" w:hanging="720"/>
        <w:rPr>
          <w:noProof/>
        </w:rPr>
      </w:pPr>
      <w:bookmarkStart w:id="50" w:name="_ENREF_50"/>
      <w:r>
        <w:rPr>
          <w:noProof/>
        </w:rPr>
        <w:t xml:space="preserve">McGuire A D, Anderson L G, Christensen T R, Dallimore S, Guo L, Hayes D J, Heimann M, Lorenson T D, Macdonald R W and Roulet N 2009 Sensitivity of the carbon cycle in the Arctic to climate change </w:t>
      </w:r>
      <w:r w:rsidRPr="004B430F">
        <w:rPr>
          <w:i/>
          <w:noProof/>
        </w:rPr>
        <w:t>Ecological Monographs</w:t>
      </w:r>
      <w:r>
        <w:rPr>
          <w:noProof/>
        </w:rPr>
        <w:t xml:space="preserve"> </w:t>
      </w:r>
      <w:r w:rsidRPr="004B430F">
        <w:rPr>
          <w:b/>
          <w:noProof/>
        </w:rPr>
        <w:t>79</w:t>
      </w:r>
      <w:r>
        <w:rPr>
          <w:noProof/>
        </w:rPr>
        <w:t xml:space="preserve"> 523-55</w:t>
      </w:r>
      <w:bookmarkEnd w:id="50"/>
    </w:p>
    <w:p w14:paraId="7F3111D4" w14:textId="77777777" w:rsidR="004B430F" w:rsidRDefault="004B430F" w:rsidP="004B430F">
      <w:pPr>
        <w:ind w:left="720" w:hanging="720"/>
        <w:rPr>
          <w:noProof/>
        </w:rPr>
      </w:pPr>
      <w:bookmarkStart w:id="51" w:name="_ENREF_51"/>
      <w:r>
        <w:rPr>
          <w:noProof/>
        </w:rPr>
        <w:t xml:space="preserve">McGuire A D, Hayes D J, Kicklighter D W, Manizza M, Zhuang Q, Chen M, Follows M J, Gurney K R, McClelland J W, Melillo J M, Peterson B J and Prinn R G 2010 An analysis of the carbon balance of the Arctic Basin from 1997 to 2006 </w:t>
      </w:r>
      <w:r w:rsidRPr="004B430F">
        <w:rPr>
          <w:i/>
          <w:noProof/>
        </w:rPr>
        <w:t>Tellus B</w:t>
      </w:r>
      <w:r>
        <w:rPr>
          <w:noProof/>
        </w:rPr>
        <w:t xml:space="preserve"> </w:t>
      </w:r>
      <w:r w:rsidRPr="004B430F">
        <w:rPr>
          <w:b/>
          <w:noProof/>
        </w:rPr>
        <w:t>62</w:t>
      </w:r>
      <w:r>
        <w:rPr>
          <w:noProof/>
        </w:rPr>
        <w:t xml:space="preserve"> 455-74</w:t>
      </w:r>
      <w:bookmarkEnd w:id="51"/>
    </w:p>
    <w:p w14:paraId="2D78245A" w14:textId="77777777" w:rsidR="004B430F" w:rsidRDefault="004B430F" w:rsidP="004B430F">
      <w:pPr>
        <w:ind w:left="720" w:hanging="720"/>
        <w:rPr>
          <w:noProof/>
        </w:rPr>
      </w:pPr>
      <w:bookmarkStart w:id="52" w:name="_ENREF_52"/>
      <w:r>
        <w:rPr>
          <w:noProof/>
        </w:rPr>
        <w:t xml:space="preserve">Morgan M G 2014 Use (and abuse) of expert elicitation in support of decision making for public policy </w:t>
      </w:r>
      <w:r w:rsidRPr="004B430F">
        <w:rPr>
          <w:i/>
          <w:noProof/>
        </w:rPr>
        <w:t>Proceedings of the National Academy of Sciences</w:t>
      </w:r>
      <w:r>
        <w:rPr>
          <w:noProof/>
        </w:rPr>
        <w:t xml:space="preserve"> </w:t>
      </w:r>
      <w:r w:rsidRPr="004B430F">
        <w:rPr>
          <w:b/>
          <w:noProof/>
        </w:rPr>
        <w:t>111</w:t>
      </w:r>
      <w:r>
        <w:rPr>
          <w:noProof/>
        </w:rPr>
        <w:t xml:space="preserve"> 7176-84</w:t>
      </w:r>
      <w:bookmarkEnd w:id="52"/>
    </w:p>
    <w:p w14:paraId="7B6C21F6" w14:textId="77777777" w:rsidR="004B430F" w:rsidRDefault="004B430F" w:rsidP="004B430F">
      <w:pPr>
        <w:ind w:left="720" w:hanging="720"/>
        <w:rPr>
          <w:noProof/>
        </w:rPr>
      </w:pPr>
      <w:bookmarkStart w:id="53" w:name="_ENREF_53"/>
      <w:r>
        <w:rPr>
          <w:noProof/>
        </w:rPr>
        <w:t xml:space="preserve">Moss R H, Edmonds J A, Hibbard K A, Manning M R, Rose S K, van Vuuren D P, Carter T R, Emori S, Kainuma M, Kram T, Meehl G A, Mitchell J F B, Nakicenovic N, Riahi K, Smith S J, Stouffer R J, Thomson A M, Weyant J P and Wilbanks T J 2010 The next generation of scenarios for climate change research and assessment </w:t>
      </w:r>
      <w:r w:rsidRPr="004B430F">
        <w:rPr>
          <w:i/>
          <w:noProof/>
        </w:rPr>
        <w:t>Nature</w:t>
      </w:r>
      <w:r>
        <w:rPr>
          <w:noProof/>
        </w:rPr>
        <w:t xml:space="preserve"> </w:t>
      </w:r>
      <w:r w:rsidRPr="004B430F">
        <w:rPr>
          <w:b/>
          <w:noProof/>
        </w:rPr>
        <w:t>463</w:t>
      </w:r>
      <w:r>
        <w:rPr>
          <w:noProof/>
        </w:rPr>
        <w:t xml:space="preserve"> 747-56</w:t>
      </w:r>
      <w:bookmarkEnd w:id="53"/>
    </w:p>
    <w:p w14:paraId="66201AED" w14:textId="77777777" w:rsidR="004B430F" w:rsidRDefault="004B430F" w:rsidP="004B430F">
      <w:pPr>
        <w:ind w:left="720" w:hanging="720"/>
        <w:rPr>
          <w:noProof/>
        </w:rPr>
      </w:pPr>
      <w:bookmarkStart w:id="54" w:name="_ENREF_54"/>
      <w:r>
        <w:rPr>
          <w:noProof/>
        </w:rPr>
        <w:t xml:space="preserve">Myers-Smith I H, Harden J W, Wilmking M, Fuller C C, McGuire A D and Chapin F S 2008 Wetland succession in a permafrost collapse: interactions between fire and thermokarst </w:t>
      </w:r>
      <w:r w:rsidRPr="004B430F">
        <w:rPr>
          <w:i/>
          <w:noProof/>
        </w:rPr>
        <w:t>Biogeosciences</w:t>
      </w:r>
      <w:r>
        <w:rPr>
          <w:noProof/>
        </w:rPr>
        <w:t xml:space="preserve"> </w:t>
      </w:r>
      <w:r w:rsidRPr="004B430F">
        <w:rPr>
          <w:b/>
          <w:noProof/>
        </w:rPr>
        <w:t>5</w:t>
      </w:r>
      <w:r>
        <w:rPr>
          <w:noProof/>
        </w:rPr>
        <w:t xml:space="preserve"> 1273-86</w:t>
      </w:r>
      <w:bookmarkEnd w:id="54"/>
    </w:p>
    <w:p w14:paraId="6A16713F" w14:textId="77777777" w:rsidR="004B430F" w:rsidRDefault="004B430F" w:rsidP="004B430F">
      <w:pPr>
        <w:ind w:left="720" w:hanging="720"/>
        <w:rPr>
          <w:noProof/>
        </w:rPr>
      </w:pPr>
      <w:bookmarkStart w:id="55" w:name="_ENREF_55"/>
      <w:r>
        <w:rPr>
          <w:noProof/>
        </w:rPr>
        <w:t xml:space="preserve">O'Donnell J A, Harden J W, McGuire A D, Kanevskiy M Z, Jorgenson M T and Xu X M 2011 The effect of fire and permafrost interactions on soil carbon accumulation in an upland black spruce ecosystem of interior Alaska: implications for post-thaw carbon loss </w:t>
      </w:r>
      <w:r w:rsidRPr="004B430F">
        <w:rPr>
          <w:i/>
          <w:noProof/>
        </w:rPr>
        <w:t>Glob. Change Biol.</w:t>
      </w:r>
      <w:r>
        <w:rPr>
          <w:noProof/>
        </w:rPr>
        <w:t xml:space="preserve"> </w:t>
      </w:r>
      <w:r w:rsidRPr="004B430F">
        <w:rPr>
          <w:b/>
          <w:noProof/>
        </w:rPr>
        <w:t>17</w:t>
      </w:r>
      <w:r>
        <w:rPr>
          <w:noProof/>
        </w:rPr>
        <w:t xml:space="preserve"> 1461-74</w:t>
      </w:r>
      <w:bookmarkEnd w:id="55"/>
    </w:p>
    <w:p w14:paraId="23DAB8E4" w14:textId="77777777" w:rsidR="004B430F" w:rsidRDefault="004B430F" w:rsidP="004B430F">
      <w:pPr>
        <w:ind w:left="720" w:hanging="720"/>
        <w:rPr>
          <w:noProof/>
        </w:rPr>
      </w:pPr>
      <w:bookmarkStart w:id="56" w:name="_ENREF_56"/>
      <w:r>
        <w:rPr>
          <w:noProof/>
        </w:rPr>
        <w:t xml:space="preserve">Pan Y, Birdsey R A, Fang J, Houghton R, Kauppi P E, Kurz W A, Phillips O L, Shvidenko A, Lewis S L, Canadell J G, Ciais P, Jackson R B, Pacala S, McGuire A D, Piao S, Rautiainen A, Sitch S and Hayes D 2011 A Large and Persistent Carbon Sink in the World's Forests </w:t>
      </w:r>
      <w:r w:rsidRPr="004B430F">
        <w:rPr>
          <w:i/>
          <w:noProof/>
        </w:rPr>
        <w:t>Science</w:t>
      </w:r>
      <w:r>
        <w:rPr>
          <w:noProof/>
        </w:rPr>
        <w:t xml:space="preserve"> </w:t>
      </w:r>
      <w:bookmarkEnd w:id="56"/>
    </w:p>
    <w:p w14:paraId="4514A7D0" w14:textId="77777777" w:rsidR="004B430F" w:rsidRDefault="004B430F" w:rsidP="004B430F">
      <w:pPr>
        <w:ind w:left="720" w:hanging="720"/>
        <w:rPr>
          <w:noProof/>
        </w:rPr>
      </w:pPr>
      <w:bookmarkStart w:id="57" w:name="_ENREF_57"/>
      <w:r>
        <w:rPr>
          <w:noProof/>
        </w:rPr>
        <w:t xml:space="preserve">Payette S, Delwaide A, Caccianiga M and Beauchemin M 2004 Accelerated thawing of subarctic peatland permafrost over the last 50 years </w:t>
      </w:r>
      <w:r w:rsidRPr="004B430F">
        <w:rPr>
          <w:i/>
          <w:noProof/>
        </w:rPr>
        <w:t>Geophysical Research Letters</w:t>
      </w:r>
      <w:r>
        <w:rPr>
          <w:noProof/>
        </w:rPr>
        <w:t xml:space="preserve"> </w:t>
      </w:r>
      <w:r w:rsidRPr="004B430F">
        <w:rPr>
          <w:b/>
          <w:noProof/>
        </w:rPr>
        <w:t>31</w:t>
      </w:r>
      <w:r>
        <w:rPr>
          <w:noProof/>
        </w:rPr>
        <w:t xml:space="preserve"> L18208</w:t>
      </w:r>
      <w:bookmarkEnd w:id="57"/>
    </w:p>
    <w:p w14:paraId="169125A8" w14:textId="77777777" w:rsidR="004B430F" w:rsidRDefault="004B430F" w:rsidP="004B430F">
      <w:pPr>
        <w:ind w:left="720" w:hanging="720"/>
        <w:rPr>
          <w:noProof/>
        </w:rPr>
      </w:pPr>
      <w:bookmarkStart w:id="58" w:name="_ENREF_58"/>
      <w:r>
        <w:rPr>
          <w:noProof/>
        </w:rPr>
        <w:t xml:space="preserve">Peñuelas J, Canadell J G and Ogaya R 2011 Increased water-use efficiency during the 20th century did not translate into enhanced tree growth </w:t>
      </w:r>
      <w:r w:rsidRPr="004B430F">
        <w:rPr>
          <w:i/>
          <w:noProof/>
        </w:rPr>
        <w:t>Global Ecology and Biogeography</w:t>
      </w:r>
      <w:r>
        <w:rPr>
          <w:noProof/>
        </w:rPr>
        <w:t xml:space="preserve"> </w:t>
      </w:r>
      <w:r w:rsidRPr="004B430F">
        <w:rPr>
          <w:b/>
          <w:noProof/>
        </w:rPr>
        <w:t>20</w:t>
      </w:r>
      <w:r>
        <w:rPr>
          <w:noProof/>
        </w:rPr>
        <w:t xml:space="preserve"> 597-608</w:t>
      </w:r>
      <w:bookmarkEnd w:id="58"/>
    </w:p>
    <w:p w14:paraId="10AE001F" w14:textId="77777777" w:rsidR="004B430F" w:rsidRDefault="004B430F" w:rsidP="004B430F">
      <w:pPr>
        <w:ind w:left="720" w:hanging="720"/>
        <w:rPr>
          <w:noProof/>
        </w:rPr>
      </w:pPr>
      <w:bookmarkStart w:id="59" w:name="_ENREF_59"/>
      <w:r>
        <w:rPr>
          <w:noProof/>
        </w:rPr>
        <w:t xml:space="preserve">Potter C S and Klooster S A 1997 Global model estimates of carbon and nitrogen storage in litter and soil pools: Response to changes in vegetation quality and biomass allocation </w:t>
      </w:r>
      <w:r w:rsidRPr="004B430F">
        <w:rPr>
          <w:i/>
          <w:noProof/>
        </w:rPr>
        <w:t>Tellus B</w:t>
      </w:r>
      <w:r>
        <w:rPr>
          <w:noProof/>
        </w:rPr>
        <w:t xml:space="preserve"> </w:t>
      </w:r>
      <w:r w:rsidRPr="004B430F">
        <w:rPr>
          <w:b/>
          <w:noProof/>
        </w:rPr>
        <w:t>49</w:t>
      </w:r>
      <w:r>
        <w:rPr>
          <w:noProof/>
        </w:rPr>
        <w:t xml:space="preserve"> 1-17</w:t>
      </w:r>
      <w:bookmarkEnd w:id="59"/>
    </w:p>
    <w:p w14:paraId="2BE0083C" w14:textId="77777777" w:rsidR="004B430F" w:rsidRDefault="004B430F" w:rsidP="004B430F">
      <w:pPr>
        <w:ind w:left="720" w:hanging="720"/>
        <w:rPr>
          <w:noProof/>
        </w:rPr>
      </w:pPr>
      <w:bookmarkStart w:id="60" w:name="_ENREF_60"/>
      <w:r>
        <w:rPr>
          <w:noProof/>
        </w:rPr>
        <w:t xml:space="preserve">Qian H, Joseph R and Zeng N 2010 Enhanced terrestrial carbon uptake in the Northern High Latitudes in the 21st century from the Coupled Carbon Cycle Climate Model Intercomparison Project model projections </w:t>
      </w:r>
      <w:r w:rsidRPr="004B430F">
        <w:rPr>
          <w:i/>
          <w:noProof/>
        </w:rPr>
        <w:t>Glob. Change Biol.</w:t>
      </w:r>
      <w:r>
        <w:rPr>
          <w:noProof/>
        </w:rPr>
        <w:t xml:space="preserve"> </w:t>
      </w:r>
      <w:r w:rsidRPr="004B430F">
        <w:rPr>
          <w:b/>
          <w:noProof/>
        </w:rPr>
        <w:t>16</w:t>
      </w:r>
      <w:r>
        <w:rPr>
          <w:noProof/>
        </w:rPr>
        <w:t xml:space="preserve"> 641-56</w:t>
      </w:r>
      <w:bookmarkEnd w:id="60"/>
    </w:p>
    <w:p w14:paraId="269FC283" w14:textId="77777777" w:rsidR="004B430F" w:rsidRDefault="004B430F" w:rsidP="004B430F">
      <w:pPr>
        <w:ind w:left="720" w:hanging="720"/>
        <w:rPr>
          <w:noProof/>
        </w:rPr>
      </w:pPr>
      <w:bookmarkStart w:id="61" w:name="_ENREF_61"/>
      <w:r>
        <w:rPr>
          <w:noProof/>
        </w:rPr>
        <w:t xml:space="preserve">Raynolds M K, Walker D A, Epstein H E, Pinzon J E and Tucker C J 2012 A new estimate of tundra-biome phytomass from trans-Arctic field data and AVHRR NDVI </w:t>
      </w:r>
      <w:r w:rsidRPr="004B430F">
        <w:rPr>
          <w:i/>
          <w:noProof/>
        </w:rPr>
        <w:t>Remote Sensing Letters</w:t>
      </w:r>
      <w:r>
        <w:rPr>
          <w:noProof/>
        </w:rPr>
        <w:t xml:space="preserve"> </w:t>
      </w:r>
      <w:r w:rsidRPr="004B430F">
        <w:rPr>
          <w:b/>
          <w:noProof/>
        </w:rPr>
        <w:t>3</w:t>
      </w:r>
      <w:r>
        <w:rPr>
          <w:noProof/>
        </w:rPr>
        <w:t xml:space="preserve"> 403-11</w:t>
      </w:r>
      <w:bookmarkEnd w:id="61"/>
    </w:p>
    <w:p w14:paraId="25E97F8E" w14:textId="77777777" w:rsidR="004B430F" w:rsidRPr="004B430F" w:rsidRDefault="004B430F" w:rsidP="004B430F">
      <w:pPr>
        <w:ind w:left="720" w:hanging="720"/>
        <w:rPr>
          <w:b/>
          <w:noProof/>
        </w:rPr>
      </w:pPr>
      <w:bookmarkStart w:id="62" w:name="_ENREF_62"/>
      <w:r>
        <w:rPr>
          <w:noProof/>
        </w:rPr>
        <w:t xml:space="preserve">Rocha A V, Loranty M M, Higuera P E, Mack M C, Hu F S, Jones B M, Breen A L, Rastetter E B, Goetz S J and Shaver G R 2012 The footprint of Alaskan tundra fires during the past half-century: implications for surface properties and radiative forcing </w:t>
      </w:r>
      <w:r w:rsidRPr="004B430F">
        <w:rPr>
          <w:i/>
          <w:noProof/>
        </w:rPr>
        <w:t>Environmental Research Letters</w:t>
      </w:r>
      <w:r>
        <w:rPr>
          <w:noProof/>
        </w:rPr>
        <w:t xml:space="preserve"> </w:t>
      </w:r>
      <w:r w:rsidRPr="004B430F">
        <w:rPr>
          <w:b/>
          <w:noProof/>
        </w:rPr>
        <w:t>7</w:t>
      </w:r>
      <w:bookmarkEnd w:id="62"/>
    </w:p>
    <w:p w14:paraId="2045D0F7" w14:textId="77777777" w:rsidR="004B430F" w:rsidRDefault="004B430F" w:rsidP="004B430F">
      <w:pPr>
        <w:ind w:left="720" w:hanging="720"/>
        <w:rPr>
          <w:noProof/>
        </w:rPr>
      </w:pPr>
      <w:bookmarkStart w:id="63" w:name="_ENREF_63"/>
      <w:r>
        <w:rPr>
          <w:noProof/>
        </w:rPr>
        <w:lastRenderedPageBreak/>
        <w:t xml:space="preserve">Rupp T S, Starfield A M and Chapin Iii F S 2000 A frame-based spatially explicit model of subarctic vegetation response to climatic change: comparison with a point model </w:t>
      </w:r>
      <w:r w:rsidRPr="004B430F">
        <w:rPr>
          <w:i/>
          <w:noProof/>
        </w:rPr>
        <w:t>Landscape Ecol</w:t>
      </w:r>
      <w:r>
        <w:rPr>
          <w:noProof/>
        </w:rPr>
        <w:t xml:space="preserve"> </w:t>
      </w:r>
      <w:r w:rsidRPr="004B430F">
        <w:rPr>
          <w:b/>
          <w:noProof/>
        </w:rPr>
        <w:t>15</w:t>
      </w:r>
      <w:r>
        <w:rPr>
          <w:noProof/>
        </w:rPr>
        <w:t xml:space="preserve"> 383-400</w:t>
      </w:r>
      <w:bookmarkEnd w:id="63"/>
    </w:p>
    <w:p w14:paraId="7223E617" w14:textId="77777777" w:rsidR="004B430F" w:rsidRDefault="004B430F" w:rsidP="004B430F">
      <w:pPr>
        <w:ind w:left="720" w:hanging="720"/>
        <w:rPr>
          <w:noProof/>
        </w:rPr>
      </w:pPr>
      <w:bookmarkStart w:id="64" w:name="_ENREF_64"/>
      <w:r>
        <w:rPr>
          <w:noProof/>
        </w:rPr>
        <w:t xml:space="preserve">Saugier B, Roy J and Mooney H A 2001 </w:t>
      </w:r>
      <w:r w:rsidRPr="004B430F">
        <w:rPr>
          <w:i/>
          <w:noProof/>
        </w:rPr>
        <w:t>Terrestrial Global Productivity,</w:t>
      </w:r>
      <w:r>
        <w:rPr>
          <w:noProof/>
        </w:rPr>
        <w:t xml:space="preserve"> ed J Roy</w:t>
      </w:r>
      <w:r w:rsidRPr="004B430F">
        <w:rPr>
          <w:i/>
          <w:noProof/>
        </w:rPr>
        <w:t>, et al.</w:t>
      </w:r>
      <w:r>
        <w:rPr>
          <w:noProof/>
        </w:rPr>
        <w:t xml:space="preserve"> (San Diego: Academic Press) pp 543-57</w:t>
      </w:r>
      <w:bookmarkEnd w:id="64"/>
    </w:p>
    <w:p w14:paraId="4CA8C17D" w14:textId="77777777" w:rsidR="004B430F" w:rsidRDefault="004B430F" w:rsidP="004B430F">
      <w:pPr>
        <w:ind w:left="720" w:hanging="720"/>
        <w:rPr>
          <w:noProof/>
        </w:rPr>
      </w:pPr>
      <w:bookmarkStart w:id="65" w:name="_ENREF_65"/>
      <w:r>
        <w:rPr>
          <w:noProof/>
        </w:rPr>
        <w:t xml:space="preserve">Schaefer K, Lantuit H, Romanovsky V E, Schuur E A G and Witt R 2014 The impact of the permafrost carbon feedback on global climate </w:t>
      </w:r>
      <w:r w:rsidRPr="004B430F">
        <w:rPr>
          <w:i/>
          <w:noProof/>
        </w:rPr>
        <w:t>Environmental Research Letters</w:t>
      </w:r>
      <w:r>
        <w:rPr>
          <w:noProof/>
        </w:rPr>
        <w:t xml:space="preserve"> </w:t>
      </w:r>
      <w:r w:rsidRPr="004B430F">
        <w:rPr>
          <w:b/>
          <w:noProof/>
        </w:rPr>
        <w:t>9</w:t>
      </w:r>
      <w:r>
        <w:rPr>
          <w:noProof/>
        </w:rPr>
        <w:t xml:space="preserve"> 085003</w:t>
      </w:r>
      <w:bookmarkEnd w:id="65"/>
    </w:p>
    <w:p w14:paraId="6C3F8C32" w14:textId="77777777" w:rsidR="004B430F" w:rsidRDefault="004B430F" w:rsidP="004B430F">
      <w:pPr>
        <w:ind w:left="720" w:hanging="720"/>
        <w:rPr>
          <w:noProof/>
        </w:rPr>
      </w:pPr>
      <w:bookmarkStart w:id="66" w:name="_ENREF_66"/>
      <w:r>
        <w:rPr>
          <w:noProof/>
        </w:rPr>
        <w:t xml:space="preserve">Schaefer K, Zhang T, Bruhwiler L and Barrett A P 2011 Amount and timing of permafrost carbon release in response to climate warming </w:t>
      </w:r>
      <w:r w:rsidRPr="004B430F">
        <w:rPr>
          <w:i/>
          <w:noProof/>
        </w:rPr>
        <w:t>Tellus B</w:t>
      </w:r>
      <w:r>
        <w:rPr>
          <w:noProof/>
        </w:rPr>
        <w:t xml:space="preserve">  no-no</w:t>
      </w:r>
      <w:bookmarkEnd w:id="66"/>
    </w:p>
    <w:p w14:paraId="3089E017" w14:textId="77777777" w:rsidR="004B430F" w:rsidRDefault="004B430F" w:rsidP="004B430F">
      <w:pPr>
        <w:ind w:left="720" w:hanging="720"/>
        <w:rPr>
          <w:noProof/>
        </w:rPr>
      </w:pPr>
      <w:bookmarkStart w:id="67" w:name="_ENREF_67"/>
      <w:r>
        <w:rPr>
          <w:noProof/>
        </w:rPr>
        <w:t xml:space="preserve">Schirrmeister L, Siegert C, Kuznetsova T, Kuzmina S, Andreev A, Kienast F, Meyer H and Bobrov A 2002 Paleoenvironmental and paleoclimatic records from permafrost deposits in the Arctic region of Northern Siberia </w:t>
      </w:r>
      <w:r w:rsidRPr="004B430F">
        <w:rPr>
          <w:i/>
          <w:noProof/>
        </w:rPr>
        <w:t>Quatern Int</w:t>
      </w:r>
      <w:r>
        <w:rPr>
          <w:noProof/>
        </w:rPr>
        <w:t xml:space="preserve"> </w:t>
      </w:r>
      <w:r w:rsidRPr="004B430F">
        <w:rPr>
          <w:b/>
          <w:noProof/>
        </w:rPr>
        <w:t>89</w:t>
      </w:r>
      <w:r>
        <w:rPr>
          <w:noProof/>
        </w:rPr>
        <w:t xml:space="preserve"> 97-118</w:t>
      </w:r>
      <w:bookmarkEnd w:id="67"/>
    </w:p>
    <w:p w14:paraId="4D883E96" w14:textId="77777777" w:rsidR="004B430F" w:rsidRDefault="004B430F" w:rsidP="004B430F">
      <w:pPr>
        <w:ind w:left="720" w:hanging="720"/>
        <w:rPr>
          <w:noProof/>
        </w:rPr>
      </w:pPr>
      <w:bookmarkStart w:id="68" w:name="_ENREF_68"/>
      <w:r>
        <w:rPr>
          <w:noProof/>
        </w:rPr>
        <w:t xml:space="preserve">Schuur E A G, Abbott B W, Bowden W B, Brovkin V, Camill P, Canadell J G, Chanton J P, Chapin F S, III, Christensen T R, Ciais P, Crosby B T, Czimczik C I, Grosse G, Harden J, Hayes D J, Hugelius G, Jastrow J D, Jones J B, Kleinen T, Koven C D, Krinner G, Kuhry P, Lawrence D M, McGuire A D, Natali S M, O’Donnell J A, Ping C L, Riley W J, Rinke A, Romanovsky V E, Sannel A B K, Schädel C, Schaefer K, Sky J, Subin Z M, Tarnocai C, Turetsky M R, Waldrop M P, Walter Anthony K M, Wickland K P, Wilson C J and Zimov S A 2013 Expert assessment of vulnerability of permafrost carbon to climate change </w:t>
      </w:r>
      <w:r w:rsidRPr="004B430F">
        <w:rPr>
          <w:i/>
          <w:noProof/>
        </w:rPr>
        <w:t>Climatic Change</w:t>
      </w:r>
      <w:r>
        <w:rPr>
          <w:noProof/>
        </w:rPr>
        <w:t xml:space="preserve">  1-16</w:t>
      </w:r>
      <w:bookmarkEnd w:id="68"/>
    </w:p>
    <w:p w14:paraId="3C55FF47" w14:textId="77777777" w:rsidR="004B430F" w:rsidRDefault="004B430F" w:rsidP="004B430F">
      <w:pPr>
        <w:ind w:left="720" w:hanging="720"/>
        <w:rPr>
          <w:noProof/>
        </w:rPr>
      </w:pPr>
      <w:bookmarkStart w:id="69" w:name="_ENREF_69"/>
      <w:r>
        <w:rPr>
          <w:noProof/>
        </w:rPr>
        <w:t xml:space="preserve">Schuur E A G, McGuire A D, Schadel C, Grosse G, Harden J W, Hayes D J, Hugelius G, Koven C D, Kuhry P, Lawrence D M, Natali S M, Olefeldt D, Romanovsky V E, Schaefer K, Turetsky M R, Treat C C and Vonk J E 2015 Climate change and the permafrost carbon feedback </w:t>
      </w:r>
      <w:r w:rsidRPr="004B430F">
        <w:rPr>
          <w:i/>
          <w:noProof/>
        </w:rPr>
        <w:t>Nature</w:t>
      </w:r>
      <w:r>
        <w:rPr>
          <w:noProof/>
        </w:rPr>
        <w:t xml:space="preserve"> </w:t>
      </w:r>
      <w:r w:rsidRPr="004B430F">
        <w:rPr>
          <w:b/>
          <w:noProof/>
        </w:rPr>
        <w:t>520</w:t>
      </w:r>
      <w:r>
        <w:rPr>
          <w:noProof/>
        </w:rPr>
        <w:t xml:space="preserve"> 171-9</w:t>
      </w:r>
      <w:bookmarkEnd w:id="69"/>
    </w:p>
    <w:p w14:paraId="0A2F591E" w14:textId="77777777" w:rsidR="004B430F" w:rsidRDefault="004B430F" w:rsidP="004B430F">
      <w:pPr>
        <w:ind w:left="720" w:hanging="720"/>
        <w:rPr>
          <w:noProof/>
        </w:rPr>
      </w:pPr>
      <w:bookmarkStart w:id="70" w:name="_ENREF_70"/>
      <w:r>
        <w:rPr>
          <w:noProof/>
        </w:rPr>
        <w:t xml:space="preserve">Shur Y L and Jorgenson M T 2007 Patterns of permafrost formation and degradation in relation to climate and ecosystems </w:t>
      </w:r>
      <w:r w:rsidRPr="004B430F">
        <w:rPr>
          <w:i/>
          <w:noProof/>
        </w:rPr>
        <w:t>Permafrost and Periglacial Processes</w:t>
      </w:r>
      <w:r>
        <w:rPr>
          <w:noProof/>
        </w:rPr>
        <w:t xml:space="preserve"> </w:t>
      </w:r>
      <w:r w:rsidRPr="004B430F">
        <w:rPr>
          <w:b/>
          <w:noProof/>
        </w:rPr>
        <w:t>18</w:t>
      </w:r>
      <w:r>
        <w:rPr>
          <w:noProof/>
        </w:rPr>
        <w:t xml:space="preserve"> 7-19</w:t>
      </w:r>
      <w:bookmarkEnd w:id="70"/>
    </w:p>
    <w:p w14:paraId="35DB1FF8" w14:textId="77777777" w:rsidR="004B430F" w:rsidRDefault="004B430F" w:rsidP="004B430F">
      <w:pPr>
        <w:ind w:left="720" w:hanging="720"/>
        <w:rPr>
          <w:noProof/>
        </w:rPr>
      </w:pPr>
      <w:bookmarkStart w:id="71" w:name="_ENREF_71"/>
      <w:r>
        <w:rPr>
          <w:noProof/>
        </w:rPr>
        <w:t xml:space="preserve">Sturm M, McFadden J P, Liston G E, Chapin F S, Racine C H and Holmgren J 2001 Snow-shrub interactions in Arctic tundra: A hypothesis with climatic implications </w:t>
      </w:r>
      <w:r w:rsidRPr="004B430F">
        <w:rPr>
          <w:i/>
          <w:noProof/>
        </w:rPr>
        <w:t>Journal of Climate</w:t>
      </w:r>
      <w:r>
        <w:rPr>
          <w:noProof/>
        </w:rPr>
        <w:t xml:space="preserve"> </w:t>
      </w:r>
      <w:r w:rsidRPr="004B430F">
        <w:rPr>
          <w:b/>
          <w:noProof/>
        </w:rPr>
        <w:t>14</w:t>
      </w:r>
      <w:r>
        <w:rPr>
          <w:noProof/>
        </w:rPr>
        <w:t xml:space="preserve"> 336-44</w:t>
      </w:r>
      <w:bookmarkEnd w:id="71"/>
    </w:p>
    <w:p w14:paraId="5416C541" w14:textId="77777777" w:rsidR="004B430F" w:rsidRDefault="004B430F" w:rsidP="004B430F">
      <w:pPr>
        <w:ind w:left="720" w:hanging="720"/>
        <w:rPr>
          <w:noProof/>
        </w:rPr>
      </w:pPr>
      <w:bookmarkStart w:id="72" w:name="_ENREF_72"/>
      <w:r>
        <w:rPr>
          <w:noProof/>
        </w:rPr>
        <w:t xml:space="preserve">Sutherland W J, Freckleton R P, Godfray H C J, Beissinger S R, Benton T, Cameron D D, Carmel Y, Coomes D A, Coulson T, Emmerson M C, Hails R S, Hays G C, Hodgson D J, Hutchings M J, Johnson D, Jones J P G, Keeling M J, Kokko H, Kunin W E, Lambin X, Lewis O T, Malhi Y, Mieszkowska N, Milner-Gulland E J, Norris K, Phillimore A B, Purves D W, Reid J M, Reuman D C, Thompson K, Travis J M J, Turnbull L A, Wardle D A and Wiegand T 2013 Identification of 100 fundamental ecological questions </w:t>
      </w:r>
      <w:r w:rsidRPr="004B430F">
        <w:rPr>
          <w:i/>
          <w:noProof/>
        </w:rPr>
        <w:t>J Ecol</w:t>
      </w:r>
      <w:r>
        <w:rPr>
          <w:noProof/>
        </w:rPr>
        <w:t xml:space="preserve"> </w:t>
      </w:r>
      <w:r w:rsidRPr="004B430F">
        <w:rPr>
          <w:b/>
          <w:noProof/>
        </w:rPr>
        <w:t>101</w:t>
      </w:r>
      <w:r>
        <w:rPr>
          <w:noProof/>
        </w:rPr>
        <w:t xml:space="preserve"> 58-67</w:t>
      </w:r>
      <w:bookmarkEnd w:id="72"/>
    </w:p>
    <w:p w14:paraId="183564D1" w14:textId="77777777" w:rsidR="004B430F" w:rsidRDefault="004B430F" w:rsidP="004B430F">
      <w:pPr>
        <w:ind w:left="720" w:hanging="720"/>
        <w:rPr>
          <w:noProof/>
        </w:rPr>
      </w:pPr>
      <w:bookmarkStart w:id="73" w:name="_ENREF_73"/>
      <w:r>
        <w:rPr>
          <w:noProof/>
        </w:rPr>
        <w:t xml:space="preserve">Thornton P E, Lamarque J-F, Rosenbloom N A and Mahowald N M 2007 Influence of carbon-nitrogen cycle coupling on land model response to CO2 fertilization and climate variability </w:t>
      </w:r>
      <w:r w:rsidRPr="004B430F">
        <w:rPr>
          <w:i/>
          <w:noProof/>
        </w:rPr>
        <w:t>Global Biogeochemical Cycles</w:t>
      </w:r>
      <w:r>
        <w:rPr>
          <w:noProof/>
        </w:rPr>
        <w:t xml:space="preserve"> </w:t>
      </w:r>
      <w:r w:rsidRPr="004B430F">
        <w:rPr>
          <w:b/>
          <w:noProof/>
        </w:rPr>
        <w:t>21</w:t>
      </w:r>
      <w:r>
        <w:rPr>
          <w:noProof/>
        </w:rPr>
        <w:t xml:space="preserve"> GB4018</w:t>
      </w:r>
      <w:bookmarkEnd w:id="73"/>
    </w:p>
    <w:p w14:paraId="0C7D8BBF" w14:textId="77777777" w:rsidR="004B430F" w:rsidRDefault="004B430F" w:rsidP="004B430F">
      <w:pPr>
        <w:ind w:left="720" w:hanging="720"/>
        <w:rPr>
          <w:noProof/>
        </w:rPr>
      </w:pPr>
      <w:bookmarkStart w:id="74" w:name="_ENREF_74"/>
      <w:r>
        <w:rPr>
          <w:noProof/>
        </w:rPr>
        <w:t xml:space="preserve">Treat C C and Frolking S 2013 Carbon Storage: A permafrost carbon bomb? </w:t>
      </w:r>
      <w:r w:rsidRPr="004B430F">
        <w:rPr>
          <w:i/>
          <w:noProof/>
        </w:rPr>
        <w:t>Nature Clim. Change</w:t>
      </w:r>
      <w:r>
        <w:rPr>
          <w:noProof/>
        </w:rPr>
        <w:t xml:space="preserve"> </w:t>
      </w:r>
      <w:r w:rsidRPr="004B430F">
        <w:rPr>
          <w:b/>
          <w:noProof/>
        </w:rPr>
        <w:t>3</w:t>
      </w:r>
      <w:r>
        <w:rPr>
          <w:noProof/>
        </w:rPr>
        <w:t xml:space="preserve"> 865-7</w:t>
      </w:r>
      <w:bookmarkEnd w:id="74"/>
    </w:p>
    <w:p w14:paraId="36F20A4F" w14:textId="77777777" w:rsidR="004B430F" w:rsidRDefault="004B430F" w:rsidP="004B430F">
      <w:pPr>
        <w:ind w:left="720" w:hanging="720"/>
        <w:rPr>
          <w:noProof/>
        </w:rPr>
      </w:pPr>
      <w:bookmarkStart w:id="75" w:name="_ENREF_75"/>
      <w:r>
        <w:rPr>
          <w:noProof/>
        </w:rPr>
        <w:t>UNEP 2013 The Emissions Gap Report 2013. United Nations Environment Programme (UNEP).  (Nairobi</w:t>
      </w:r>
      <w:bookmarkEnd w:id="75"/>
    </w:p>
    <w:p w14:paraId="5B9155C7" w14:textId="77777777" w:rsidR="004B430F" w:rsidRDefault="004B430F" w:rsidP="004B430F">
      <w:pPr>
        <w:ind w:left="720" w:hanging="720"/>
        <w:rPr>
          <w:noProof/>
        </w:rPr>
      </w:pPr>
      <w:bookmarkStart w:id="76" w:name="_ENREF_76"/>
      <w:r>
        <w:rPr>
          <w:noProof/>
        </w:rPr>
        <w:t xml:space="preserve">van der Werf G R, Randerson J T, Giglio L, Collatz G J, Mu M, Kasibhatla P S, Morton D C, DeFries R S, Jin Y and van Leeuwen T T 2010 Global fire emissions and the contribution </w:t>
      </w:r>
      <w:r>
        <w:rPr>
          <w:noProof/>
        </w:rPr>
        <w:lastRenderedPageBreak/>
        <w:t xml:space="preserve">of deforestation, savanna, forest, agricultural, and peat fires (1997–2009) </w:t>
      </w:r>
      <w:r w:rsidRPr="004B430F">
        <w:rPr>
          <w:i/>
          <w:noProof/>
        </w:rPr>
        <w:t>Atmos. Chem. Phys.</w:t>
      </w:r>
      <w:r>
        <w:rPr>
          <w:noProof/>
        </w:rPr>
        <w:t xml:space="preserve"> </w:t>
      </w:r>
      <w:r w:rsidRPr="004B430F">
        <w:rPr>
          <w:b/>
          <w:noProof/>
        </w:rPr>
        <w:t>10</w:t>
      </w:r>
      <w:r>
        <w:rPr>
          <w:noProof/>
        </w:rPr>
        <w:t xml:space="preserve"> 11707-35</w:t>
      </w:r>
      <w:bookmarkEnd w:id="76"/>
    </w:p>
    <w:p w14:paraId="0C35DBDB" w14:textId="77777777" w:rsidR="004B430F" w:rsidRDefault="004B430F" w:rsidP="004B430F">
      <w:pPr>
        <w:ind w:left="720" w:hanging="720"/>
        <w:rPr>
          <w:noProof/>
        </w:rPr>
      </w:pPr>
      <w:bookmarkStart w:id="77" w:name="_ENREF_77"/>
      <w:r>
        <w:rPr>
          <w:noProof/>
        </w:rPr>
        <w:t xml:space="preserve">Vonk J E, Sanchez-Garcia L, van Dongen B E, Alling V, Kosmach D, Charkin A, Semiletov I P, Dudarev O V, Shakhova N, Roos P, Eglinton T I, Andersson A and Gustafsson O 2012 Activation of old carbon by erosion of coastal and subsea permafrost in Arctic Siberia </w:t>
      </w:r>
      <w:r w:rsidRPr="004B430F">
        <w:rPr>
          <w:i/>
          <w:noProof/>
        </w:rPr>
        <w:t>Nature</w:t>
      </w:r>
      <w:r>
        <w:rPr>
          <w:noProof/>
        </w:rPr>
        <w:t xml:space="preserve"> </w:t>
      </w:r>
      <w:r w:rsidRPr="004B430F">
        <w:rPr>
          <w:b/>
          <w:noProof/>
        </w:rPr>
        <w:t>489</w:t>
      </w:r>
      <w:r>
        <w:rPr>
          <w:noProof/>
        </w:rPr>
        <w:t xml:space="preserve"> 137-40</w:t>
      </w:r>
      <w:bookmarkEnd w:id="77"/>
    </w:p>
    <w:p w14:paraId="7A6FED63" w14:textId="77777777" w:rsidR="004B430F" w:rsidRDefault="004B430F" w:rsidP="004B430F">
      <w:pPr>
        <w:ind w:left="720" w:hanging="720"/>
        <w:rPr>
          <w:noProof/>
        </w:rPr>
      </w:pPr>
      <w:bookmarkStart w:id="78" w:name="_ENREF_78"/>
      <w:r>
        <w:rPr>
          <w:noProof/>
        </w:rPr>
        <w:t xml:space="preserve">Whiteman G, Hope C and Wadhams P 2013 Climate science: Vast costs of Arctic change </w:t>
      </w:r>
      <w:r w:rsidRPr="004B430F">
        <w:rPr>
          <w:i/>
          <w:noProof/>
        </w:rPr>
        <w:t>Nature</w:t>
      </w:r>
      <w:r>
        <w:rPr>
          <w:noProof/>
        </w:rPr>
        <w:t xml:space="preserve"> </w:t>
      </w:r>
      <w:r w:rsidRPr="004B430F">
        <w:rPr>
          <w:b/>
          <w:noProof/>
        </w:rPr>
        <w:t>499</w:t>
      </w:r>
      <w:r>
        <w:rPr>
          <w:noProof/>
        </w:rPr>
        <w:t xml:space="preserve"> 401-3</w:t>
      </w:r>
      <w:bookmarkEnd w:id="78"/>
    </w:p>
    <w:p w14:paraId="22E14159" w14:textId="77777777" w:rsidR="004B430F" w:rsidRDefault="004B430F" w:rsidP="004B430F">
      <w:pPr>
        <w:ind w:left="720" w:hanging="720"/>
        <w:rPr>
          <w:noProof/>
        </w:rPr>
      </w:pPr>
      <w:bookmarkStart w:id="79" w:name="_ENREF_79"/>
      <w:r>
        <w:rPr>
          <w:noProof/>
        </w:rPr>
        <w:t xml:space="preserve">Wieczorek S, Ashwin P, Luke C M and Cox P M 2011 Excitability in ramped systems: the compost-bomb instability </w:t>
      </w:r>
      <w:r w:rsidRPr="004B430F">
        <w:rPr>
          <w:i/>
          <w:noProof/>
        </w:rPr>
        <w:t>P Roy Soc a-Math Phy</w:t>
      </w:r>
      <w:r>
        <w:rPr>
          <w:noProof/>
        </w:rPr>
        <w:t xml:space="preserve"> </w:t>
      </w:r>
      <w:r w:rsidRPr="004B430F">
        <w:rPr>
          <w:b/>
          <w:noProof/>
        </w:rPr>
        <w:t>467</w:t>
      </w:r>
      <w:r>
        <w:rPr>
          <w:noProof/>
        </w:rPr>
        <w:t xml:space="preserve"> 1243-69</w:t>
      </w:r>
      <w:bookmarkEnd w:id="79"/>
    </w:p>
    <w:p w14:paraId="633D8B97" w14:textId="77777777" w:rsidR="004B430F" w:rsidRDefault="004B430F" w:rsidP="004B430F">
      <w:pPr>
        <w:ind w:left="720" w:hanging="720"/>
        <w:rPr>
          <w:noProof/>
        </w:rPr>
      </w:pPr>
      <w:bookmarkStart w:id="80" w:name="_ENREF_80"/>
      <w:r>
        <w:rPr>
          <w:noProof/>
        </w:rPr>
        <w:t xml:space="preserve">Yarie J and Van Cleve K 2010 Long-term monitoring of climatic and nutritional affects on tree growth in interior Alaska </w:t>
      </w:r>
      <w:r w:rsidRPr="004B430F">
        <w:rPr>
          <w:i/>
          <w:noProof/>
        </w:rPr>
        <w:t>Canadian Journal of Forest Research-Revue Canadienne De Recherche Forestiere</w:t>
      </w:r>
      <w:r>
        <w:rPr>
          <w:noProof/>
        </w:rPr>
        <w:t xml:space="preserve"> </w:t>
      </w:r>
      <w:r w:rsidRPr="004B430F">
        <w:rPr>
          <w:b/>
          <w:noProof/>
        </w:rPr>
        <w:t>40</w:t>
      </w:r>
      <w:r>
        <w:rPr>
          <w:noProof/>
        </w:rPr>
        <w:t xml:space="preserve"> 1325-35</w:t>
      </w:r>
      <w:bookmarkEnd w:id="80"/>
    </w:p>
    <w:p w14:paraId="4BD2D951" w14:textId="77777777" w:rsidR="004B430F" w:rsidRDefault="004B430F" w:rsidP="004B430F">
      <w:pPr>
        <w:ind w:left="720" w:hanging="720"/>
        <w:rPr>
          <w:noProof/>
        </w:rPr>
      </w:pPr>
      <w:bookmarkStart w:id="81" w:name="_ENREF_81"/>
      <w:r>
        <w:rPr>
          <w:noProof/>
        </w:rPr>
        <w:t xml:space="preserve">Zachos J C, Dickens G R and Zeebe R E 2008 An early Cenozoic perspective on greenhouse warming and carbon-cycle dynamics </w:t>
      </w:r>
      <w:r w:rsidRPr="004B430F">
        <w:rPr>
          <w:i/>
          <w:noProof/>
        </w:rPr>
        <w:t>Nature</w:t>
      </w:r>
      <w:r>
        <w:rPr>
          <w:noProof/>
        </w:rPr>
        <w:t xml:space="preserve"> </w:t>
      </w:r>
      <w:r w:rsidRPr="004B430F">
        <w:rPr>
          <w:b/>
          <w:noProof/>
        </w:rPr>
        <w:t>451</w:t>
      </w:r>
      <w:r>
        <w:rPr>
          <w:noProof/>
        </w:rPr>
        <w:t xml:space="preserve"> 279-83</w:t>
      </w:r>
      <w:bookmarkEnd w:id="81"/>
    </w:p>
    <w:p w14:paraId="22099D03" w14:textId="77777777" w:rsidR="004B430F" w:rsidRDefault="004B430F" w:rsidP="004B430F">
      <w:pPr>
        <w:ind w:left="720" w:hanging="720"/>
        <w:rPr>
          <w:noProof/>
        </w:rPr>
      </w:pPr>
      <w:bookmarkStart w:id="82" w:name="_ENREF_82"/>
      <w:r>
        <w:rPr>
          <w:noProof/>
        </w:rPr>
        <w:t xml:space="preserve">Zhang X, He J, Zhang J, Polyakov I, Gerdes R, Inoue J and Wu P 2013 Enhanced poleward moisture transport and amplified northern high-latitude wetting trend </w:t>
      </w:r>
      <w:r w:rsidRPr="004B430F">
        <w:rPr>
          <w:i/>
          <w:noProof/>
        </w:rPr>
        <w:t>Nature Clim. Change</w:t>
      </w:r>
      <w:r>
        <w:rPr>
          <w:noProof/>
        </w:rPr>
        <w:t xml:space="preserve"> </w:t>
      </w:r>
      <w:r w:rsidRPr="004B430F">
        <w:rPr>
          <w:b/>
          <w:noProof/>
        </w:rPr>
        <w:t>3</w:t>
      </w:r>
      <w:r>
        <w:rPr>
          <w:noProof/>
        </w:rPr>
        <w:t xml:space="preserve"> 47-51</w:t>
      </w:r>
      <w:bookmarkEnd w:id="82"/>
    </w:p>
    <w:p w14:paraId="6D89ECDD" w14:textId="77777777" w:rsidR="004B430F" w:rsidRDefault="004B430F" w:rsidP="004B430F">
      <w:pPr>
        <w:ind w:left="720" w:hanging="720"/>
        <w:rPr>
          <w:noProof/>
        </w:rPr>
      </w:pPr>
      <w:bookmarkStart w:id="83" w:name="_ENREF_83"/>
      <w:r>
        <w:rPr>
          <w:noProof/>
        </w:rPr>
        <w:t xml:space="preserve">Zickfeld K, Morgan M G, Frame D J and Keith D W 2010 Expert judgments about transient climate response to alternative future trajectories of radiative forcing </w:t>
      </w:r>
      <w:r w:rsidRPr="004B430F">
        <w:rPr>
          <w:i/>
          <w:noProof/>
        </w:rPr>
        <w:t>P Natl Acad Sci USA</w:t>
      </w:r>
      <w:r>
        <w:rPr>
          <w:noProof/>
        </w:rPr>
        <w:t xml:space="preserve"> </w:t>
      </w:r>
      <w:r w:rsidRPr="004B430F">
        <w:rPr>
          <w:b/>
          <w:noProof/>
        </w:rPr>
        <w:t>107</w:t>
      </w:r>
      <w:r>
        <w:rPr>
          <w:noProof/>
        </w:rPr>
        <w:t xml:space="preserve"> 12451-6</w:t>
      </w:r>
      <w:bookmarkEnd w:id="83"/>
    </w:p>
    <w:p w14:paraId="704305B2" w14:textId="59A36C98" w:rsidR="004B430F" w:rsidRDefault="004B430F" w:rsidP="004B430F">
      <w:pPr>
        <w:rPr>
          <w:noProof/>
        </w:rPr>
      </w:pPr>
    </w:p>
    <w:p w14:paraId="73EF1F4D" w14:textId="2E2C303B" w:rsidR="00EB5EB4" w:rsidRDefault="00DC3996" w:rsidP="00CD2162">
      <w:pPr>
        <w:ind w:left="630"/>
        <w:rPr>
          <w:noProof/>
        </w:rPr>
      </w:pPr>
      <w:r>
        <w:rPr>
          <w:noProof/>
        </w:rPr>
        <w:fldChar w:fldCharType="end"/>
      </w:r>
    </w:p>
    <w:sectPr w:rsidR="00EB5EB4" w:rsidSect="00FD7308">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257378" w14:textId="77777777" w:rsidR="00BE43EF" w:rsidRDefault="00BE43EF" w:rsidP="000B1B1D">
      <w:r>
        <w:separator/>
      </w:r>
    </w:p>
  </w:endnote>
  <w:endnote w:type="continuationSeparator" w:id="0">
    <w:p w14:paraId="5D182433" w14:textId="77777777" w:rsidR="00BE43EF" w:rsidRDefault="00BE43EF" w:rsidP="000B1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DAB85B" w14:textId="77777777" w:rsidR="00C52A4F" w:rsidRDefault="00C52A4F" w:rsidP="00D379F5">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2C9E2413" w14:textId="77777777" w:rsidR="00C52A4F" w:rsidRDefault="00C52A4F">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56661" w14:textId="77777777" w:rsidR="00C52A4F" w:rsidRPr="0067549D" w:rsidRDefault="00C52A4F" w:rsidP="00D379F5">
    <w:pPr>
      <w:pStyle w:val="Pieddepage"/>
      <w:framePr w:wrap="around" w:vAnchor="text" w:hAnchor="margin" w:xAlign="center" w:y="1"/>
      <w:rPr>
        <w:rStyle w:val="Numrodepage"/>
      </w:rPr>
    </w:pPr>
    <w:r w:rsidRPr="0067549D">
      <w:rPr>
        <w:rStyle w:val="Numrodepage"/>
      </w:rPr>
      <w:fldChar w:fldCharType="begin"/>
    </w:r>
    <w:r w:rsidRPr="0067549D">
      <w:rPr>
        <w:rStyle w:val="Numrodepage"/>
      </w:rPr>
      <w:instrText xml:space="preserve">PAGE  </w:instrText>
    </w:r>
    <w:r w:rsidRPr="0067549D">
      <w:rPr>
        <w:rStyle w:val="Numrodepage"/>
      </w:rPr>
      <w:fldChar w:fldCharType="separate"/>
    </w:r>
    <w:r w:rsidR="002126ED">
      <w:rPr>
        <w:rStyle w:val="Numrodepage"/>
        <w:noProof/>
      </w:rPr>
      <w:t>2</w:t>
    </w:r>
    <w:r w:rsidRPr="0067549D">
      <w:rPr>
        <w:rStyle w:val="Numrodepage"/>
      </w:rPr>
      <w:fldChar w:fldCharType="end"/>
    </w:r>
  </w:p>
  <w:p w14:paraId="2047730C" w14:textId="77777777" w:rsidR="00C52A4F" w:rsidRDefault="00C52A4F">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F654C1" w14:textId="77777777" w:rsidR="00BE43EF" w:rsidRDefault="00BE43EF" w:rsidP="000B1B1D">
      <w:r>
        <w:separator/>
      </w:r>
    </w:p>
  </w:footnote>
  <w:footnote w:type="continuationSeparator" w:id="0">
    <w:p w14:paraId="20413938" w14:textId="77777777" w:rsidR="00BE43EF" w:rsidRDefault="00BE43EF" w:rsidP="000B1B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A6E0C" w14:textId="77777777" w:rsidR="00C52A4F" w:rsidRDefault="00C52A4F" w:rsidP="000B1B1D">
    <w:pPr>
      <w:pStyle w:val="En-tt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5CC2B6C4" w14:textId="77777777" w:rsidR="00C52A4F" w:rsidRDefault="00C52A4F" w:rsidP="000B1B1D">
    <w:pPr>
      <w:pStyle w:val="En-tte"/>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BBFFF2" w14:textId="77777777" w:rsidR="00C52A4F" w:rsidRDefault="00C52A4F" w:rsidP="000B1B1D">
    <w:pPr>
      <w:pStyle w:val="En-tte"/>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82B6518"/>
    <w:multiLevelType w:val="hybridMultilevel"/>
    <w:tmpl w:val="E04C85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hideSpellingErrors/>
  <w:hideGrammaticalErrors/>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P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2xspzzv3x22tyex0tjpvds90vxwfs5srpsp&quot;&gt;Bendnote&lt;record-ids&gt;&lt;item&gt;18&lt;/item&gt;&lt;item&gt;21&lt;/item&gt;&lt;item&gt;433&lt;/item&gt;&lt;item&gt;684&lt;/item&gt;&lt;item&gt;811&lt;/item&gt;&lt;item&gt;818&lt;/item&gt;&lt;item&gt;848&lt;/item&gt;&lt;item&gt;856&lt;/item&gt;&lt;item&gt;881&lt;/item&gt;&lt;item&gt;900&lt;/item&gt;&lt;item&gt;915&lt;/item&gt;&lt;item&gt;929&lt;/item&gt;&lt;item&gt;966&lt;/item&gt;&lt;item&gt;967&lt;/item&gt;&lt;item&gt;1041&lt;/item&gt;&lt;item&gt;1054&lt;/item&gt;&lt;item&gt;1063&lt;/item&gt;&lt;item&gt;1214&lt;/item&gt;&lt;item&gt;1255&lt;/item&gt;&lt;item&gt;1431&lt;/item&gt;&lt;item&gt;1439&lt;/item&gt;&lt;item&gt;1441&lt;/item&gt;&lt;item&gt;1577&lt;/item&gt;&lt;item&gt;1729&lt;/item&gt;&lt;item&gt;1840&lt;/item&gt;&lt;item&gt;1880&lt;/item&gt;&lt;item&gt;1903&lt;/item&gt;&lt;item&gt;1907&lt;/item&gt;&lt;item&gt;1909&lt;/item&gt;&lt;item&gt;1920&lt;/item&gt;&lt;item&gt;1925&lt;/item&gt;&lt;item&gt;1926&lt;/item&gt;&lt;item&gt;1969&lt;/item&gt;&lt;item&gt;2041&lt;/item&gt;&lt;item&gt;2051&lt;/item&gt;&lt;item&gt;2108&lt;/item&gt;&lt;item&gt;2109&lt;/item&gt;&lt;item&gt;2119&lt;/item&gt;&lt;item&gt;2169&lt;/item&gt;&lt;item&gt;2289&lt;/item&gt;&lt;item&gt;2314&lt;/item&gt;&lt;item&gt;2335&lt;/item&gt;&lt;item&gt;2340&lt;/item&gt;&lt;item&gt;2346&lt;/item&gt;&lt;item&gt;2352&lt;/item&gt;&lt;item&gt;2353&lt;/item&gt;&lt;item&gt;2354&lt;/item&gt;&lt;item&gt;2360&lt;/item&gt;&lt;item&gt;2361&lt;/item&gt;&lt;item&gt;2459&lt;/item&gt;&lt;item&gt;2461&lt;/item&gt;&lt;item&gt;2463&lt;/item&gt;&lt;item&gt;2464&lt;/item&gt;&lt;item&gt;2465&lt;/item&gt;&lt;item&gt;2466&lt;/item&gt;&lt;item&gt;2468&lt;/item&gt;&lt;item&gt;2469&lt;/item&gt;&lt;item&gt;2482&lt;/item&gt;&lt;item&gt;2485&lt;/item&gt;&lt;item&gt;2486&lt;/item&gt;&lt;item&gt;2487&lt;/item&gt;&lt;item&gt;2489&lt;/item&gt;&lt;item&gt;2490&lt;/item&gt;&lt;item&gt;2494&lt;/item&gt;&lt;item&gt;2513&lt;/item&gt;&lt;item&gt;2539&lt;/item&gt;&lt;item&gt;2540&lt;/item&gt;&lt;item&gt;2547&lt;/item&gt;&lt;item&gt;2552&lt;/item&gt;&lt;item&gt;2557&lt;/item&gt;&lt;item&gt;2560&lt;/item&gt;&lt;item&gt;2562&lt;/item&gt;&lt;item&gt;2563&lt;/item&gt;&lt;item&gt;2564&lt;/item&gt;&lt;item&gt;2565&lt;/item&gt;&lt;item&gt;2568&lt;/item&gt;&lt;item&gt;2569&lt;/item&gt;&lt;item&gt;2576&lt;/item&gt;&lt;item&gt;2577&lt;/item&gt;&lt;item&gt;2578&lt;/item&gt;&lt;item&gt;2579&lt;/item&gt;&lt;item&gt;2580&lt;/item&gt;&lt;item&gt;2581&lt;/item&gt;&lt;item&gt;2582&lt;/item&gt;&lt;/record-ids&gt;&lt;/item&gt;&lt;/Libraries&gt;"/>
  </w:docVars>
  <w:rsids>
    <w:rsidRoot w:val="00786EC7"/>
    <w:rsid w:val="00001549"/>
    <w:rsid w:val="00002E76"/>
    <w:rsid w:val="00004047"/>
    <w:rsid w:val="00004D60"/>
    <w:rsid w:val="00005F4F"/>
    <w:rsid w:val="00007426"/>
    <w:rsid w:val="00010FE2"/>
    <w:rsid w:val="00012700"/>
    <w:rsid w:val="00020A0C"/>
    <w:rsid w:val="00021ECE"/>
    <w:rsid w:val="00022FB8"/>
    <w:rsid w:val="00023B07"/>
    <w:rsid w:val="00024EF8"/>
    <w:rsid w:val="000316DE"/>
    <w:rsid w:val="00031DF8"/>
    <w:rsid w:val="00037937"/>
    <w:rsid w:val="000434A7"/>
    <w:rsid w:val="00052CBB"/>
    <w:rsid w:val="00052F54"/>
    <w:rsid w:val="000577F7"/>
    <w:rsid w:val="00062520"/>
    <w:rsid w:val="0006775B"/>
    <w:rsid w:val="0006778D"/>
    <w:rsid w:val="00073027"/>
    <w:rsid w:val="00073E8D"/>
    <w:rsid w:val="00074AD8"/>
    <w:rsid w:val="00074DC3"/>
    <w:rsid w:val="00075192"/>
    <w:rsid w:val="0008157B"/>
    <w:rsid w:val="00082DFB"/>
    <w:rsid w:val="00083239"/>
    <w:rsid w:val="0008465F"/>
    <w:rsid w:val="00085108"/>
    <w:rsid w:val="000908A3"/>
    <w:rsid w:val="000A03CA"/>
    <w:rsid w:val="000A4CA5"/>
    <w:rsid w:val="000A7ACC"/>
    <w:rsid w:val="000B167D"/>
    <w:rsid w:val="000B18E4"/>
    <w:rsid w:val="000B1A7D"/>
    <w:rsid w:val="000B1B1D"/>
    <w:rsid w:val="000B3E6C"/>
    <w:rsid w:val="000B3F65"/>
    <w:rsid w:val="000B626E"/>
    <w:rsid w:val="000B716F"/>
    <w:rsid w:val="000C06BF"/>
    <w:rsid w:val="000C2C42"/>
    <w:rsid w:val="000C37C1"/>
    <w:rsid w:val="000C579D"/>
    <w:rsid w:val="000C7038"/>
    <w:rsid w:val="000D1545"/>
    <w:rsid w:val="000D17A6"/>
    <w:rsid w:val="000D26E4"/>
    <w:rsid w:val="000D4E2B"/>
    <w:rsid w:val="000D6F1A"/>
    <w:rsid w:val="000E24B4"/>
    <w:rsid w:val="000E4467"/>
    <w:rsid w:val="000E44E5"/>
    <w:rsid w:val="000E525F"/>
    <w:rsid w:val="000E79FD"/>
    <w:rsid w:val="000F0A52"/>
    <w:rsid w:val="000F1C64"/>
    <w:rsid w:val="000F2745"/>
    <w:rsid w:val="00105031"/>
    <w:rsid w:val="00106940"/>
    <w:rsid w:val="0010761C"/>
    <w:rsid w:val="00107ACB"/>
    <w:rsid w:val="00110B65"/>
    <w:rsid w:val="0011436A"/>
    <w:rsid w:val="00117F1E"/>
    <w:rsid w:val="00117F91"/>
    <w:rsid w:val="0012146C"/>
    <w:rsid w:val="00122465"/>
    <w:rsid w:val="001225D9"/>
    <w:rsid w:val="00125792"/>
    <w:rsid w:val="001257EA"/>
    <w:rsid w:val="001266AC"/>
    <w:rsid w:val="00127A28"/>
    <w:rsid w:val="0013059B"/>
    <w:rsid w:val="00133A9D"/>
    <w:rsid w:val="00134141"/>
    <w:rsid w:val="00136D65"/>
    <w:rsid w:val="0014188F"/>
    <w:rsid w:val="0014256C"/>
    <w:rsid w:val="00143FEB"/>
    <w:rsid w:val="00144046"/>
    <w:rsid w:val="0014518F"/>
    <w:rsid w:val="00145D3F"/>
    <w:rsid w:val="00146290"/>
    <w:rsid w:val="001525C4"/>
    <w:rsid w:val="00152840"/>
    <w:rsid w:val="001549E3"/>
    <w:rsid w:val="0015661C"/>
    <w:rsid w:val="00160522"/>
    <w:rsid w:val="001630B3"/>
    <w:rsid w:val="00174698"/>
    <w:rsid w:val="00176F22"/>
    <w:rsid w:val="00177D60"/>
    <w:rsid w:val="001819BD"/>
    <w:rsid w:val="001834BC"/>
    <w:rsid w:val="001903AB"/>
    <w:rsid w:val="00190CB2"/>
    <w:rsid w:val="00190D84"/>
    <w:rsid w:val="0019288C"/>
    <w:rsid w:val="00192DF9"/>
    <w:rsid w:val="00193E2C"/>
    <w:rsid w:val="0019704F"/>
    <w:rsid w:val="001A0A27"/>
    <w:rsid w:val="001A1BAA"/>
    <w:rsid w:val="001A482E"/>
    <w:rsid w:val="001A4BAB"/>
    <w:rsid w:val="001A54CF"/>
    <w:rsid w:val="001A5972"/>
    <w:rsid w:val="001A6DA0"/>
    <w:rsid w:val="001B01A0"/>
    <w:rsid w:val="001B1DD3"/>
    <w:rsid w:val="001B2183"/>
    <w:rsid w:val="001B2AE6"/>
    <w:rsid w:val="001B426F"/>
    <w:rsid w:val="001C1143"/>
    <w:rsid w:val="001C5C4E"/>
    <w:rsid w:val="001C6E4E"/>
    <w:rsid w:val="001D44A9"/>
    <w:rsid w:val="001D7487"/>
    <w:rsid w:val="001E1232"/>
    <w:rsid w:val="001E2691"/>
    <w:rsid w:val="001E270D"/>
    <w:rsid w:val="001E59CF"/>
    <w:rsid w:val="001E5BA9"/>
    <w:rsid w:val="001F205E"/>
    <w:rsid w:val="001F31B1"/>
    <w:rsid w:val="001F471A"/>
    <w:rsid w:val="001F7B81"/>
    <w:rsid w:val="002015F4"/>
    <w:rsid w:val="002036FE"/>
    <w:rsid w:val="0020663D"/>
    <w:rsid w:val="00210692"/>
    <w:rsid w:val="00210BD7"/>
    <w:rsid w:val="00211A31"/>
    <w:rsid w:val="00211AD4"/>
    <w:rsid w:val="002124DE"/>
    <w:rsid w:val="002126ED"/>
    <w:rsid w:val="00216292"/>
    <w:rsid w:val="00217185"/>
    <w:rsid w:val="0022050B"/>
    <w:rsid w:val="0022197A"/>
    <w:rsid w:val="0022525E"/>
    <w:rsid w:val="002271E4"/>
    <w:rsid w:val="00227EF5"/>
    <w:rsid w:val="00227F23"/>
    <w:rsid w:val="0023405C"/>
    <w:rsid w:val="00236504"/>
    <w:rsid w:val="00240383"/>
    <w:rsid w:val="002407BC"/>
    <w:rsid w:val="00243D29"/>
    <w:rsid w:val="00243EFB"/>
    <w:rsid w:val="002451D6"/>
    <w:rsid w:val="00245822"/>
    <w:rsid w:val="002471BA"/>
    <w:rsid w:val="00250F22"/>
    <w:rsid w:val="00251ED2"/>
    <w:rsid w:val="00253197"/>
    <w:rsid w:val="002539BA"/>
    <w:rsid w:val="00256D26"/>
    <w:rsid w:val="00262261"/>
    <w:rsid w:val="00271E14"/>
    <w:rsid w:val="002720AB"/>
    <w:rsid w:val="002720EB"/>
    <w:rsid w:val="002723BD"/>
    <w:rsid w:val="00273462"/>
    <w:rsid w:val="0027401A"/>
    <w:rsid w:val="00284647"/>
    <w:rsid w:val="002858E0"/>
    <w:rsid w:val="002867FE"/>
    <w:rsid w:val="002879DB"/>
    <w:rsid w:val="00291C97"/>
    <w:rsid w:val="00291FC1"/>
    <w:rsid w:val="00293343"/>
    <w:rsid w:val="002933E3"/>
    <w:rsid w:val="002946E2"/>
    <w:rsid w:val="00294EA9"/>
    <w:rsid w:val="002955A3"/>
    <w:rsid w:val="002A039E"/>
    <w:rsid w:val="002A03A9"/>
    <w:rsid w:val="002A3152"/>
    <w:rsid w:val="002A4370"/>
    <w:rsid w:val="002A65BC"/>
    <w:rsid w:val="002B016B"/>
    <w:rsid w:val="002B1B67"/>
    <w:rsid w:val="002B6C58"/>
    <w:rsid w:val="002C18CC"/>
    <w:rsid w:val="002C1A34"/>
    <w:rsid w:val="002C7752"/>
    <w:rsid w:val="002D27F2"/>
    <w:rsid w:val="002D47EE"/>
    <w:rsid w:val="002D4B6B"/>
    <w:rsid w:val="002D4CAF"/>
    <w:rsid w:val="002D60D0"/>
    <w:rsid w:val="002D77B6"/>
    <w:rsid w:val="002E07C4"/>
    <w:rsid w:val="002E3170"/>
    <w:rsid w:val="002E43C9"/>
    <w:rsid w:val="002E4A2C"/>
    <w:rsid w:val="002E55D5"/>
    <w:rsid w:val="002E651D"/>
    <w:rsid w:val="002F0D21"/>
    <w:rsid w:val="002F0D99"/>
    <w:rsid w:val="002F2667"/>
    <w:rsid w:val="002F4535"/>
    <w:rsid w:val="002F4B6C"/>
    <w:rsid w:val="002F6758"/>
    <w:rsid w:val="003025C7"/>
    <w:rsid w:val="003027C2"/>
    <w:rsid w:val="00304A9E"/>
    <w:rsid w:val="003064B8"/>
    <w:rsid w:val="0031339F"/>
    <w:rsid w:val="00313D04"/>
    <w:rsid w:val="00315248"/>
    <w:rsid w:val="003165BE"/>
    <w:rsid w:val="0031698E"/>
    <w:rsid w:val="003208CB"/>
    <w:rsid w:val="0032131B"/>
    <w:rsid w:val="00321BAE"/>
    <w:rsid w:val="0032286D"/>
    <w:rsid w:val="00323556"/>
    <w:rsid w:val="00323B78"/>
    <w:rsid w:val="00324E0F"/>
    <w:rsid w:val="00324E37"/>
    <w:rsid w:val="00326D65"/>
    <w:rsid w:val="00331125"/>
    <w:rsid w:val="00334794"/>
    <w:rsid w:val="00335CA3"/>
    <w:rsid w:val="00336B3B"/>
    <w:rsid w:val="00336C14"/>
    <w:rsid w:val="00344F40"/>
    <w:rsid w:val="0034529F"/>
    <w:rsid w:val="003478C3"/>
    <w:rsid w:val="00351BAB"/>
    <w:rsid w:val="00352AD9"/>
    <w:rsid w:val="003550F8"/>
    <w:rsid w:val="003567A7"/>
    <w:rsid w:val="00360C09"/>
    <w:rsid w:val="00361E85"/>
    <w:rsid w:val="003630C4"/>
    <w:rsid w:val="00363A62"/>
    <w:rsid w:val="00363E6B"/>
    <w:rsid w:val="00367F60"/>
    <w:rsid w:val="003758E5"/>
    <w:rsid w:val="00377453"/>
    <w:rsid w:val="00377A69"/>
    <w:rsid w:val="00381492"/>
    <w:rsid w:val="0038188A"/>
    <w:rsid w:val="003845E5"/>
    <w:rsid w:val="00385A26"/>
    <w:rsid w:val="003865A1"/>
    <w:rsid w:val="00390031"/>
    <w:rsid w:val="00391B47"/>
    <w:rsid w:val="00393AF5"/>
    <w:rsid w:val="003943E1"/>
    <w:rsid w:val="00396154"/>
    <w:rsid w:val="003A1CB7"/>
    <w:rsid w:val="003A4C1A"/>
    <w:rsid w:val="003B18E0"/>
    <w:rsid w:val="003B4299"/>
    <w:rsid w:val="003B5ABD"/>
    <w:rsid w:val="003C05D9"/>
    <w:rsid w:val="003C1A17"/>
    <w:rsid w:val="003C1A42"/>
    <w:rsid w:val="003C2482"/>
    <w:rsid w:val="003D10EF"/>
    <w:rsid w:val="003D185F"/>
    <w:rsid w:val="003D2789"/>
    <w:rsid w:val="003D3E39"/>
    <w:rsid w:val="003D4DA4"/>
    <w:rsid w:val="003D5F04"/>
    <w:rsid w:val="003E0B55"/>
    <w:rsid w:val="003E0D22"/>
    <w:rsid w:val="003E17D2"/>
    <w:rsid w:val="003E2A69"/>
    <w:rsid w:val="003E42FC"/>
    <w:rsid w:val="003E520A"/>
    <w:rsid w:val="003E570B"/>
    <w:rsid w:val="003E5ED7"/>
    <w:rsid w:val="003E6633"/>
    <w:rsid w:val="003E67EE"/>
    <w:rsid w:val="003F2327"/>
    <w:rsid w:val="003F2EC7"/>
    <w:rsid w:val="003F3144"/>
    <w:rsid w:val="003F3883"/>
    <w:rsid w:val="003F5D76"/>
    <w:rsid w:val="00401439"/>
    <w:rsid w:val="00401EC7"/>
    <w:rsid w:val="00404A9B"/>
    <w:rsid w:val="004070A8"/>
    <w:rsid w:val="00410CA3"/>
    <w:rsid w:val="00412523"/>
    <w:rsid w:val="0041521E"/>
    <w:rsid w:val="0041541B"/>
    <w:rsid w:val="00415DA5"/>
    <w:rsid w:val="00415FA8"/>
    <w:rsid w:val="00420011"/>
    <w:rsid w:val="004201B5"/>
    <w:rsid w:val="0042024E"/>
    <w:rsid w:val="00421616"/>
    <w:rsid w:val="00421707"/>
    <w:rsid w:val="00422E42"/>
    <w:rsid w:val="0042325F"/>
    <w:rsid w:val="004268AC"/>
    <w:rsid w:val="0043453F"/>
    <w:rsid w:val="00437145"/>
    <w:rsid w:val="00437A76"/>
    <w:rsid w:val="00440C95"/>
    <w:rsid w:val="00440F08"/>
    <w:rsid w:val="00444415"/>
    <w:rsid w:val="00445CCE"/>
    <w:rsid w:val="00447217"/>
    <w:rsid w:val="00447334"/>
    <w:rsid w:val="004517D0"/>
    <w:rsid w:val="00454E75"/>
    <w:rsid w:val="0045540B"/>
    <w:rsid w:val="00456C98"/>
    <w:rsid w:val="00456D05"/>
    <w:rsid w:val="0045720E"/>
    <w:rsid w:val="00462551"/>
    <w:rsid w:val="0046338C"/>
    <w:rsid w:val="004650C7"/>
    <w:rsid w:val="00472013"/>
    <w:rsid w:val="00472106"/>
    <w:rsid w:val="00472742"/>
    <w:rsid w:val="00474468"/>
    <w:rsid w:val="00477916"/>
    <w:rsid w:val="00484E09"/>
    <w:rsid w:val="00492D47"/>
    <w:rsid w:val="00492DDE"/>
    <w:rsid w:val="00493FF3"/>
    <w:rsid w:val="004940C6"/>
    <w:rsid w:val="00494455"/>
    <w:rsid w:val="00494843"/>
    <w:rsid w:val="00494CE7"/>
    <w:rsid w:val="00495B9C"/>
    <w:rsid w:val="00496747"/>
    <w:rsid w:val="004A2A14"/>
    <w:rsid w:val="004A32F7"/>
    <w:rsid w:val="004A39EC"/>
    <w:rsid w:val="004B06AA"/>
    <w:rsid w:val="004B0805"/>
    <w:rsid w:val="004B318E"/>
    <w:rsid w:val="004B430F"/>
    <w:rsid w:val="004B6EFF"/>
    <w:rsid w:val="004B724A"/>
    <w:rsid w:val="004C0457"/>
    <w:rsid w:val="004C1E63"/>
    <w:rsid w:val="004C2999"/>
    <w:rsid w:val="004C71EA"/>
    <w:rsid w:val="004C7F0A"/>
    <w:rsid w:val="004D1274"/>
    <w:rsid w:val="004D3762"/>
    <w:rsid w:val="004D3DCE"/>
    <w:rsid w:val="004D42AC"/>
    <w:rsid w:val="004D462A"/>
    <w:rsid w:val="004D5720"/>
    <w:rsid w:val="004D61CA"/>
    <w:rsid w:val="004E16AB"/>
    <w:rsid w:val="004E5EF5"/>
    <w:rsid w:val="004E61A6"/>
    <w:rsid w:val="004E68F3"/>
    <w:rsid w:val="004E6A53"/>
    <w:rsid w:val="004E786F"/>
    <w:rsid w:val="004F090D"/>
    <w:rsid w:val="004F4BC1"/>
    <w:rsid w:val="004F5F74"/>
    <w:rsid w:val="00500879"/>
    <w:rsid w:val="0050102A"/>
    <w:rsid w:val="00502022"/>
    <w:rsid w:val="0050241E"/>
    <w:rsid w:val="00505E5C"/>
    <w:rsid w:val="00510D9C"/>
    <w:rsid w:val="0051182D"/>
    <w:rsid w:val="005141AB"/>
    <w:rsid w:val="005143D2"/>
    <w:rsid w:val="0051546E"/>
    <w:rsid w:val="005210D5"/>
    <w:rsid w:val="0052248D"/>
    <w:rsid w:val="00523D7B"/>
    <w:rsid w:val="00523FF3"/>
    <w:rsid w:val="00525F4F"/>
    <w:rsid w:val="0052748E"/>
    <w:rsid w:val="00530CA1"/>
    <w:rsid w:val="00532742"/>
    <w:rsid w:val="005355E8"/>
    <w:rsid w:val="0053613F"/>
    <w:rsid w:val="005374D3"/>
    <w:rsid w:val="005419F7"/>
    <w:rsid w:val="0054215D"/>
    <w:rsid w:val="00545907"/>
    <w:rsid w:val="0055244F"/>
    <w:rsid w:val="00552E0A"/>
    <w:rsid w:val="00555772"/>
    <w:rsid w:val="00556357"/>
    <w:rsid w:val="005608AB"/>
    <w:rsid w:val="00561344"/>
    <w:rsid w:val="00561A43"/>
    <w:rsid w:val="00565EBA"/>
    <w:rsid w:val="0056735E"/>
    <w:rsid w:val="00570915"/>
    <w:rsid w:val="0057275A"/>
    <w:rsid w:val="00581E94"/>
    <w:rsid w:val="0058613D"/>
    <w:rsid w:val="00594611"/>
    <w:rsid w:val="0059571B"/>
    <w:rsid w:val="00597647"/>
    <w:rsid w:val="005A35D8"/>
    <w:rsid w:val="005A3826"/>
    <w:rsid w:val="005B1CD6"/>
    <w:rsid w:val="005B1DF7"/>
    <w:rsid w:val="005B545D"/>
    <w:rsid w:val="005C1C53"/>
    <w:rsid w:val="005C4936"/>
    <w:rsid w:val="005C4CFF"/>
    <w:rsid w:val="005C5274"/>
    <w:rsid w:val="005C7813"/>
    <w:rsid w:val="005D2277"/>
    <w:rsid w:val="005D4355"/>
    <w:rsid w:val="005D4B1A"/>
    <w:rsid w:val="005D68C3"/>
    <w:rsid w:val="005E098C"/>
    <w:rsid w:val="005E290F"/>
    <w:rsid w:val="005E3060"/>
    <w:rsid w:val="005E363B"/>
    <w:rsid w:val="005E46E5"/>
    <w:rsid w:val="005E755F"/>
    <w:rsid w:val="005F0E2C"/>
    <w:rsid w:val="005F13A0"/>
    <w:rsid w:val="005F4CBB"/>
    <w:rsid w:val="005F5114"/>
    <w:rsid w:val="005F51A7"/>
    <w:rsid w:val="005F6605"/>
    <w:rsid w:val="005F777B"/>
    <w:rsid w:val="005F77B8"/>
    <w:rsid w:val="005F7895"/>
    <w:rsid w:val="005F7A39"/>
    <w:rsid w:val="005F7AF4"/>
    <w:rsid w:val="006025FB"/>
    <w:rsid w:val="00604DB7"/>
    <w:rsid w:val="00605270"/>
    <w:rsid w:val="00606193"/>
    <w:rsid w:val="00610510"/>
    <w:rsid w:val="00611AE7"/>
    <w:rsid w:val="0061220C"/>
    <w:rsid w:val="006128D2"/>
    <w:rsid w:val="00613595"/>
    <w:rsid w:val="0061550D"/>
    <w:rsid w:val="00615BFD"/>
    <w:rsid w:val="00615EFB"/>
    <w:rsid w:val="006168E3"/>
    <w:rsid w:val="00616A6E"/>
    <w:rsid w:val="00620B83"/>
    <w:rsid w:val="0062298A"/>
    <w:rsid w:val="00623F05"/>
    <w:rsid w:val="006247CD"/>
    <w:rsid w:val="0062497E"/>
    <w:rsid w:val="006271BB"/>
    <w:rsid w:val="00631774"/>
    <w:rsid w:val="0063780B"/>
    <w:rsid w:val="00642AD6"/>
    <w:rsid w:val="0064709D"/>
    <w:rsid w:val="00651D09"/>
    <w:rsid w:val="00655F8A"/>
    <w:rsid w:val="00662C31"/>
    <w:rsid w:val="00663000"/>
    <w:rsid w:val="006635B4"/>
    <w:rsid w:val="00664979"/>
    <w:rsid w:val="006654E5"/>
    <w:rsid w:val="00666546"/>
    <w:rsid w:val="006674BB"/>
    <w:rsid w:val="00667FE4"/>
    <w:rsid w:val="00672B0B"/>
    <w:rsid w:val="0067549D"/>
    <w:rsid w:val="00675795"/>
    <w:rsid w:val="0067597D"/>
    <w:rsid w:val="0067776D"/>
    <w:rsid w:val="006800B1"/>
    <w:rsid w:val="00680FE4"/>
    <w:rsid w:val="00681843"/>
    <w:rsid w:val="00681E9B"/>
    <w:rsid w:val="00682BDC"/>
    <w:rsid w:val="006831FF"/>
    <w:rsid w:val="006848FC"/>
    <w:rsid w:val="006910DD"/>
    <w:rsid w:val="006947DE"/>
    <w:rsid w:val="00695B0E"/>
    <w:rsid w:val="0069625F"/>
    <w:rsid w:val="00697112"/>
    <w:rsid w:val="00697313"/>
    <w:rsid w:val="006A36A6"/>
    <w:rsid w:val="006A5421"/>
    <w:rsid w:val="006A60FE"/>
    <w:rsid w:val="006B0B18"/>
    <w:rsid w:val="006B4DBB"/>
    <w:rsid w:val="006B6675"/>
    <w:rsid w:val="006C338A"/>
    <w:rsid w:val="006C4CB9"/>
    <w:rsid w:val="006C5193"/>
    <w:rsid w:val="006C6987"/>
    <w:rsid w:val="006C6DCF"/>
    <w:rsid w:val="006C6DE9"/>
    <w:rsid w:val="006D00C6"/>
    <w:rsid w:val="006D4730"/>
    <w:rsid w:val="006E03EC"/>
    <w:rsid w:val="006E0450"/>
    <w:rsid w:val="006E1F94"/>
    <w:rsid w:val="006E3D37"/>
    <w:rsid w:val="006E4B12"/>
    <w:rsid w:val="006E68A3"/>
    <w:rsid w:val="006E69DB"/>
    <w:rsid w:val="006F1B63"/>
    <w:rsid w:val="006F43AD"/>
    <w:rsid w:val="006F4C0B"/>
    <w:rsid w:val="00700A37"/>
    <w:rsid w:val="00701CE7"/>
    <w:rsid w:val="007028AD"/>
    <w:rsid w:val="00702CAB"/>
    <w:rsid w:val="0070410C"/>
    <w:rsid w:val="007076F4"/>
    <w:rsid w:val="00707AE2"/>
    <w:rsid w:val="00711093"/>
    <w:rsid w:val="00713917"/>
    <w:rsid w:val="007144A3"/>
    <w:rsid w:val="00715B73"/>
    <w:rsid w:val="00716B5D"/>
    <w:rsid w:val="007175DC"/>
    <w:rsid w:val="00721CDE"/>
    <w:rsid w:val="0072250F"/>
    <w:rsid w:val="0072727D"/>
    <w:rsid w:val="00727798"/>
    <w:rsid w:val="007356A5"/>
    <w:rsid w:val="0074022E"/>
    <w:rsid w:val="00745584"/>
    <w:rsid w:val="007458E4"/>
    <w:rsid w:val="0075170F"/>
    <w:rsid w:val="00752E0D"/>
    <w:rsid w:val="007543D4"/>
    <w:rsid w:val="00754845"/>
    <w:rsid w:val="007579BD"/>
    <w:rsid w:val="00760D8F"/>
    <w:rsid w:val="0076297B"/>
    <w:rsid w:val="00762EC8"/>
    <w:rsid w:val="00766CFC"/>
    <w:rsid w:val="00771B2A"/>
    <w:rsid w:val="00772E88"/>
    <w:rsid w:val="00772F5E"/>
    <w:rsid w:val="007765B2"/>
    <w:rsid w:val="00777305"/>
    <w:rsid w:val="00782048"/>
    <w:rsid w:val="00782067"/>
    <w:rsid w:val="00782F6C"/>
    <w:rsid w:val="0078412A"/>
    <w:rsid w:val="0078507E"/>
    <w:rsid w:val="00785711"/>
    <w:rsid w:val="00785F10"/>
    <w:rsid w:val="00786EC7"/>
    <w:rsid w:val="00791AB0"/>
    <w:rsid w:val="007927B5"/>
    <w:rsid w:val="00794726"/>
    <w:rsid w:val="00795068"/>
    <w:rsid w:val="00795DF2"/>
    <w:rsid w:val="00797D08"/>
    <w:rsid w:val="007A0A95"/>
    <w:rsid w:val="007A125A"/>
    <w:rsid w:val="007A1E2D"/>
    <w:rsid w:val="007A1EB4"/>
    <w:rsid w:val="007A2A40"/>
    <w:rsid w:val="007A35A1"/>
    <w:rsid w:val="007A3778"/>
    <w:rsid w:val="007A71E2"/>
    <w:rsid w:val="007B1198"/>
    <w:rsid w:val="007B1ED9"/>
    <w:rsid w:val="007B453E"/>
    <w:rsid w:val="007C4363"/>
    <w:rsid w:val="007C7C05"/>
    <w:rsid w:val="007D1995"/>
    <w:rsid w:val="007D3C39"/>
    <w:rsid w:val="007D47BF"/>
    <w:rsid w:val="007E0312"/>
    <w:rsid w:val="007E0A99"/>
    <w:rsid w:val="007E39B3"/>
    <w:rsid w:val="007E5BC4"/>
    <w:rsid w:val="007E68B2"/>
    <w:rsid w:val="007F437D"/>
    <w:rsid w:val="007F5909"/>
    <w:rsid w:val="007F5FFB"/>
    <w:rsid w:val="007F6386"/>
    <w:rsid w:val="00800252"/>
    <w:rsid w:val="00801226"/>
    <w:rsid w:val="00801A1C"/>
    <w:rsid w:val="00801D4A"/>
    <w:rsid w:val="00807FBF"/>
    <w:rsid w:val="00811663"/>
    <w:rsid w:val="0081222A"/>
    <w:rsid w:val="008130C4"/>
    <w:rsid w:val="0081472B"/>
    <w:rsid w:val="00815A32"/>
    <w:rsid w:val="0082012F"/>
    <w:rsid w:val="00822A0B"/>
    <w:rsid w:val="00824208"/>
    <w:rsid w:val="00826187"/>
    <w:rsid w:val="00827F85"/>
    <w:rsid w:val="008314A3"/>
    <w:rsid w:val="00831F31"/>
    <w:rsid w:val="00833485"/>
    <w:rsid w:val="00836A1A"/>
    <w:rsid w:val="0083791B"/>
    <w:rsid w:val="00837EA1"/>
    <w:rsid w:val="0084126A"/>
    <w:rsid w:val="008426D5"/>
    <w:rsid w:val="00843155"/>
    <w:rsid w:val="008469F7"/>
    <w:rsid w:val="008525AB"/>
    <w:rsid w:val="00852D17"/>
    <w:rsid w:val="00852ECE"/>
    <w:rsid w:val="00853944"/>
    <w:rsid w:val="008570B1"/>
    <w:rsid w:val="00860FB6"/>
    <w:rsid w:val="00861269"/>
    <w:rsid w:val="00862B09"/>
    <w:rsid w:val="0086357E"/>
    <w:rsid w:val="0087117F"/>
    <w:rsid w:val="0087467C"/>
    <w:rsid w:val="00877C86"/>
    <w:rsid w:val="00881B73"/>
    <w:rsid w:val="0088350A"/>
    <w:rsid w:val="00883D16"/>
    <w:rsid w:val="008850C6"/>
    <w:rsid w:val="008863D4"/>
    <w:rsid w:val="0088726A"/>
    <w:rsid w:val="0088786C"/>
    <w:rsid w:val="00887B6F"/>
    <w:rsid w:val="00887CD9"/>
    <w:rsid w:val="00892B42"/>
    <w:rsid w:val="00892BF6"/>
    <w:rsid w:val="00894E08"/>
    <w:rsid w:val="008953EB"/>
    <w:rsid w:val="008A3BC1"/>
    <w:rsid w:val="008A43C2"/>
    <w:rsid w:val="008A5C59"/>
    <w:rsid w:val="008A6D96"/>
    <w:rsid w:val="008A701F"/>
    <w:rsid w:val="008A70C6"/>
    <w:rsid w:val="008A73C0"/>
    <w:rsid w:val="008A78B3"/>
    <w:rsid w:val="008B007C"/>
    <w:rsid w:val="008B10DD"/>
    <w:rsid w:val="008B27C9"/>
    <w:rsid w:val="008B28FA"/>
    <w:rsid w:val="008B37EA"/>
    <w:rsid w:val="008B486F"/>
    <w:rsid w:val="008B7050"/>
    <w:rsid w:val="008C0801"/>
    <w:rsid w:val="008C0C76"/>
    <w:rsid w:val="008C2045"/>
    <w:rsid w:val="008C321B"/>
    <w:rsid w:val="008C327A"/>
    <w:rsid w:val="008C39A8"/>
    <w:rsid w:val="008C43A0"/>
    <w:rsid w:val="008C43E2"/>
    <w:rsid w:val="008D7F1F"/>
    <w:rsid w:val="008E000A"/>
    <w:rsid w:val="008E23EE"/>
    <w:rsid w:val="008E24E0"/>
    <w:rsid w:val="008F0CF3"/>
    <w:rsid w:val="008F10A4"/>
    <w:rsid w:val="008F1349"/>
    <w:rsid w:val="008F18E0"/>
    <w:rsid w:val="008F39AB"/>
    <w:rsid w:val="008F3DEE"/>
    <w:rsid w:val="008F4202"/>
    <w:rsid w:val="008F50EA"/>
    <w:rsid w:val="008F5140"/>
    <w:rsid w:val="008F6A15"/>
    <w:rsid w:val="008F73FD"/>
    <w:rsid w:val="00900AE4"/>
    <w:rsid w:val="00900B2F"/>
    <w:rsid w:val="009042B8"/>
    <w:rsid w:val="00907E2B"/>
    <w:rsid w:val="00911E0A"/>
    <w:rsid w:val="00912E48"/>
    <w:rsid w:val="00914126"/>
    <w:rsid w:val="0091435D"/>
    <w:rsid w:val="009158A7"/>
    <w:rsid w:val="00920F81"/>
    <w:rsid w:val="0092455C"/>
    <w:rsid w:val="009259C0"/>
    <w:rsid w:val="00927D34"/>
    <w:rsid w:val="00932058"/>
    <w:rsid w:val="00935AD7"/>
    <w:rsid w:val="00940535"/>
    <w:rsid w:val="00940B96"/>
    <w:rsid w:val="00944A9F"/>
    <w:rsid w:val="009450F6"/>
    <w:rsid w:val="0095180C"/>
    <w:rsid w:val="00954444"/>
    <w:rsid w:val="00956402"/>
    <w:rsid w:val="00957149"/>
    <w:rsid w:val="0096376D"/>
    <w:rsid w:val="00965578"/>
    <w:rsid w:val="009724C5"/>
    <w:rsid w:val="00972E36"/>
    <w:rsid w:val="00973052"/>
    <w:rsid w:val="00975481"/>
    <w:rsid w:val="00977829"/>
    <w:rsid w:val="00977E2F"/>
    <w:rsid w:val="00980176"/>
    <w:rsid w:val="00980CB4"/>
    <w:rsid w:val="009816BD"/>
    <w:rsid w:val="00982D89"/>
    <w:rsid w:val="00983E7F"/>
    <w:rsid w:val="009847C8"/>
    <w:rsid w:val="00985656"/>
    <w:rsid w:val="009867E3"/>
    <w:rsid w:val="00990C10"/>
    <w:rsid w:val="00992179"/>
    <w:rsid w:val="00993FB5"/>
    <w:rsid w:val="009A0355"/>
    <w:rsid w:val="009A123D"/>
    <w:rsid w:val="009A4924"/>
    <w:rsid w:val="009B0290"/>
    <w:rsid w:val="009B079F"/>
    <w:rsid w:val="009B0DD3"/>
    <w:rsid w:val="009B3001"/>
    <w:rsid w:val="009B3254"/>
    <w:rsid w:val="009B3534"/>
    <w:rsid w:val="009B51DB"/>
    <w:rsid w:val="009B69A6"/>
    <w:rsid w:val="009C1630"/>
    <w:rsid w:val="009C1E41"/>
    <w:rsid w:val="009C2D79"/>
    <w:rsid w:val="009C305B"/>
    <w:rsid w:val="009C3552"/>
    <w:rsid w:val="009C3E70"/>
    <w:rsid w:val="009C5471"/>
    <w:rsid w:val="009C566A"/>
    <w:rsid w:val="009C5B77"/>
    <w:rsid w:val="009D2CB5"/>
    <w:rsid w:val="009D5569"/>
    <w:rsid w:val="009E364F"/>
    <w:rsid w:val="009E49EA"/>
    <w:rsid w:val="009E588A"/>
    <w:rsid w:val="009E6CFD"/>
    <w:rsid w:val="009F2BCF"/>
    <w:rsid w:val="009F3E10"/>
    <w:rsid w:val="009F4B80"/>
    <w:rsid w:val="009F4CAD"/>
    <w:rsid w:val="009F6ABF"/>
    <w:rsid w:val="00A00E58"/>
    <w:rsid w:val="00A0133B"/>
    <w:rsid w:val="00A0195E"/>
    <w:rsid w:val="00A037FE"/>
    <w:rsid w:val="00A04BBF"/>
    <w:rsid w:val="00A10201"/>
    <w:rsid w:val="00A10940"/>
    <w:rsid w:val="00A1185C"/>
    <w:rsid w:val="00A11CD6"/>
    <w:rsid w:val="00A1327D"/>
    <w:rsid w:val="00A13592"/>
    <w:rsid w:val="00A1369E"/>
    <w:rsid w:val="00A14158"/>
    <w:rsid w:val="00A1473A"/>
    <w:rsid w:val="00A155DD"/>
    <w:rsid w:val="00A15609"/>
    <w:rsid w:val="00A1744C"/>
    <w:rsid w:val="00A175C5"/>
    <w:rsid w:val="00A2249F"/>
    <w:rsid w:val="00A231B6"/>
    <w:rsid w:val="00A25F28"/>
    <w:rsid w:val="00A265AD"/>
    <w:rsid w:val="00A304A5"/>
    <w:rsid w:val="00A31142"/>
    <w:rsid w:val="00A32150"/>
    <w:rsid w:val="00A33380"/>
    <w:rsid w:val="00A33B8D"/>
    <w:rsid w:val="00A35410"/>
    <w:rsid w:val="00A35A0F"/>
    <w:rsid w:val="00A3622E"/>
    <w:rsid w:val="00A37050"/>
    <w:rsid w:val="00A37177"/>
    <w:rsid w:val="00A37751"/>
    <w:rsid w:val="00A43A79"/>
    <w:rsid w:val="00A50FFD"/>
    <w:rsid w:val="00A52351"/>
    <w:rsid w:val="00A564FB"/>
    <w:rsid w:val="00A568E9"/>
    <w:rsid w:val="00A56DF7"/>
    <w:rsid w:val="00A67C7C"/>
    <w:rsid w:val="00A715BC"/>
    <w:rsid w:val="00A71B70"/>
    <w:rsid w:val="00A73BB2"/>
    <w:rsid w:val="00A7613D"/>
    <w:rsid w:val="00A77DD3"/>
    <w:rsid w:val="00A80446"/>
    <w:rsid w:val="00A80ADF"/>
    <w:rsid w:val="00A80D03"/>
    <w:rsid w:val="00A83034"/>
    <w:rsid w:val="00A85A5A"/>
    <w:rsid w:val="00A863B4"/>
    <w:rsid w:val="00A91E2E"/>
    <w:rsid w:val="00A93EE0"/>
    <w:rsid w:val="00A940B3"/>
    <w:rsid w:val="00A949AF"/>
    <w:rsid w:val="00A95B92"/>
    <w:rsid w:val="00A96E68"/>
    <w:rsid w:val="00A97A20"/>
    <w:rsid w:val="00AA07D2"/>
    <w:rsid w:val="00AA1FAC"/>
    <w:rsid w:val="00AA4F37"/>
    <w:rsid w:val="00AB04E5"/>
    <w:rsid w:val="00AB1E43"/>
    <w:rsid w:val="00AB1F62"/>
    <w:rsid w:val="00AB354D"/>
    <w:rsid w:val="00AB5874"/>
    <w:rsid w:val="00AB6E27"/>
    <w:rsid w:val="00AC0CFC"/>
    <w:rsid w:val="00AC1474"/>
    <w:rsid w:val="00AC30D7"/>
    <w:rsid w:val="00AD2E82"/>
    <w:rsid w:val="00AD4927"/>
    <w:rsid w:val="00AD53F6"/>
    <w:rsid w:val="00AD5854"/>
    <w:rsid w:val="00AD6AE2"/>
    <w:rsid w:val="00AD7133"/>
    <w:rsid w:val="00AE1B02"/>
    <w:rsid w:val="00AE255E"/>
    <w:rsid w:val="00AE2D4F"/>
    <w:rsid w:val="00AE649D"/>
    <w:rsid w:val="00AE6822"/>
    <w:rsid w:val="00AF0502"/>
    <w:rsid w:val="00AF182C"/>
    <w:rsid w:val="00AF1EBD"/>
    <w:rsid w:val="00AF2EFA"/>
    <w:rsid w:val="00AF5DEB"/>
    <w:rsid w:val="00B01F6C"/>
    <w:rsid w:val="00B043C8"/>
    <w:rsid w:val="00B04628"/>
    <w:rsid w:val="00B0616E"/>
    <w:rsid w:val="00B07237"/>
    <w:rsid w:val="00B118DE"/>
    <w:rsid w:val="00B1449A"/>
    <w:rsid w:val="00B17B1C"/>
    <w:rsid w:val="00B20C1C"/>
    <w:rsid w:val="00B215D2"/>
    <w:rsid w:val="00B229A6"/>
    <w:rsid w:val="00B22F60"/>
    <w:rsid w:val="00B24999"/>
    <w:rsid w:val="00B25105"/>
    <w:rsid w:val="00B266C2"/>
    <w:rsid w:val="00B314E0"/>
    <w:rsid w:val="00B34C8A"/>
    <w:rsid w:val="00B354D0"/>
    <w:rsid w:val="00B3628A"/>
    <w:rsid w:val="00B374DC"/>
    <w:rsid w:val="00B427FE"/>
    <w:rsid w:val="00B42C5E"/>
    <w:rsid w:val="00B43ACA"/>
    <w:rsid w:val="00B46486"/>
    <w:rsid w:val="00B46D9A"/>
    <w:rsid w:val="00B506A3"/>
    <w:rsid w:val="00B5143F"/>
    <w:rsid w:val="00B55271"/>
    <w:rsid w:val="00B55D38"/>
    <w:rsid w:val="00B568CF"/>
    <w:rsid w:val="00B600AD"/>
    <w:rsid w:val="00B60148"/>
    <w:rsid w:val="00B60B4B"/>
    <w:rsid w:val="00B61B8B"/>
    <w:rsid w:val="00B62C38"/>
    <w:rsid w:val="00B66524"/>
    <w:rsid w:val="00B6746F"/>
    <w:rsid w:val="00B674FC"/>
    <w:rsid w:val="00B67919"/>
    <w:rsid w:val="00B67C4F"/>
    <w:rsid w:val="00B716DC"/>
    <w:rsid w:val="00B717B0"/>
    <w:rsid w:val="00B72865"/>
    <w:rsid w:val="00B72AE6"/>
    <w:rsid w:val="00B76CFE"/>
    <w:rsid w:val="00B77360"/>
    <w:rsid w:val="00B77B69"/>
    <w:rsid w:val="00B77FB4"/>
    <w:rsid w:val="00B805C4"/>
    <w:rsid w:val="00B87F7D"/>
    <w:rsid w:val="00B9073D"/>
    <w:rsid w:val="00B936BA"/>
    <w:rsid w:val="00B94E8E"/>
    <w:rsid w:val="00B97DDB"/>
    <w:rsid w:val="00BA1AE5"/>
    <w:rsid w:val="00BA5BA5"/>
    <w:rsid w:val="00BA65BB"/>
    <w:rsid w:val="00BA68E5"/>
    <w:rsid w:val="00BA6A3D"/>
    <w:rsid w:val="00BB00F4"/>
    <w:rsid w:val="00BB1801"/>
    <w:rsid w:val="00BB2C4F"/>
    <w:rsid w:val="00BB31FD"/>
    <w:rsid w:val="00BB36BE"/>
    <w:rsid w:val="00BB3B43"/>
    <w:rsid w:val="00BB5097"/>
    <w:rsid w:val="00BC214D"/>
    <w:rsid w:val="00BC2E1A"/>
    <w:rsid w:val="00BC36A4"/>
    <w:rsid w:val="00BC50EB"/>
    <w:rsid w:val="00BC51D9"/>
    <w:rsid w:val="00BD4D3B"/>
    <w:rsid w:val="00BE3B31"/>
    <w:rsid w:val="00BE43EF"/>
    <w:rsid w:val="00BE46B6"/>
    <w:rsid w:val="00BF0075"/>
    <w:rsid w:val="00BF1E13"/>
    <w:rsid w:val="00BF7CFC"/>
    <w:rsid w:val="00C0021C"/>
    <w:rsid w:val="00C0259F"/>
    <w:rsid w:val="00C04BD0"/>
    <w:rsid w:val="00C066CA"/>
    <w:rsid w:val="00C06C8D"/>
    <w:rsid w:val="00C12F36"/>
    <w:rsid w:val="00C1599D"/>
    <w:rsid w:val="00C208F5"/>
    <w:rsid w:val="00C21F9A"/>
    <w:rsid w:val="00C2351D"/>
    <w:rsid w:val="00C2591B"/>
    <w:rsid w:val="00C266BE"/>
    <w:rsid w:val="00C303D7"/>
    <w:rsid w:val="00C31219"/>
    <w:rsid w:val="00C315AD"/>
    <w:rsid w:val="00C336B2"/>
    <w:rsid w:val="00C336FC"/>
    <w:rsid w:val="00C354F0"/>
    <w:rsid w:val="00C36408"/>
    <w:rsid w:val="00C37950"/>
    <w:rsid w:val="00C37A3B"/>
    <w:rsid w:val="00C41631"/>
    <w:rsid w:val="00C43BC2"/>
    <w:rsid w:val="00C50A0F"/>
    <w:rsid w:val="00C5259A"/>
    <w:rsid w:val="00C52A4F"/>
    <w:rsid w:val="00C53EF4"/>
    <w:rsid w:val="00C53F39"/>
    <w:rsid w:val="00C54203"/>
    <w:rsid w:val="00C577A1"/>
    <w:rsid w:val="00C62829"/>
    <w:rsid w:val="00C62A88"/>
    <w:rsid w:val="00C6630A"/>
    <w:rsid w:val="00C66FB1"/>
    <w:rsid w:val="00C7059B"/>
    <w:rsid w:val="00C70B35"/>
    <w:rsid w:val="00C71131"/>
    <w:rsid w:val="00C72930"/>
    <w:rsid w:val="00C7668A"/>
    <w:rsid w:val="00C77370"/>
    <w:rsid w:val="00C80D41"/>
    <w:rsid w:val="00C8149E"/>
    <w:rsid w:val="00C818A7"/>
    <w:rsid w:val="00C8368D"/>
    <w:rsid w:val="00C9018B"/>
    <w:rsid w:val="00C90DA6"/>
    <w:rsid w:val="00C91EDC"/>
    <w:rsid w:val="00C9226D"/>
    <w:rsid w:val="00C92334"/>
    <w:rsid w:val="00C92E0B"/>
    <w:rsid w:val="00C93147"/>
    <w:rsid w:val="00C931B5"/>
    <w:rsid w:val="00C932E2"/>
    <w:rsid w:val="00C961F7"/>
    <w:rsid w:val="00CA1C74"/>
    <w:rsid w:val="00CA1D9A"/>
    <w:rsid w:val="00CA447D"/>
    <w:rsid w:val="00CA541F"/>
    <w:rsid w:val="00CA6F28"/>
    <w:rsid w:val="00CB53C6"/>
    <w:rsid w:val="00CC10C8"/>
    <w:rsid w:val="00CC3617"/>
    <w:rsid w:val="00CC4598"/>
    <w:rsid w:val="00CC47E7"/>
    <w:rsid w:val="00CC6422"/>
    <w:rsid w:val="00CC6540"/>
    <w:rsid w:val="00CC7DFF"/>
    <w:rsid w:val="00CD0ED3"/>
    <w:rsid w:val="00CD2162"/>
    <w:rsid w:val="00CD4A88"/>
    <w:rsid w:val="00CD5065"/>
    <w:rsid w:val="00CD520F"/>
    <w:rsid w:val="00CD56A9"/>
    <w:rsid w:val="00CD6FF1"/>
    <w:rsid w:val="00CE2BBD"/>
    <w:rsid w:val="00CE4C33"/>
    <w:rsid w:val="00CE55AB"/>
    <w:rsid w:val="00CE74F7"/>
    <w:rsid w:val="00CF2455"/>
    <w:rsid w:val="00CF2562"/>
    <w:rsid w:val="00CF2BCF"/>
    <w:rsid w:val="00CF2E18"/>
    <w:rsid w:val="00CF3BF5"/>
    <w:rsid w:val="00CF7CD0"/>
    <w:rsid w:val="00D02A1C"/>
    <w:rsid w:val="00D031B7"/>
    <w:rsid w:val="00D058AB"/>
    <w:rsid w:val="00D07321"/>
    <w:rsid w:val="00D108B7"/>
    <w:rsid w:val="00D153C3"/>
    <w:rsid w:val="00D16FED"/>
    <w:rsid w:val="00D2102C"/>
    <w:rsid w:val="00D21113"/>
    <w:rsid w:val="00D214E1"/>
    <w:rsid w:val="00D219D2"/>
    <w:rsid w:val="00D21E0A"/>
    <w:rsid w:val="00D251DA"/>
    <w:rsid w:val="00D255B1"/>
    <w:rsid w:val="00D256AA"/>
    <w:rsid w:val="00D26ACF"/>
    <w:rsid w:val="00D27141"/>
    <w:rsid w:val="00D27452"/>
    <w:rsid w:val="00D30370"/>
    <w:rsid w:val="00D31AE0"/>
    <w:rsid w:val="00D31C17"/>
    <w:rsid w:val="00D31C68"/>
    <w:rsid w:val="00D334B2"/>
    <w:rsid w:val="00D351EF"/>
    <w:rsid w:val="00D36AEA"/>
    <w:rsid w:val="00D36EFE"/>
    <w:rsid w:val="00D377A4"/>
    <w:rsid w:val="00D379F5"/>
    <w:rsid w:val="00D4033D"/>
    <w:rsid w:val="00D416D8"/>
    <w:rsid w:val="00D41775"/>
    <w:rsid w:val="00D41FFF"/>
    <w:rsid w:val="00D43071"/>
    <w:rsid w:val="00D457C2"/>
    <w:rsid w:val="00D46168"/>
    <w:rsid w:val="00D53057"/>
    <w:rsid w:val="00D53F9A"/>
    <w:rsid w:val="00D54BFA"/>
    <w:rsid w:val="00D65884"/>
    <w:rsid w:val="00D714CA"/>
    <w:rsid w:val="00D7211E"/>
    <w:rsid w:val="00D72460"/>
    <w:rsid w:val="00D72793"/>
    <w:rsid w:val="00D736C2"/>
    <w:rsid w:val="00D738C9"/>
    <w:rsid w:val="00D73A39"/>
    <w:rsid w:val="00D766F0"/>
    <w:rsid w:val="00D76BC3"/>
    <w:rsid w:val="00D8058A"/>
    <w:rsid w:val="00D80A8D"/>
    <w:rsid w:val="00D80FB0"/>
    <w:rsid w:val="00D820B6"/>
    <w:rsid w:val="00D82347"/>
    <w:rsid w:val="00D82EAC"/>
    <w:rsid w:val="00D8553B"/>
    <w:rsid w:val="00D8654C"/>
    <w:rsid w:val="00D87044"/>
    <w:rsid w:val="00D90B7B"/>
    <w:rsid w:val="00D91D10"/>
    <w:rsid w:val="00D91D1B"/>
    <w:rsid w:val="00D94A53"/>
    <w:rsid w:val="00DA1A99"/>
    <w:rsid w:val="00DA5023"/>
    <w:rsid w:val="00DA6EFE"/>
    <w:rsid w:val="00DA7028"/>
    <w:rsid w:val="00DA74EA"/>
    <w:rsid w:val="00DB488C"/>
    <w:rsid w:val="00DC033E"/>
    <w:rsid w:val="00DC0A7B"/>
    <w:rsid w:val="00DC0CC6"/>
    <w:rsid w:val="00DC11BF"/>
    <w:rsid w:val="00DC185B"/>
    <w:rsid w:val="00DC2DEC"/>
    <w:rsid w:val="00DC3996"/>
    <w:rsid w:val="00DD0489"/>
    <w:rsid w:val="00DD08CB"/>
    <w:rsid w:val="00DD2639"/>
    <w:rsid w:val="00DD3915"/>
    <w:rsid w:val="00DD45B5"/>
    <w:rsid w:val="00DD555F"/>
    <w:rsid w:val="00DD569F"/>
    <w:rsid w:val="00DD7CBA"/>
    <w:rsid w:val="00DD7D05"/>
    <w:rsid w:val="00DE140D"/>
    <w:rsid w:val="00DE1E41"/>
    <w:rsid w:val="00DE25FB"/>
    <w:rsid w:val="00DE2998"/>
    <w:rsid w:val="00DE3CE7"/>
    <w:rsid w:val="00DE6A6F"/>
    <w:rsid w:val="00DF0059"/>
    <w:rsid w:val="00DF0228"/>
    <w:rsid w:val="00DF0513"/>
    <w:rsid w:val="00DF1121"/>
    <w:rsid w:val="00DF3222"/>
    <w:rsid w:val="00DF6B07"/>
    <w:rsid w:val="00DF7D7D"/>
    <w:rsid w:val="00E02E0B"/>
    <w:rsid w:val="00E03224"/>
    <w:rsid w:val="00E12546"/>
    <w:rsid w:val="00E16025"/>
    <w:rsid w:val="00E172ED"/>
    <w:rsid w:val="00E177AC"/>
    <w:rsid w:val="00E22BA9"/>
    <w:rsid w:val="00E23C86"/>
    <w:rsid w:val="00E26F03"/>
    <w:rsid w:val="00E3017B"/>
    <w:rsid w:val="00E32808"/>
    <w:rsid w:val="00E34545"/>
    <w:rsid w:val="00E34EAF"/>
    <w:rsid w:val="00E354E7"/>
    <w:rsid w:val="00E3566A"/>
    <w:rsid w:val="00E366FB"/>
    <w:rsid w:val="00E37823"/>
    <w:rsid w:val="00E4255D"/>
    <w:rsid w:val="00E437A0"/>
    <w:rsid w:val="00E43BC9"/>
    <w:rsid w:val="00E43F65"/>
    <w:rsid w:val="00E50737"/>
    <w:rsid w:val="00E54387"/>
    <w:rsid w:val="00E56A6C"/>
    <w:rsid w:val="00E57B15"/>
    <w:rsid w:val="00E60509"/>
    <w:rsid w:val="00E60AF3"/>
    <w:rsid w:val="00E635FC"/>
    <w:rsid w:val="00E64CCB"/>
    <w:rsid w:val="00E6505A"/>
    <w:rsid w:val="00E651DD"/>
    <w:rsid w:val="00E71DB3"/>
    <w:rsid w:val="00E7273F"/>
    <w:rsid w:val="00E728EF"/>
    <w:rsid w:val="00E73C2E"/>
    <w:rsid w:val="00E7426A"/>
    <w:rsid w:val="00E76158"/>
    <w:rsid w:val="00E80D4E"/>
    <w:rsid w:val="00E82C04"/>
    <w:rsid w:val="00E84097"/>
    <w:rsid w:val="00E922CC"/>
    <w:rsid w:val="00E9282C"/>
    <w:rsid w:val="00E9344D"/>
    <w:rsid w:val="00E958E0"/>
    <w:rsid w:val="00E96BA7"/>
    <w:rsid w:val="00E96DB4"/>
    <w:rsid w:val="00EA07AF"/>
    <w:rsid w:val="00EA2DC6"/>
    <w:rsid w:val="00EA4EC9"/>
    <w:rsid w:val="00EA67F6"/>
    <w:rsid w:val="00EB0A3B"/>
    <w:rsid w:val="00EB2053"/>
    <w:rsid w:val="00EB5EB4"/>
    <w:rsid w:val="00EB78AA"/>
    <w:rsid w:val="00EC0822"/>
    <w:rsid w:val="00EC0F8D"/>
    <w:rsid w:val="00EC586E"/>
    <w:rsid w:val="00ED1E2C"/>
    <w:rsid w:val="00ED2BDB"/>
    <w:rsid w:val="00ED3D83"/>
    <w:rsid w:val="00ED4838"/>
    <w:rsid w:val="00ED698B"/>
    <w:rsid w:val="00ED71A6"/>
    <w:rsid w:val="00EE0A68"/>
    <w:rsid w:val="00EE14F7"/>
    <w:rsid w:val="00EE1F37"/>
    <w:rsid w:val="00EE236B"/>
    <w:rsid w:val="00EE6389"/>
    <w:rsid w:val="00EE7294"/>
    <w:rsid w:val="00EE7309"/>
    <w:rsid w:val="00EE799B"/>
    <w:rsid w:val="00EF0A43"/>
    <w:rsid w:val="00EF12C8"/>
    <w:rsid w:val="00EF2AD7"/>
    <w:rsid w:val="00EF6184"/>
    <w:rsid w:val="00F00E44"/>
    <w:rsid w:val="00F02B3C"/>
    <w:rsid w:val="00F06C5C"/>
    <w:rsid w:val="00F12CCE"/>
    <w:rsid w:val="00F13906"/>
    <w:rsid w:val="00F139A5"/>
    <w:rsid w:val="00F20D27"/>
    <w:rsid w:val="00F21D28"/>
    <w:rsid w:val="00F232AA"/>
    <w:rsid w:val="00F2565F"/>
    <w:rsid w:val="00F30799"/>
    <w:rsid w:val="00F322EA"/>
    <w:rsid w:val="00F32CA6"/>
    <w:rsid w:val="00F35E43"/>
    <w:rsid w:val="00F36F08"/>
    <w:rsid w:val="00F4523C"/>
    <w:rsid w:val="00F513A9"/>
    <w:rsid w:val="00F52B37"/>
    <w:rsid w:val="00F53468"/>
    <w:rsid w:val="00F535F3"/>
    <w:rsid w:val="00F54A76"/>
    <w:rsid w:val="00F606F2"/>
    <w:rsid w:val="00F61FFB"/>
    <w:rsid w:val="00F63B9D"/>
    <w:rsid w:val="00F65841"/>
    <w:rsid w:val="00F65AED"/>
    <w:rsid w:val="00F67450"/>
    <w:rsid w:val="00F7146C"/>
    <w:rsid w:val="00F800A0"/>
    <w:rsid w:val="00F8062D"/>
    <w:rsid w:val="00F80917"/>
    <w:rsid w:val="00F819CA"/>
    <w:rsid w:val="00F8246F"/>
    <w:rsid w:val="00F8272F"/>
    <w:rsid w:val="00F84805"/>
    <w:rsid w:val="00F85481"/>
    <w:rsid w:val="00F904B6"/>
    <w:rsid w:val="00F93466"/>
    <w:rsid w:val="00F941E3"/>
    <w:rsid w:val="00F96BB8"/>
    <w:rsid w:val="00FA08E3"/>
    <w:rsid w:val="00FA17EF"/>
    <w:rsid w:val="00FA36AC"/>
    <w:rsid w:val="00FA647B"/>
    <w:rsid w:val="00FA7E90"/>
    <w:rsid w:val="00FB1B7B"/>
    <w:rsid w:val="00FB1D74"/>
    <w:rsid w:val="00FB433B"/>
    <w:rsid w:val="00FB4E53"/>
    <w:rsid w:val="00FB5177"/>
    <w:rsid w:val="00FB5F1D"/>
    <w:rsid w:val="00FC17F3"/>
    <w:rsid w:val="00FC3242"/>
    <w:rsid w:val="00FC61B6"/>
    <w:rsid w:val="00FC72D0"/>
    <w:rsid w:val="00FD048E"/>
    <w:rsid w:val="00FD0A7C"/>
    <w:rsid w:val="00FD1EAB"/>
    <w:rsid w:val="00FD251A"/>
    <w:rsid w:val="00FD2802"/>
    <w:rsid w:val="00FD4EAF"/>
    <w:rsid w:val="00FD6690"/>
    <w:rsid w:val="00FD7308"/>
    <w:rsid w:val="00FE354A"/>
    <w:rsid w:val="00FE36D7"/>
    <w:rsid w:val="00FE4856"/>
    <w:rsid w:val="00FF5A0D"/>
    <w:rsid w:val="00FF5F68"/>
    <w:rsid w:val="00FF7B3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D29C8DF"/>
  <w15:docId w15:val="{A2B7DBF6-6E45-46C3-8E7C-73E668E5A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6EC7"/>
    <w:pPr>
      <w:spacing w:after="0"/>
    </w:pPr>
    <w:rPr>
      <w:rFonts w:ascii="Times New Roman" w:eastAsia="Times New Roman" w:hAnsi="Times New Roman" w:cs="Times New Roman"/>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972E36"/>
  </w:style>
  <w:style w:type="paragraph" w:styleId="En-tte">
    <w:name w:val="header"/>
    <w:basedOn w:val="Normal"/>
    <w:link w:val="En-tteCar"/>
    <w:uiPriority w:val="99"/>
    <w:unhideWhenUsed/>
    <w:rsid w:val="000B1B1D"/>
    <w:pPr>
      <w:tabs>
        <w:tab w:val="center" w:pos="4320"/>
        <w:tab w:val="right" w:pos="8640"/>
      </w:tabs>
    </w:pPr>
  </w:style>
  <w:style w:type="character" w:customStyle="1" w:styleId="En-tteCar">
    <w:name w:val="En-tête Car"/>
    <w:basedOn w:val="Policepardfaut"/>
    <w:link w:val="En-tte"/>
    <w:uiPriority w:val="99"/>
    <w:rsid w:val="000B1B1D"/>
    <w:rPr>
      <w:rFonts w:ascii="Times New Roman" w:eastAsia="Times New Roman" w:hAnsi="Times New Roman" w:cs="Times New Roman"/>
      <w:sz w:val="24"/>
      <w:szCs w:val="24"/>
      <w:lang w:eastAsia="en-US"/>
    </w:rPr>
  </w:style>
  <w:style w:type="character" w:styleId="Numrodepage">
    <w:name w:val="page number"/>
    <w:basedOn w:val="Policepardfaut"/>
    <w:uiPriority w:val="99"/>
    <w:semiHidden/>
    <w:unhideWhenUsed/>
    <w:rsid w:val="000B1B1D"/>
  </w:style>
  <w:style w:type="table" w:styleId="Grilledutableau">
    <w:name w:val="Table Grid"/>
    <w:basedOn w:val="TableauNormal"/>
    <w:rsid w:val="00DF3222"/>
    <w:pPr>
      <w:spacing w:after="0"/>
    </w:pPr>
    <w:rPr>
      <w:rFonts w:ascii="Cambria" w:eastAsia="Cambria" w:hAnsi="Cambria"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975481"/>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975481"/>
    <w:rPr>
      <w:rFonts w:ascii="Lucida Grande" w:eastAsia="Times New Roman" w:hAnsi="Lucida Grande" w:cs="Lucida Grande"/>
      <w:sz w:val="18"/>
      <w:szCs w:val="18"/>
      <w:lang w:eastAsia="en-US"/>
    </w:rPr>
  </w:style>
  <w:style w:type="paragraph" w:styleId="Paragraphedeliste">
    <w:name w:val="List Paragraph"/>
    <w:basedOn w:val="Normal"/>
    <w:uiPriority w:val="34"/>
    <w:qFormat/>
    <w:rsid w:val="00F61FFB"/>
    <w:pPr>
      <w:spacing w:after="200"/>
      <w:ind w:left="720"/>
      <w:contextualSpacing/>
    </w:pPr>
    <w:rPr>
      <w:rFonts w:asciiTheme="minorHAnsi" w:eastAsiaTheme="minorEastAsia" w:hAnsiTheme="minorHAnsi" w:cstheme="minorBidi"/>
      <w:lang w:eastAsia="ja-JP"/>
    </w:rPr>
  </w:style>
  <w:style w:type="character" w:styleId="Marquedecommentaire">
    <w:name w:val="annotation reference"/>
    <w:basedOn w:val="Policepardfaut"/>
    <w:uiPriority w:val="99"/>
    <w:semiHidden/>
    <w:unhideWhenUsed/>
    <w:rsid w:val="00A77DD3"/>
    <w:rPr>
      <w:sz w:val="18"/>
      <w:szCs w:val="18"/>
    </w:rPr>
  </w:style>
  <w:style w:type="paragraph" w:styleId="Commentaire">
    <w:name w:val="annotation text"/>
    <w:basedOn w:val="Normal"/>
    <w:link w:val="CommentaireCar"/>
    <w:uiPriority w:val="99"/>
    <w:semiHidden/>
    <w:unhideWhenUsed/>
    <w:rsid w:val="00A77DD3"/>
  </w:style>
  <w:style w:type="character" w:customStyle="1" w:styleId="CommentaireCar">
    <w:name w:val="Commentaire Car"/>
    <w:basedOn w:val="Policepardfaut"/>
    <w:link w:val="Commentaire"/>
    <w:uiPriority w:val="99"/>
    <w:semiHidden/>
    <w:rsid w:val="00A77DD3"/>
    <w:rPr>
      <w:rFonts w:ascii="Times New Roman" w:eastAsia="Times New Roman" w:hAnsi="Times New Roman" w:cs="Times New Roman"/>
      <w:sz w:val="24"/>
      <w:szCs w:val="24"/>
      <w:lang w:eastAsia="en-US"/>
    </w:rPr>
  </w:style>
  <w:style w:type="paragraph" w:styleId="Objetducommentaire">
    <w:name w:val="annotation subject"/>
    <w:basedOn w:val="Commentaire"/>
    <w:next w:val="Commentaire"/>
    <w:link w:val="ObjetducommentaireCar"/>
    <w:uiPriority w:val="99"/>
    <w:semiHidden/>
    <w:unhideWhenUsed/>
    <w:rsid w:val="00A77DD3"/>
    <w:rPr>
      <w:b/>
      <w:bCs/>
      <w:sz w:val="20"/>
      <w:szCs w:val="20"/>
    </w:rPr>
  </w:style>
  <w:style w:type="character" w:customStyle="1" w:styleId="ObjetducommentaireCar">
    <w:name w:val="Objet du commentaire Car"/>
    <w:basedOn w:val="CommentaireCar"/>
    <w:link w:val="Objetducommentaire"/>
    <w:uiPriority w:val="99"/>
    <w:semiHidden/>
    <w:rsid w:val="00A77DD3"/>
    <w:rPr>
      <w:rFonts w:ascii="Times New Roman" w:eastAsia="Times New Roman" w:hAnsi="Times New Roman" w:cs="Times New Roman"/>
      <w:b/>
      <w:bCs/>
      <w:sz w:val="24"/>
      <w:szCs w:val="24"/>
      <w:lang w:eastAsia="en-US"/>
    </w:rPr>
  </w:style>
  <w:style w:type="character" w:styleId="Lienhypertexte">
    <w:name w:val="Hyperlink"/>
    <w:basedOn w:val="Policepardfaut"/>
    <w:uiPriority w:val="99"/>
    <w:unhideWhenUsed/>
    <w:rsid w:val="00447217"/>
    <w:rPr>
      <w:color w:val="0000FF" w:themeColor="hyperlink"/>
      <w:u w:val="single"/>
    </w:rPr>
  </w:style>
  <w:style w:type="paragraph" w:styleId="Pieddepage">
    <w:name w:val="footer"/>
    <w:basedOn w:val="Normal"/>
    <w:link w:val="PieddepageCar"/>
    <w:uiPriority w:val="99"/>
    <w:unhideWhenUsed/>
    <w:rsid w:val="0067549D"/>
    <w:pPr>
      <w:tabs>
        <w:tab w:val="center" w:pos="4320"/>
        <w:tab w:val="right" w:pos="8640"/>
      </w:tabs>
    </w:pPr>
  </w:style>
  <w:style w:type="character" w:customStyle="1" w:styleId="PieddepageCar">
    <w:name w:val="Pied de page Car"/>
    <w:basedOn w:val="Policepardfaut"/>
    <w:link w:val="Pieddepage"/>
    <w:uiPriority w:val="99"/>
    <w:rsid w:val="0067549D"/>
    <w:rPr>
      <w:rFonts w:ascii="Times New Roman" w:eastAsia="Times New Roman" w:hAnsi="Times New Roman" w:cs="Times New Roman"/>
      <w:lang w:eastAsia="en-US"/>
    </w:rPr>
  </w:style>
  <w:style w:type="paragraph" w:styleId="Rvision">
    <w:name w:val="Revision"/>
    <w:hidden/>
    <w:uiPriority w:val="99"/>
    <w:semiHidden/>
    <w:rsid w:val="00293343"/>
    <w:pPr>
      <w:spacing w:after="0"/>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4459328">
      <w:bodyDiv w:val="1"/>
      <w:marLeft w:val="0"/>
      <w:marRight w:val="0"/>
      <w:marTop w:val="0"/>
      <w:marBottom w:val="0"/>
      <w:divBdr>
        <w:top w:val="none" w:sz="0" w:space="0" w:color="auto"/>
        <w:left w:val="none" w:sz="0" w:space="0" w:color="auto"/>
        <w:bottom w:val="none" w:sz="0" w:space="0" w:color="auto"/>
        <w:right w:val="none" w:sz="0" w:space="0" w:color="auto"/>
      </w:divBdr>
    </w:div>
    <w:div w:id="1891764181">
      <w:bodyDiv w:val="1"/>
      <w:marLeft w:val="0"/>
      <w:marRight w:val="0"/>
      <w:marTop w:val="0"/>
      <w:marBottom w:val="0"/>
      <w:divBdr>
        <w:top w:val="none" w:sz="0" w:space="0" w:color="auto"/>
        <w:left w:val="none" w:sz="0" w:space="0" w:color="auto"/>
        <w:bottom w:val="none" w:sz="0" w:space="0" w:color="auto"/>
        <w:right w:val="none" w:sz="0" w:space="0" w:color="auto"/>
      </w:divBdr>
    </w:div>
    <w:div w:id="19114283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oncadis.org/dataset/Permafrost_carbon_balance_survey.html" TargetMode="Externa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743213-E31A-43BC-8572-44457EF98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6188</Words>
  <Characters>92278</Characters>
  <Application>Microsoft Office Word</Application>
  <DocSecurity>0</DocSecurity>
  <Lines>768</Lines>
  <Paragraphs>21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niversity of Alaska</Company>
  <LinksUpToDate>false</LinksUpToDate>
  <CharactersWithSpaces>108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 Abbott</dc:creator>
  <cp:lastModifiedBy>admbabbott</cp:lastModifiedBy>
  <cp:revision>2</cp:revision>
  <cp:lastPrinted>2015-02-19T20:47:00Z</cp:lastPrinted>
  <dcterms:created xsi:type="dcterms:W3CDTF">2016-02-12T10:15:00Z</dcterms:created>
  <dcterms:modified xsi:type="dcterms:W3CDTF">2016-02-12T10:15:00Z</dcterms:modified>
</cp:coreProperties>
</file>